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4881C" w14:textId="0275A944" w:rsidR="00B34DC4" w:rsidRPr="00786A58" w:rsidRDefault="00B34DC4" w:rsidP="00EA69E2">
      <w:pPr>
        <w:jc w:val="center"/>
        <w:rPr>
          <w:rStyle w:val="TitleChar"/>
        </w:rPr>
      </w:pPr>
      <w:r>
        <w:br/>
      </w:r>
      <w:r>
        <w:br/>
      </w:r>
      <w:r>
        <w:br/>
        <w:t>California Institute of the Arts</w:t>
      </w:r>
      <w:r>
        <w:br/>
      </w:r>
      <w:r>
        <w:br/>
      </w:r>
      <w:r>
        <w:br/>
      </w:r>
      <w:r>
        <w:br/>
      </w:r>
      <w:r>
        <w:br/>
      </w:r>
      <w:r>
        <w:br/>
      </w:r>
      <w:r>
        <w:br/>
      </w:r>
      <w:r w:rsidR="00562179">
        <w:rPr>
          <w:rStyle w:val="TitleChar"/>
        </w:rPr>
        <w:t xml:space="preserve"> </w:t>
      </w:r>
      <w:r w:rsidR="00DC4B97">
        <w:rPr>
          <w:rStyle w:val="TitleChar"/>
        </w:rPr>
        <w:t>Meatbags and Machines</w:t>
      </w:r>
      <w:r w:rsidR="0013633F" w:rsidRPr="00786A58">
        <w:rPr>
          <w:rStyle w:val="TitleChar"/>
        </w:rPr>
        <w:br/>
      </w:r>
      <w:r w:rsidR="0088650F">
        <w:rPr>
          <w:rStyle w:val="SubtitleChar"/>
          <w:sz w:val="36"/>
          <w:szCs w:val="36"/>
        </w:rPr>
        <w:t>Realizing</w:t>
      </w:r>
      <w:r w:rsidR="00356C7B">
        <w:rPr>
          <w:rStyle w:val="SubtitleChar"/>
          <w:sz w:val="36"/>
          <w:szCs w:val="36"/>
        </w:rPr>
        <w:t xml:space="preserve"> </w:t>
      </w:r>
      <w:r w:rsidR="00D360C7">
        <w:rPr>
          <w:rStyle w:val="SubtitleChar"/>
          <w:sz w:val="36"/>
          <w:szCs w:val="36"/>
        </w:rPr>
        <w:t>Relation</w:t>
      </w:r>
      <w:r w:rsidR="00D208A5">
        <w:rPr>
          <w:rStyle w:val="SubtitleChar"/>
          <w:sz w:val="36"/>
          <w:szCs w:val="36"/>
        </w:rPr>
        <w:t>s</w:t>
      </w:r>
      <w:r w:rsidR="00D360C7">
        <w:rPr>
          <w:rStyle w:val="SubtitleChar"/>
          <w:sz w:val="36"/>
          <w:szCs w:val="36"/>
        </w:rPr>
        <w:t xml:space="preserve"> Between Humans and Mechatronics</w:t>
      </w:r>
    </w:p>
    <w:p w14:paraId="36649229" w14:textId="77777777" w:rsidR="00DC4B97" w:rsidRDefault="00DC4B97" w:rsidP="00B34DC4">
      <w:pPr>
        <w:pStyle w:val="Author"/>
      </w:pPr>
    </w:p>
    <w:p w14:paraId="4AF67BA7" w14:textId="77777777" w:rsidR="00B34DC4" w:rsidRPr="00B34DC4" w:rsidRDefault="00B34DC4" w:rsidP="00B34DC4">
      <w:pPr>
        <w:pStyle w:val="Author"/>
      </w:pPr>
      <w:r w:rsidRPr="00B34DC4">
        <w:t>by</w:t>
      </w:r>
    </w:p>
    <w:p w14:paraId="6CF29B91" w14:textId="53BE6D3A" w:rsidR="00B34DC4" w:rsidRDefault="00FF6074" w:rsidP="00B34DC4">
      <w:pPr>
        <w:pStyle w:val="Author"/>
      </w:pPr>
      <w:r>
        <w:t>Eric Heep</w:t>
      </w:r>
    </w:p>
    <w:p w14:paraId="79545C2D" w14:textId="498E9CE3" w:rsidR="00B34DC4" w:rsidRDefault="0013633F" w:rsidP="00B34DC4">
      <w:pPr>
        <w:pStyle w:val="Author"/>
      </w:pPr>
      <w:r>
        <w:br/>
      </w:r>
      <w:r>
        <w:br/>
      </w:r>
    </w:p>
    <w:p w14:paraId="346114AC" w14:textId="77777777" w:rsidR="00B34DC4" w:rsidRDefault="00B34DC4" w:rsidP="00B34DC4">
      <w:pPr>
        <w:pStyle w:val="Affiliation"/>
      </w:pPr>
      <w:r>
        <w:t xml:space="preserve">A thesis submitted in partial fulfillment for </w:t>
      </w:r>
    </w:p>
    <w:p w14:paraId="0B62DABC" w14:textId="77777777" w:rsidR="00B34DC4" w:rsidRDefault="00B34DC4" w:rsidP="00B34DC4">
      <w:pPr>
        <w:pStyle w:val="Affiliation"/>
      </w:pPr>
      <w:r>
        <w:t>the degree of Master of Fine Arts</w:t>
      </w:r>
    </w:p>
    <w:p w14:paraId="6A6E2660" w14:textId="77777777" w:rsidR="00B34DC4" w:rsidRDefault="00B34DC4" w:rsidP="00B34DC4">
      <w:pPr>
        <w:pStyle w:val="Affiliation"/>
      </w:pPr>
    </w:p>
    <w:p w14:paraId="1EC3270A" w14:textId="77777777" w:rsidR="00B34DC4" w:rsidRDefault="00B34DC4" w:rsidP="00B34DC4">
      <w:pPr>
        <w:pStyle w:val="Affiliation"/>
      </w:pPr>
      <w:r>
        <w:t>in the</w:t>
      </w:r>
    </w:p>
    <w:p w14:paraId="3FBD6F44" w14:textId="77777777" w:rsidR="00B34DC4" w:rsidRDefault="00B34DC4" w:rsidP="00B34DC4">
      <w:pPr>
        <w:pStyle w:val="Affiliation"/>
      </w:pPr>
      <w:r>
        <w:t>Herb Alpert School of Music</w:t>
      </w:r>
    </w:p>
    <w:p w14:paraId="6F29D140" w14:textId="3B948533" w:rsidR="0013633F" w:rsidRDefault="00B34DC4" w:rsidP="00F1178B">
      <w:pPr>
        <w:pStyle w:val="Affiliation"/>
      </w:pPr>
      <w:r>
        <w:t>Music Technology: Interaction, Intelligence &amp; Design</w:t>
      </w:r>
      <w:r>
        <w:br/>
      </w:r>
      <w:r>
        <w:br/>
      </w:r>
      <w:r>
        <w:br/>
      </w:r>
    </w:p>
    <w:p w14:paraId="66CAFFC6" w14:textId="4B48048A" w:rsidR="00E335A7" w:rsidRDefault="00E335A7" w:rsidP="00E335A7">
      <w:pPr>
        <w:pStyle w:val="TOCTitle"/>
      </w:pPr>
      <w:r>
        <w:lastRenderedPageBreak/>
        <w:t>Supervisory Committee</w:t>
      </w:r>
    </w:p>
    <w:p w14:paraId="14C33D14" w14:textId="53FEB62A" w:rsidR="00E335A7" w:rsidRDefault="003861C4" w:rsidP="00E335A7">
      <w:pPr>
        <w:rPr>
          <w:u w:val="single"/>
        </w:rPr>
      </w:pPr>
      <w:r>
        <w:rPr>
          <w:u w:val="single"/>
        </w:rPr>
        <w:t>Dr. Ajay Kapur</w:t>
      </w:r>
      <w:r w:rsidR="00E335A7">
        <w:rPr>
          <w:u w:val="single"/>
        </w:rPr>
        <w:tab/>
      </w:r>
      <w:r w:rsidR="00E335A7">
        <w:rPr>
          <w:u w:val="single"/>
        </w:rPr>
        <w:tab/>
      </w:r>
      <w:r>
        <w:rPr>
          <w:u w:val="single"/>
        </w:rPr>
        <w:tab/>
      </w:r>
      <w:r w:rsidR="00E335A7">
        <w:rPr>
          <w:u w:val="single"/>
        </w:rPr>
        <w:tab/>
      </w:r>
      <w:r w:rsidR="00E335A7">
        <w:rPr>
          <w:u w:val="single"/>
        </w:rPr>
        <w:tab/>
      </w:r>
      <w:r w:rsidR="00E335A7">
        <w:rPr>
          <w:u w:val="single"/>
        </w:rPr>
        <w:tab/>
      </w:r>
    </w:p>
    <w:p w14:paraId="6EB3BBAC" w14:textId="2B9E4895" w:rsidR="00E335A7" w:rsidRDefault="00E335A7" w:rsidP="00E335A7">
      <w:pPr>
        <w:rPr>
          <w:b/>
        </w:rPr>
      </w:pPr>
      <w:r>
        <w:rPr>
          <w:b/>
        </w:rPr>
        <w:t>Mentor</w:t>
      </w:r>
    </w:p>
    <w:p w14:paraId="3A8CA474" w14:textId="77777777" w:rsidR="00E335A7" w:rsidRDefault="00E335A7" w:rsidP="00E335A7">
      <w:pPr>
        <w:rPr>
          <w:b/>
        </w:rPr>
      </w:pPr>
    </w:p>
    <w:p w14:paraId="24AAA065" w14:textId="1E8A29F6" w:rsidR="00E335A7" w:rsidRDefault="00F410C0" w:rsidP="00E335A7">
      <w:pPr>
        <w:rPr>
          <w:u w:val="single"/>
        </w:rPr>
      </w:pPr>
      <w:r>
        <w:rPr>
          <w:u w:val="single"/>
        </w:rPr>
        <w:t>Dr. Owen Vallis</w:t>
      </w:r>
      <w:r w:rsidR="00E335A7">
        <w:rPr>
          <w:u w:val="single"/>
        </w:rPr>
        <w:tab/>
      </w:r>
      <w:r w:rsidR="00E335A7">
        <w:rPr>
          <w:u w:val="single"/>
        </w:rPr>
        <w:tab/>
      </w:r>
      <w:r w:rsidR="00E335A7">
        <w:rPr>
          <w:u w:val="single"/>
        </w:rPr>
        <w:tab/>
      </w:r>
      <w:r w:rsidR="00E335A7">
        <w:rPr>
          <w:u w:val="single"/>
        </w:rPr>
        <w:tab/>
      </w:r>
      <w:r w:rsidR="003861C4">
        <w:rPr>
          <w:u w:val="single"/>
        </w:rPr>
        <w:tab/>
      </w:r>
      <w:r w:rsidR="003861C4">
        <w:rPr>
          <w:u w:val="single"/>
        </w:rPr>
        <w:tab/>
      </w:r>
    </w:p>
    <w:p w14:paraId="40D806E0" w14:textId="4DD5310C" w:rsidR="00E335A7" w:rsidRDefault="00E335A7" w:rsidP="00E335A7">
      <w:pPr>
        <w:rPr>
          <w:b/>
        </w:rPr>
      </w:pPr>
      <w:r>
        <w:rPr>
          <w:b/>
        </w:rPr>
        <w:t>Committee</w:t>
      </w:r>
    </w:p>
    <w:p w14:paraId="57E84DE0" w14:textId="77777777" w:rsidR="00E335A7" w:rsidRDefault="00E335A7" w:rsidP="00E335A7">
      <w:pPr>
        <w:rPr>
          <w:b/>
        </w:rPr>
      </w:pPr>
    </w:p>
    <w:p w14:paraId="046C0668" w14:textId="7074AE2A" w:rsidR="00E335A7" w:rsidRDefault="00166D21" w:rsidP="00E335A7">
      <w:pPr>
        <w:rPr>
          <w:u w:val="single"/>
        </w:rPr>
      </w:pPr>
      <w:r>
        <w:rPr>
          <w:u w:val="single"/>
        </w:rPr>
        <w:t>Mr. Scott Cazan</w:t>
      </w:r>
      <w:r w:rsidR="00E335A7">
        <w:rPr>
          <w:u w:val="single"/>
        </w:rPr>
        <w:tab/>
      </w:r>
      <w:r w:rsidR="00E335A7">
        <w:rPr>
          <w:u w:val="single"/>
        </w:rPr>
        <w:tab/>
      </w:r>
      <w:r w:rsidR="00E335A7">
        <w:rPr>
          <w:u w:val="single"/>
        </w:rPr>
        <w:tab/>
      </w:r>
      <w:r w:rsidR="00CB2793">
        <w:rPr>
          <w:u w:val="single"/>
        </w:rPr>
        <w:tab/>
      </w:r>
      <w:r w:rsidR="00CB2793">
        <w:rPr>
          <w:u w:val="single"/>
        </w:rPr>
        <w:tab/>
      </w:r>
      <w:r w:rsidR="00CB2793">
        <w:rPr>
          <w:u w:val="single"/>
        </w:rPr>
        <w:tab/>
      </w:r>
    </w:p>
    <w:p w14:paraId="3F2AB889" w14:textId="4C30107D" w:rsidR="00E335A7" w:rsidRPr="00F410C0" w:rsidRDefault="00E335A7" w:rsidP="00E335A7">
      <w:pPr>
        <w:rPr>
          <w:b/>
        </w:rPr>
      </w:pPr>
      <w:r>
        <w:rPr>
          <w:b/>
        </w:rPr>
        <w:t>Committee</w:t>
      </w:r>
    </w:p>
    <w:p w14:paraId="41BEFC34" w14:textId="77777777" w:rsidR="00E335A7" w:rsidRPr="00E335A7" w:rsidRDefault="00E335A7" w:rsidP="00E335A7">
      <w:pPr>
        <w:rPr>
          <w:b/>
        </w:rPr>
      </w:pPr>
    </w:p>
    <w:p w14:paraId="49F2D897" w14:textId="77777777" w:rsidR="00E335A7" w:rsidRPr="00E335A7" w:rsidRDefault="00E335A7" w:rsidP="00E335A7">
      <w:pPr>
        <w:rPr>
          <w:b/>
        </w:rPr>
      </w:pPr>
    </w:p>
    <w:p w14:paraId="3BB833DE" w14:textId="77777777" w:rsidR="00E335A7" w:rsidRPr="00E335A7" w:rsidRDefault="00E335A7" w:rsidP="00E335A7">
      <w:pPr>
        <w:rPr>
          <w:b/>
        </w:rPr>
      </w:pPr>
    </w:p>
    <w:p w14:paraId="01E45C21" w14:textId="77777777" w:rsidR="00E335A7" w:rsidRDefault="00E335A7" w:rsidP="00990710">
      <w:pPr>
        <w:pStyle w:val="Title"/>
      </w:pPr>
    </w:p>
    <w:p w14:paraId="4444162D" w14:textId="77777777" w:rsidR="00E335A7" w:rsidRDefault="00E335A7">
      <w:pPr>
        <w:spacing w:line="240" w:lineRule="auto"/>
        <w:jc w:val="left"/>
        <w:rPr>
          <w:rFonts w:eastAsiaTheme="majorEastAsia" w:cstheme="majorBidi"/>
          <w:b/>
          <w:spacing w:val="5"/>
          <w:kern w:val="28"/>
          <w:sz w:val="52"/>
          <w:szCs w:val="52"/>
        </w:rPr>
      </w:pPr>
      <w:r>
        <w:br w:type="page"/>
      </w:r>
    </w:p>
    <w:p w14:paraId="4511F2DC" w14:textId="6F17C035" w:rsidR="005F286E" w:rsidRDefault="003C6638" w:rsidP="00275F90">
      <w:pPr>
        <w:pStyle w:val="Abstract"/>
      </w:pPr>
      <w:r>
        <w:lastRenderedPageBreak/>
        <w:br/>
      </w:r>
      <w:bookmarkStart w:id="0" w:name="_Toc456223642"/>
      <w:r w:rsidR="005F286E">
        <w:t>A</w:t>
      </w:r>
      <w:r w:rsidR="005F286E" w:rsidRPr="005F286E">
        <w:t>bstract</w:t>
      </w:r>
      <w:bookmarkEnd w:id="0"/>
    </w:p>
    <w:p w14:paraId="2D4AFB4A" w14:textId="13EB0B15" w:rsidR="000229D8" w:rsidRDefault="002550BB" w:rsidP="000229D8">
      <w:pPr>
        <w:ind w:firstLine="720"/>
      </w:pPr>
      <w:r>
        <w:t xml:space="preserve">This research serves to the illustrate methods that are used to infuse a human element into the mechatronic art </w:t>
      </w:r>
      <w:r w:rsidR="00AC22BC">
        <w:t xml:space="preserve">presented </w:t>
      </w:r>
      <w:r>
        <w:t>in this thesis. In this art,</w:t>
      </w:r>
      <w:r w:rsidR="00DB316E">
        <w:t xml:space="preserve"> there is an attempt to create a relationship</w:t>
      </w:r>
      <w:r>
        <w:t xml:space="preserve"> between the</w:t>
      </w:r>
      <w:r w:rsidR="00806FF8">
        <w:t xml:space="preserve"> performer and the mechatronics</w:t>
      </w:r>
      <w:r>
        <w:t xml:space="preserve"> or th</w:t>
      </w:r>
      <w:r w:rsidR="00DB316E">
        <w:t>e audience and the mechatronics. This relationship allows the art to develop a dialogue between the mechatronic and the humans involved.</w:t>
      </w:r>
      <w:r w:rsidR="00AC22BC">
        <w:t xml:space="preserve"> The creation of this relationship, and the transference to its audience, is investigated in this thesis.</w:t>
      </w:r>
    </w:p>
    <w:p w14:paraId="29822123" w14:textId="020F72D8" w:rsidR="00DB316E" w:rsidRDefault="00DB316E" w:rsidP="000229D8">
      <w:pPr>
        <w:ind w:firstLine="720"/>
      </w:pPr>
      <w:r>
        <w:t>This research posits that the implementation of certain characteristics allow</w:t>
      </w:r>
      <w:r w:rsidR="00957E1E">
        <w:t>s</w:t>
      </w:r>
      <w:r>
        <w:t xml:space="preserve"> for this</w:t>
      </w:r>
      <w:r w:rsidR="00273FB3">
        <w:t xml:space="preserve"> type of</w:t>
      </w:r>
      <w:r>
        <w:t xml:space="preserve"> relationship to be created</w:t>
      </w:r>
      <w:r w:rsidR="00806FF8">
        <w:t>; those being</w:t>
      </w:r>
      <w:r>
        <w:t xml:space="preserve"> a sonic characteristic, a procedural characteristic, and a systemic characteristic. </w:t>
      </w:r>
      <w:r w:rsidR="00715A83">
        <w:t xml:space="preserve">These characteristics are </w:t>
      </w:r>
      <w:r w:rsidR="00E45ED1">
        <w:t>germane</w:t>
      </w:r>
      <w:r w:rsidR="00715A83">
        <w:t xml:space="preserve"> </w:t>
      </w:r>
      <w:r w:rsidR="00806FF8">
        <w:t xml:space="preserve">to the tradition of experimental music. </w:t>
      </w:r>
      <w:r w:rsidR="00273FB3">
        <w:t>Through the use of the</w:t>
      </w:r>
      <w:r w:rsidR="00957E1E">
        <w:t>se</w:t>
      </w:r>
      <w:r w:rsidR="00273FB3">
        <w:t xml:space="preserve"> characteristics, a theoretical </w:t>
      </w:r>
      <w:r w:rsidR="00273FB3">
        <w:rPr>
          <w:i/>
        </w:rPr>
        <w:t xml:space="preserve">magic trick </w:t>
      </w:r>
      <w:r w:rsidR="00957E1E">
        <w:t>can be formed which allows a t</w:t>
      </w:r>
      <w:r w:rsidR="00E45ED1">
        <w:t>ransference</w:t>
      </w:r>
      <w:r w:rsidR="00957E1E">
        <w:t xml:space="preserve"> of this relation</w:t>
      </w:r>
      <w:r w:rsidR="0097277E">
        <w:t>ship to the audience. The art in this thesis also resists the ‘lure of technological glitter,’ meaning that novel uses of familiar technology</w:t>
      </w:r>
      <w:r w:rsidR="00E45ED1">
        <w:t xml:space="preserve"> are</w:t>
      </w:r>
      <w:r w:rsidR="0097277E">
        <w:t xml:space="preserve"> preferred over familiar uses of novel technology.</w:t>
      </w:r>
    </w:p>
    <w:p w14:paraId="33391419" w14:textId="760D3CB4" w:rsidR="0097277E" w:rsidRPr="00273FB3" w:rsidRDefault="0097277E" w:rsidP="000229D8">
      <w:pPr>
        <w:ind w:firstLine="720"/>
      </w:pPr>
      <w:r>
        <w:t>The conclusions reached state the successes and failures of the individual pieces, and continue to describe</w:t>
      </w:r>
      <w:r w:rsidR="00F02BEB">
        <w:t xml:space="preserve"> </w:t>
      </w:r>
      <w:r w:rsidR="004524BF">
        <w:t xml:space="preserve">the subsequent work which </w:t>
      </w:r>
      <w:r>
        <w:t>implement</w:t>
      </w:r>
      <w:r w:rsidR="004524BF">
        <w:t xml:space="preserve">s or will implement similar </w:t>
      </w:r>
      <w:r>
        <w:t xml:space="preserve">methods </w:t>
      </w:r>
      <w:r w:rsidR="004524BF">
        <w:t>to those found in this thesis.</w:t>
      </w:r>
    </w:p>
    <w:p w14:paraId="13E97D7E" w14:textId="6A3FC391" w:rsidR="005E7A6F" w:rsidRDefault="00437846" w:rsidP="00437846">
      <w:pPr>
        <w:pStyle w:val="Acknowledgements"/>
      </w:pPr>
      <w:bookmarkStart w:id="1" w:name="_Toc456223643"/>
      <w:r>
        <w:lastRenderedPageBreak/>
        <w:t>Acknowledgments</w:t>
      </w:r>
      <w:bookmarkEnd w:id="1"/>
    </w:p>
    <w:p w14:paraId="416AEC6C" w14:textId="0E034A9F" w:rsidR="00571242" w:rsidRDefault="00571242" w:rsidP="00FF6074">
      <w:r>
        <w:t>I’d like to thank the following for their support and inspiration throughout my time at CalArts.</w:t>
      </w:r>
    </w:p>
    <w:p w14:paraId="3DFCD123" w14:textId="77777777" w:rsidR="00571242" w:rsidRDefault="00571242" w:rsidP="00FF6074"/>
    <w:p w14:paraId="5E4CF6C3" w14:textId="207697F4" w:rsidR="0020059C" w:rsidRDefault="00D12947" w:rsidP="00FF6074">
      <w:r w:rsidRPr="007858D1">
        <w:rPr>
          <w:highlight w:val="yellow"/>
        </w:rPr>
        <w:t>Will fill out after the first draft is accepted</w:t>
      </w:r>
      <w:r w:rsidR="0020059C" w:rsidRPr="007858D1">
        <w:rPr>
          <w:highlight w:val="yellow"/>
        </w:rPr>
        <w:t>.</w:t>
      </w:r>
    </w:p>
    <w:p w14:paraId="3BA7AAA2" w14:textId="56B3494A" w:rsidR="00437846" w:rsidRPr="00437846" w:rsidRDefault="00437846" w:rsidP="00FF6074"/>
    <w:p w14:paraId="5A8E17E5" w14:textId="2CF50DAF" w:rsidR="005E7A6F" w:rsidRPr="00B25D8E" w:rsidRDefault="005E7A6F" w:rsidP="00B25D8E">
      <w:pPr>
        <w:pStyle w:val="TOCHeading"/>
      </w:pPr>
      <w:r>
        <w:lastRenderedPageBreak/>
        <w:br/>
      </w:r>
      <w:bookmarkStart w:id="2" w:name="_Toc456223644"/>
      <w:r w:rsidRPr="00B25D8E">
        <w:t>Contents</w:t>
      </w:r>
      <w:bookmarkEnd w:id="2"/>
    </w:p>
    <w:p w14:paraId="18379312" w14:textId="77777777" w:rsidR="005E7A6F" w:rsidRDefault="005E7A6F">
      <w:pPr>
        <w:pStyle w:val="TOC1"/>
        <w:tabs>
          <w:tab w:val="right" w:leader="dot" w:pos="8990"/>
        </w:tabs>
      </w:pPr>
    </w:p>
    <w:p w14:paraId="591E2F5E" w14:textId="77777777" w:rsidR="005926E0" w:rsidRDefault="008A44C0">
      <w:pPr>
        <w:pStyle w:val="TOC1"/>
        <w:tabs>
          <w:tab w:val="right" w:leader="dot" w:pos="8990"/>
        </w:tabs>
        <w:rPr>
          <w:b w:val="0"/>
          <w:noProof/>
        </w:rPr>
      </w:pPr>
      <w:r>
        <w:rPr>
          <w:b w:val="0"/>
        </w:rPr>
        <w:fldChar w:fldCharType="begin"/>
      </w:r>
      <w:r>
        <w:rPr>
          <w:b w:val="0"/>
        </w:rPr>
        <w:instrText xml:space="preserve"> TOC \o "1-3" \t "Abstract,1,TOC Heading,1" </w:instrText>
      </w:r>
      <w:r>
        <w:rPr>
          <w:b w:val="0"/>
        </w:rPr>
        <w:fldChar w:fldCharType="separate"/>
      </w:r>
      <w:r w:rsidR="005926E0">
        <w:rPr>
          <w:noProof/>
        </w:rPr>
        <w:t>Abstract</w:t>
      </w:r>
      <w:r w:rsidR="005926E0">
        <w:rPr>
          <w:noProof/>
        </w:rPr>
        <w:tab/>
      </w:r>
      <w:r w:rsidR="005926E0">
        <w:rPr>
          <w:noProof/>
        </w:rPr>
        <w:fldChar w:fldCharType="begin"/>
      </w:r>
      <w:r w:rsidR="005926E0">
        <w:rPr>
          <w:noProof/>
        </w:rPr>
        <w:instrText xml:space="preserve"> PAGEREF _Toc456223642 \h </w:instrText>
      </w:r>
      <w:r w:rsidR="005926E0">
        <w:rPr>
          <w:noProof/>
        </w:rPr>
      </w:r>
      <w:r w:rsidR="005926E0">
        <w:rPr>
          <w:noProof/>
        </w:rPr>
        <w:fldChar w:fldCharType="separate"/>
      </w:r>
      <w:r w:rsidR="00CB1B8C">
        <w:rPr>
          <w:noProof/>
        </w:rPr>
        <w:t>3</w:t>
      </w:r>
      <w:r w:rsidR="005926E0">
        <w:rPr>
          <w:noProof/>
        </w:rPr>
        <w:fldChar w:fldCharType="end"/>
      </w:r>
    </w:p>
    <w:p w14:paraId="760C1498" w14:textId="77777777" w:rsidR="005926E0" w:rsidRDefault="005926E0">
      <w:pPr>
        <w:pStyle w:val="TOC1"/>
        <w:tabs>
          <w:tab w:val="right" w:leader="dot" w:pos="8990"/>
        </w:tabs>
        <w:rPr>
          <w:b w:val="0"/>
          <w:noProof/>
        </w:rPr>
      </w:pPr>
      <w:r>
        <w:rPr>
          <w:noProof/>
        </w:rPr>
        <w:t>Acknowledgments</w:t>
      </w:r>
      <w:r>
        <w:rPr>
          <w:noProof/>
        </w:rPr>
        <w:tab/>
      </w:r>
      <w:r>
        <w:rPr>
          <w:noProof/>
        </w:rPr>
        <w:fldChar w:fldCharType="begin"/>
      </w:r>
      <w:r>
        <w:rPr>
          <w:noProof/>
        </w:rPr>
        <w:instrText xml:space="preserve"> PAGEREF _Toc456223643 \h </w:instrText>
      </w:r>
      <w:r>
        <w:rPr>
          <w:noProof/>
        </w:rPr>
      </w:r>
      <w:r>
        <w:rPr>
          <w:noProof/>
        </w:rPr>
        <w:fldChar w:fldCharType="separate"/>
      </w:r>
      <w:r w:rsidR="00CB1B8C">
        <w:rPr>
          <w:noProof/>
        </w:rPr>
        <w:t>4</w:t>
      </w:r>
      <w:r>
        <w:rPr>
          <w:noProof/>
        </w:rPr>
        <w:fldChar w:fldCharType="end"/>
      </w:r>
    </w:p>
    <w:p w14:paraId="487EF731" w14:textId="77777777" w:rsidR="005926E0" w:rsidRDefault="005926E0">
      <w:pPr>
        <w:pStyle w:val="TOC1"/>
        <w:tabs>
          <w:tab w:val="right" w:leader="dot" w:pos="8990"/>
        </w:tabs>
        <w:rPr>
          <w:b w:val="0"/>
          <w:noProof/>
        </w:rPr>
      </w:pPr>
      <w:r>
        <w:rPr>
          <w:noProof/>
        </w:rPr>
        <w:t>Contents</w:t>
      </w:r>
      <w:r>
        <w:rPr>
          <w:noProof/>
        </w:rPr>
        <w:tab/>
      </w:r>
      <w:r>
        <w:rPr>
          <w:noProof/>
        </w:rPr>
        <w:fldChar w:fldCharType="begin"/>
      </w:r>
      <w:r>
        <w:rPr>
          <w:noProof/>
        </w:rPr>
        <w:instrText xml:space="preserve"> PAGEREF _Toc456223644 \h </w:instrText>
      </w:r>
      <w:r>
        <w:rPr>
          <w:noProof/>
        </w:rPr>
      </w:r>
      <w:r>
        <w:rPr>
          <w:noProof/>
        </w:rPr>
        <w:fldChar w:fldCharType="separate"/>
      </w:r>
      <w:r w:rsidR="00CB1B8C">
        <w:rPr>
          <w:noProof/>
        </w:rPr>
        <w:t>5</w:t>
      </w:r>
      <w:r>
        <w:rPr>
          <w:noProof/>
        </w:rPr>
        <w:fldChar w:fldCharType="end"/>
      </w:r>
    </w:p>
    <w:p w14:paraId="49DDE2E6" w14:textId="77777777" w:rsidR="005926E0" w:rsidRDefault="005926E0">
      <w:pPr>
        <w:pStyle w:val="TOC1"/>
        <w:tabs>
          <w:tab w:val="right" w:leader="dot" w:pos="8990"/>
        </w:tabs>
        <w:rPr>
          <w:b w:val="0"/>
          <w:noProof/>
        </w:rPr>
      </w:pPr>
      <w:r>
        <w:rPr>
          <w:noProof/>
        </w:rPr>
        <w:t>List of Figures</w:t>
      </w:r>
      <w:r>
        <w:rPr>
          <w:noProof/>
        </w:rPr>
        <w:tab/>
      </w:r>
      <w:r>
        <w:rPr>
          <w:noProof/>
        </w:rPr>
        <w:fldChar w:fldCharType="begin"/>
      </w:r>
      <w:r>
        <w:rPr>
          <w:noProof/>
        </w:rPr>
        <w:instrText xml:space="preserve"> PAGEREF _Toc456223645 \h </w:instrText>
      </w:r>
      <w:r>
        <w:rPr>
          <w:noProof/>
        </w:rPr>
      </w:r>
      <w:r>
        <w:rPr>
          <w:noProof/>
        </w:rPr>
        <w:fldChar w:fldCharType="separate"/>
      </w:r>
      <w:r w:rsidR="00CB1B8C">
        <w:rPr>
          <w:noProof/>
        </w:rPr>
        <w:t>7</w:t>
      </w:r>
      <w:r>
        <w:rPr>
          <w:noProof/>
        </w:rPr>
        <w:fldChar w:fldCharType="end"/>
      </w:r>
    </w:p>
    <w:p w14:paraId="60567210" w14:textId="77777777" w:rsidR="005926E0" w:rsidRDefault="005926E0">
      <w:pPr>
        <w:pStyle w:val="TOC1"/>
        <w:tabs>
          <w:tab w:val="left" w:pos="1440"/>
          <w:tab w:val="right" w:leader="dot" w:pos="8990"/>
        </w:tabs>
        <w:rPr>
          <w:b w:val="0"/>
          <w:noProof/>
        </w:rPr>
      </w:pPr>
      <w:r>
        <w:rPr>
          <w:noProof/>
        </w:rPr>
        <w:t>Chapter 1</w:t>
      </w:r>
      <w:r>
        <w:rPr>
          <w:b w:val="0"/>
          <w:noProof/>
        </w:rPr>
        <w:tab/>
      </w:r>
      <w:r>
        <w:rPr>
          <w:noProof/>
        </w:rPr>
        <w:t>Introduction</w:t>
      </w:r>
      <w:r>
        <w:rPr>
          <w:noProof/>
        </w:rPr>
        <w:tab/>
      </w:r>
      <w:r>
        <w:rPr>
          <w:noProof/>
        </w:rPr>
        <w:fldChar w:fldCharType="begin"/>
      </w:r>
      <w:r>
        <w:rPr>
          <w:noProof/>
        </w:rPr>
        <w:instrText xml:space="preserve"> PAGEREF _Toc456223646 \h </w:instrText>
      </w:r>
      <w:r>
        <w:rPr>
          <w:noProof/>
        </w:rPr>
      </w:r>
      <w:r>
        <w:rPr>
          <w:noProof/>
        </w:rPr>
        <w:fldChar w:fldCharType="separate"/>
      </w:r>
      <w:r w:rsidR="00CB1B8C">
        <w:rPr>
          <w:noProof/>
        </w:rPr>
        <w:t>9</w:t>
      </w:r>
      <w:r>
        <w:rPr>
          <w:noProof/>
        </w:rPr>
        <w:fldChar w:fldCharType="end"/>
      </w:r>
    </w:p>
    <w:p w14:paraId="6F62A7DA" w14:textId="77777777" w:rsidR="005926E0" w:rsidRDefault="005926E0">
      <w:pPr>
        <w:pStyle w:val="TOC2"/>
        <w:tabs>
          <w:tab w:val="left" w:pos="960"/>
          <w:tab w:val="right" w:leader="dot" w:pos="8990"/>
        </w:tabs>
        <w:rPr>
          <w:b w:val="0"/>
          <w:noProof/>
          <w:sz w:val="24"/>
          <w:szCs w:val="24"/>
        </w:rPr>
      </w:pPr>
      <w:r>
        <w:rPr>
          <w:noProof/>
        </w:rPr>
        <w:t>1.1</w:t>
      </w:r>
      <w:r>
        <w:rPr>
          <w:b w:val="0"/>
          <w:noProof/>
          <w:sz w:val="24"/>
          <w:szCs w:val="24"/>
        </w:rPr>
        <w:tab/>
      </w:r>
      <w:r>
        <w:rPr>
          <w:noProof/>
        </w:rPr>
        <w:t>Technology is a Glittering Lure</w:t>
      </w:r>
      <w:r>
        <w:rPr>
          <w:noProof/>
        </w:rPr>
        <w:tab/>
      </w:r>
      <w:r>
        <w:rPr>
          <w:noProof/>
        </w:rPr>
        <w:fldChar w:fldCharType="begin"/>
      </w:r>
      <w:r>
        <w:rPr>
          <w:noProof/>
        </w:rPr>
        <w:instrText xml:space="preserve"> PAGEREF _Toc456223647 \h </w:instrText>
      </w:r>
      <w:r>
        <w:rPr>
          <w:noProof/>
        </w:rPr>
      </w:r>
      <w:r>
        <w:rPr>
          <w:noProof/>
        </w:rPr>
        <w:fldChar w:fldCharType="separate"/>
      </w:r>
      <w:r w:rsidR="00CB1B8C">
        <w:rPr>
          <w:noProof/>
        </w:rPr>
        <w:t>9</w:t>
      </w:r>
      <w:r>
        <w:rPr>
          <w:noProof/>
        </w:rPr>
        <w:fldChar w:fldCharType="end"/>
      </w:r>
    </w:p>
    <w:p w14:paraId="36CE4072" w14:textId="77777777" w:rsidR="005926E0" w:rsidRDefault="005926E0">
      <w:pPr>
        <w:pStyle w:val="TOC2"/>
        <w:tabs>
          <w:tab w:val="left" w:pos="960"/>
          <w:tab w:val="right" w:leader="dot" w:pos="8990"/>
        </w:tabs>
        <w:rPr>
          <w:b w:val="0"/>
          <w:noProof/>
          <w:sz w:val="24"/>
          <w:szCs w:val="24"/>
        </w:rPr>
      </w:pPr>
      <w:r>
        <w:rPr>
          <w:noProof/>
        </w:rPr>
        <w:t>1.2</w:t>
      </w:r>
      <w:r>
        <w:rPr>
          <w:b w:val="0"/>
          <w:noProof/>
          <w:sz w:val="24"/>
          <w:szCs w:val="24"/>
        </w:rPr>
        <w:tab/>
      </w:r>
      <w:r>
        <w:rPr>
          <w:noProof/>
        </w:rPr>
        <w:t>Motivation</w:t>
      </w:r>
      <w:r>
        <w:rPr>
          <w:noProof/>
        </w:rPr>
        <w:tab/>
      </w:r>
      <w:r>
        <w:rPr>
          <w:noProof/>
        </w:rPr>
        <w:fldChar w:fldCharType="begin"/>
      </w:r>
      <w:r>
        <w:rPr>
          <w:noProof/>
        </w:rPr>
        <w:instrText xml:space="preserve"> PAGEREF _Toc456223648 \h </w:instrText>
      </w:r>
      <w:r>
        <w:rPr>
          <w:noProof/>
        </w:rPr>
      </w:r>
      <w:r>
        <w:rPr>
          <w:noProof/>
        </w:rPr>
        <w:fldChar w:fldCharType="separate"/>
      </w:r>
      <w:r w:rsidR="00CB1B8C">
        <w:rPr>
          <w:noProof/>
        </w:rPr>
        <w:t>10</w:t>
      </w:r>
      <w:r>
        <w:rPr>
          <w:noProof/>
        </w:rPr>
        <w:fldChar w:fldCharType="end"/>
      </w:r>
    </w:p>
    <w:p w14:paraId="218B1EC5" w14:textId="77777777" w:rsidR="005926E0" w:rsidRDefault="005926E0">
      <w:pPr>
        <w:pStyle w:val="TOC2"/>
        <w:tabs>
          <w:tab w:val="left" w:pos="960"/>
          <w:tab w:val="right" w:leader="dot" w:pos="8990"/>
        </w:tabs>
        <w:rPr>
          <w:b w:val="0"/>
          <w:noProof/>
          <w:sz w:val="24"/>
          <w:szCs w:val="24"/>
        </w:rPr>
      </w:pPr>
      <w:r>
        <w:rPr>
          <w:noProof/>
        </w:rPr>
        <w:t>1.3</w:t>
      </w:r>
      <w:r>
        <w:rPr>
          <w:b w:val="0"/>
          <w:noProof/>
          <w:sz w:val="24"/>
          <w:szCs w:val="24"/>
        </w:rPr>
        <w:tab/>
      </w:r>
      <w:r>
        <w:rPr>
          <w:noProof/>
        </w:rPr>
        <w:t>Characteristics</w:t>
      </w:r>
      <w:r>
        <w:rPr>
          <w:noProof/>
        </w:rPr>
        <w:tab/>
      </w:r>
      <w:r>
        <w:rPr>
          <w:noProof/>
        </w:rPr>
        <w:fldChar w:fldCharType="begin"/>
      </w:r>
      <w:r>
        <w:rPr>
          <w:noProof/>
        </w:rPr>
        <w:instrText xml:space="preserve"> PAGEREF _Toc456223649 \h </w:instrText>
      </w:r>
      <w:r>
        <w:rPr>
          <w:noProof/>
        </w:rPr>
      </w:r>
      <w:r>
        <w:rPr>
          <w:noProof/>
        </w:rPr>
        <w:fldChar w:fldCharType="separate"/>
      </w:r>
      <w:r w:rsidR="00CB1B8C">
        <w:rPr>
          <w:noProof/>
        </w:rPr>
        <w:t>11</w:t>
      </w:r>
      <w:r>
        <w:rPr>
          <w:noProof/>
        </w:rPr>
        <w:fldChar w:fldCharType="end"/>
      </w:r>
    </w:p>
    <w:p w14:paraId="71283EBC" w14:textId="77777777" w:rsidR="005926E0" w:rsidRDefault="005926E0">
      <w:pPr>
        <w:pStyle w:val="TOC3"/>
        <w:tabs>
          <w:tab w:val="left" w:pos="1200"/>
          <w:tab w:val="right" w:leader="dot" w:pos="8990"/>
        </w:tabs>
        <w:rPr>
          <w:noProof/>
          <w:sz w:val="24"/>
          <w:szCs w:val="24"/>
        </w:rPr>
      </w:pPr>
      <w:r>
        <w:rPr>
          <w:noProof/>
        </w:rPr>
        <w:t>1.3.1</w:t>
      </w:r>
      <w:r>
        <w:rPr>
          <w:noProof/>
          <w:sz w:val="24"/>
          <w:szCs w:val="24"/>
        </w:rPr>
        <w:tab/>
      </w:r>
      <w:r>
        <w:rPr>
          <w:noProof/>
        </w:rPr>
        <w:t>Sonic Characteristic // Noise</w:t>
      </w:r>
      <w:r>
        <w:rPr>
          <w:noProof/>
        </w:rPr>
        <w:tab/>
      </w:r>
      <w:r>
        <w:rPr>
          <w:noProof/>
        </w:rPr>
        <w:fldChar w:fldCharType="begin"/>
      </w:r>
      <w:r>
        <w:rPr>
          <w:noProof/>
        </w:rPr>
        <w:instrText xml:space="preserve"> PAGEREF _Toc456223650 \h </w:instrText>
      </w:r>
      <w:r>
        <w:rPr>
          <w:noProof/>
        </w:rPr>
      </w:r>
      <w:r>
        <w:rPr>
          <w:noProof/>
        </w:rPr>
        <w:fldChar w:fldCharType="separate"/>
      </w:r>
      <w:r w:rsidR="00CB1B8C">
        <w:rPr>
          <w:noProof/>
        </w:rPr>
        <w:t>12</w:t>
      </w:r>
      <w:r>
        <w:rPr>
          <w:noProof/>
        </w:rPr>
        <w:fldChar w:fldCharType="end"/>
      </w:r>
    </w:p>
    <w:p w14:paraId="2FFBA3F7" w14:textId="77777777" w:rsidR="005926E0" w:rsidRDefault="005926E0">
      <w:pPr>
        <w:pStyle w:val="TOC3"/>
        <w:tabs>
          <w:tab w:val="left" w:pos="1200"/>
          <w:tab w:val="right" w:leader="dot" w:pos="8990"/>
        </w:tabs>
        <w:rPr>
          <w:noProof/>
          <w:sz w:val="24"/>
          <w:szCs w:val="24"/>
        </w:rPr>
      </w:pPr>
      <w:r>
        <w:rPr>
          <w:noProof/>
        </w:rPr>
        <w:t>1.3.2</w:t>
      </w:r>
      <w:r>
        <w:rPr>
          <w:noProof/>
          <w:sz w:val="24"/>
          <w:szCs w:val="24"/>
        </w:rPr>
        <w:tab/>
      </w:r>
      <w:r>
        <w:rPr>
          <w:noProof/>
        </w:rPr>
        <w:t>Procedural Characteristic // Physical Narrative</w:t>
      </w:r>
      <w:r>
        <w:rPr>
          <w:noProof/>
        </w:rPr>
        <w:tab/>
      </w:r>
      <w:r>
        <w:rPr>
          <w:noProof/>
        </w:rPr>
        <w:fldChar w:fldCharType="begin"/>
      </w:r>
      <w:r>
        <w:rPr>
          <w:noProof/>
        </w:rPr>
        <w:instrText xml:space="preserve"> PAGEREF _Toc456223651 \h </w:instrText>
      </w:r>
      <w:r>
        <w:rPr>
          <w:noProof/>
        </w:rPr>
      </w:r>
      <w:r>
        <w:rPr>
          <w:noProof/>
        </w:rPr>
        <w:fldChar w:fldCharType="separate"/>
      </w:r>
      <w:r w:rsidR="00CB1B8C">
        <w:rPr>
          <w:noProof/>
        </w:rPr>
        <w:t>12</w:t>
      </w:r>
      <w:r>
        <w:rPr>
          <w:noProof/>
        </w:rPr>
        <w:fldChar w:fldCharType="end"/>
      </w:r>
    </w:p>
    <w:p w14:paraId="63CE0356" w14:textId="77777777" w:rsidR="005926E0" w:rsidRDefault="005926E0">
      <w:pPr>
        <w:pStyle w:val="TOC3"/>
        <w:tabs>
          <w:tab w:val="left" w:pos="1200"/>
          <w:tab w:val="right" w:leader="dot" w:pos="8990"/>
        </w:tabs>
        <w:rPr>
          <w:noProof/>
          <w:sz w:val="24"/>
          <w:szCs w:val="24"/>
        </w:rPr>
      </w:pPr>
      <w:r>
        <w:rPr>
          <w:noProof/>
        </w:rPr>
        <w:t>1.3.3</w:t>
      </w:r>
      <w:r>
        <w:rPr>
          <w:noProof/>
          <w:sz w:val="24"/>
          <w:szCs w:val="24"/>
        </w:rPr>
        <w:tab/>
      </w:r>
      <w:r>
        <w:rPr>
          <w:noProof/>
        </w:rPr>
        <w:t>Systemic Characteristic // Complexity &amp; Emergence</w:t>
      </w:r>
      <w:r>
        <w:rPr>
          <w:noProof/>
        </w:rPr>
        <w:tab/>
      </w:r>
      <w:r>
        <w:rPr>
          <w:noProof/>
        </w:rPr>
        <w:fldChar w:fldCharType="begin"/>
      </w:r>
      <w:r>
        <w:rPr>
          <w:noProof/>
        </w:rPr>
        <w:instrText xml:space="preserve"> PAGEREF _Toc456223652 \h </w:instrText>
      </w:r>
      <w:r>
        <w:rPr>
          <w:noProof/>
        </w:rPr>
      </w:r>
      <w:r>
        <w:rPr>
          <w:noProof/>
        </w:rPr>
        <w:fldChar w:fldCharType="separate"/>
      </w:r>
      <w:r w:rsidR="00CB1B8C">
        <w:rPr>
          <w:noProof/>
        </w:rPr>
        <w:t>13</w:t>
      </w:r>
      <w:r>
        <w:rPr>
          <w:noProof/>
        </w:rPr>
        <w:fldChar w:fldCharType="end"/>
      </w:r>
    </w:p>
    <w:p w14:paraId="7162D474" w14:textId="77777777" w:rsidR="005926E0" w:rsidRDefault="005926E0">
      <w:pPr>
        <w:pStyle w:val="TOC3"/>
        <w:tabs>
          <w:tab w:val="left" w:pos="1200"/>
          <w:tab w:val="right" w:leader="dot" w:pos="8990"/>
        </w:tabs>
        <w:rPr>
          <w:noProof/>
          <w:sz w:val="24"/>
          <w:szCs w:val="24"/>
        </w:rPr>
      </w:pPr>
      <w:r>
        <w:rPr>
          <w:noProof/>
        </w:rPr>
        <w:t>1.3.4</w:t>
      </w:r>
      <w:r>
        <w:rPr>
          <w:noProof/>
          <w:sz w:val="24"/>
          <w:szCs w:val="24"/>
        </w:rPr>
        <w:tab/>
      </w:r>
      <w:r>
        <w:rPr>
          <w:noProof/>
        </w:rPr>
        <w:t>Summary</w:t>
      </w:r>
      <w:r>
        <w:rPr>
          <w:noProof/>
        </w:rPr>
        <w:tab/>
      </w:r>
      <w:r>
        <w:rPr>
          <w:noProof/>
        </w:rPr>
        <w:fldChar w:fldCharType="begin"/>
      </w:r>
      <w:r>
        <w:rPr>
          <w:noProof/>
        </w:rPr>
        <w:instrText xml:space="preserve"> PAGEREF _Toc456223653 \h </w:instrText>
      </w:r>
      <w:r>
        <w:rPr>
          <w:noProof/>
        </w:rPr>
      </w:r>
      <w:r>
        <w:rPr>
          <w:noProof/>
        </w:rPr>
        <w:fldChar w:fldCharType="separate"/>
      </w:r>
      <w:r w:rsidR="00CB1B8C">
        <w:rPr>
          <w:noProof/>
        </w:rPr>
        <w:t>14</w:t>
      </w:r>
      <w:r>
        <w:rPr>
          <w:noProof/>
        </w:rPr>
        <w:fldChar w:fldCharType="end"/>
      </w:r>
    </w:p>
    <w:p w14:paraId="777D5AA7" w14:textId="77777777" w:rsidR="005926E0" w:rsidRDefault="005926E0">
      <w:pPr>
        <w:pStyle w:val="TOC2"/>
        <w:tabs>
          <w:tab w:val="left" w:pos="960"/>
          <w:tab w:val="right" w:leader="dot" w:pos="8990"/>
        </w:tabs>
        <w:rPr>
          <w:b w:val="0"/>
          <w:noProof/>
          <w:sz w:val="24"/>
          <w:szCs w:val="24"/>
        </w:rPr>
      </w:pPr>
      <w:r>
        <w:rPr>
          <w:noProof/>
        </w:rPr>
        <w:t>1.4</w:t>
      </w:r>
      <w:r>
        <w:rPr>
          <w:b w:val="0"/>
          <w:noProof/>
          <w:sz w:val="24"/>
          <w:szCs w:val="24"/>
        </w:rPr>
        <w:tab/>
      </w:r>
      <w:r>
        <w:rPr>
          <w:noProof/>
        </w:rPr>
        <w:t>Outline</w:t>
      </w:r>
      <w:r>
        <w:rPr>
          <w:noProof/>
        </w:rPr>
        <w:tab/>
      </w:r>
      <w:r>
        <w:rPr>
          <w:noProof/>
        </w:rPr>
        <w:fldChar w:fldCharType="begin"/>
      </w:r>
      <w:r>
        <w:rPr>
          <w:noProof/>
        </w:rPr>
        <w:instrText xml:space="preserve"> PAGEREF _Toc456223654 \h </w:instrText>
      </w:r>
      <w:r>
        <w:rPr>
          <w:noProof/>
        </w:rPr>
      </w:r>
      <w:r>
        <w:rPr>
          <w:noProof/>
        </w:rPr>
        <w:fldChar w:fldCharType="separate"/>
      </w:r>
      <w:r w:rsidR="00CB1B8C">
        <w:rPr>
          <w:noProof/>
        </w:rPr>
        <w:t>14</w:t>
      </w:r>
      <w:r>
        <w:rPr>
          <w:noProof/>
        </w:rPr>
        <w:fldChar w:fldCharType="end"/>
      </w:r>
    </w:p>
    <w:p w14:paraId="1F0BA3E5" w14:textId="77777777" w:rsidR="005926E0" w:rsidRDefault="005926E0">
      <w:pPr>
        <w:pStyle w:val="TOC1"/>
        <w:tabs>
          <w:tab w:val="left" w:pos="1440"/>
          <w:tab w:val="right" w:leader="dot" w:pos="8990"/>
        </w:tabs>
        <w:rPr>
          <w:b w:val="0"/>
          <w:noProof/>
        </w:rPr>
      </w:pPr>
      <w:r>
        <w:rPr>
          <w:noProof/>
        </w:rPr>
        <w:t>Chapter 2</w:t>
      </w:r>
      <w:r>
        <w:rPr>
          <w:b w:val="0"/>
          <w:noProof/>
        </w:rPr>
        <w:tab/>
      </w:r>
      <w:r>
        <w:rPr>
          <w:noProof/>
        </w:rPr>
        <w:t>Historical Context</w:t>
      </w:r>
      <w:r>
        <w:rPr>
          <w:noProof/>
        </w:rPr>
        <w:tab/>
      </w:r>
      <w:r>
        <w:rPr>
          <w:noProof/>
        </w:rPr>
        <w:fldChar w:fldCharType="begin"/>
      </w:r>
      <w:r>
        <w:rPr>
          <w:noProof/>
        </w:rPr>
        <w:instrText xml:space="preserve"> PAGEREF _Toc456223655 \h </w:instrText>
      </w:r>
      <w:r>
        <w:rPr>
          <w:noProof/>
        </w:rPr>
      </w:r>
      <w:r>
        <w:rPr>
          <w:noProof/>
        </w:rPr>
        <w:fldChar w:fldCharType="separate"/>
      </w:r>
      <w:r w:rsidR="00CB1B8C">
        <w:rPr>
          <w:noProof/>
        </w:rPr>
        <w:t>17</w:t>
      </w:r>
      <w:r>
        <w:rPr>
          <w:noProof/>
        </w:rPr>
        <w:fldChar w:fldCharType="end"/>
      </w:r>
    </w:p>
    <w:p w14:paraId="1C9B38F9" w14:textId="77777777" w:rsidR="005926E0" w:rsidRDefault="005926E0">
      <w:pPr>
        <w:pStyle w:val="TOC2"/>
        <w:tabs>
          <w:tab w:val="left" w:pos="960"/>
          <w:tab w:val="right" w:leader="dot" w:pos="8990"/>
        </w:tabs>
        <w:rPr>
          <w:b w:val="0"/>
          <w:noProof/>
          <w:sz w:val="24"/>
          <w:szCs w:val="24"/>
        </w:rPr>
      </w:pPr>
      <w:r>
        <w:rPr>
          <w:noProof/>
        </w:rPr>
        <w:t>2.1</w:t>
      </w:r>
      <w:r>
        <w:rPr>
          <w:b w:val="0"/>
          <w:noProof/>
          <w:sz w:val="24"/>
          <w:szCs w:val="24"/>
        </w:rPr>
        <w:tab/>
      </w:r>
      <w:r>
        <w:rPr>
          <w:noProof/>
        </w:rPr>
        <w:t>Sonic Heritage</w:t>
      </w:r>
      <w:r>
        <w:rPr>
          <w:noProof/>
        </w:rPr>
        <w:tab/>
      </w:r>
      <w:r>
        <w:rPr>
          <w:noProof/>
        </w:rPr>
        <w:fldChar w:fldCharType="begin"/>
      </w:r>
      <w:r>
        <w:rPr>
          <w:noProof/>
        </w:rPr>
        <w:instrText xml:space="preserve"> PAGEREF _Toc456223656 \h </w:instrText>
      </w:r>
      <w:r>
        <w:rPr>
          <w:noProof/>
        </w:rPr>
      </w:r>
      <w:r>
        <w:rPr>
          <w:noProof/>
        </w:rPr>
        <w:fldChar w:fldCharType="separate"/>
      </w:r>
      <w:r w:rsidR="00CB1B8C">
        <w:rPr>
          <w:noProof/>
        </w:rPr>
        <w:t>17</w:t>
      </w:r>
      <w:r>
        <w:rPr>
          <w:noProof/>
        </w:rPr>
        <w:fldChar w:fldCharType="end"/>
      </w:r>
    </w:p>
    <w:p w14:paraId="09E56574" w14:textId="77777777" w:rsidR="005926E0" w:rsidRDefault="005926E0">
      <w:pPr>
        <w:pStyle w:val="TOC3"/>
        <w:tabs>
          <w:tab w:val="left" w:pos="1200"/>
          <w:tab w:val="right" w:leader="dot" w:pos="8990"/>
        </w:tabs>
        <w:rPr>
          <w:noProof/>
          <w:sz w:val="24"/>
          <w:szCs w:val="24"/>
        </w:rPr>
      </w:pPr>
      <w:r>
        <w:rPr>
          <w:noProof/>
        </w:rPr>
        <w:t>2.1.1</w:t>
      </w:r>
      <w:r>
        <w:rPr>
          <w:noProof/>
          <w:sz w:val="24"/>
          <w:szCs w:val="24"/>
        </w:rPr>
        <w:tab/>
      </w:r>
      <w:r>
        <w:rPr>
          <w:noProof/>
        </w:rPr>
        <w:t>Mechatronic Sound-Objects and Musical Robotics</w:t>
      </w:r>
      <w:r>
        <w:rPr>
          <w:noProof/>
        </w:rPr>
        <w:tab/>
      </w:r>
      <w:r>
        <w:rPr>
          <w:noProof/>
        </w:rPr>
        <w:fldChar w:fldCharType="begin"/>
      </w:r>
      <w:r>
        <w:rPr>
          <w:noProof/>
        </w:rPr>
        <w:instrText xml:space="preserve"> PAGEREF _Toc456223657 \h </w:instrText>
      </w:r>
      <w:r>
        <w:rPr>
          <w:noProof/>
        </w:rPr>
      </w:r>
      <w:r>
        <w:rPr>
          <w:noProof/>
        </w:rPr>
        <w:fldChar w:fldCharType="separate"/>
      </w:r>
      <w:r w:rsidR="00CB1B8C">
        <w:rPr>
          <w:noProof/>
        </w:rPr>
        <w:t>17</w:t>
      </w:r>
      <w:r>
        <w:rPr>
          <w:noProof/>
        </w:rPr>
        <w:fldChar w:fldCharType="end"/>
      </w:r>
    </w:p>
    <w:p w14:paraId="4071C112" w14:textId="77777777" w:rsidR="005926E0" w:rsidRDefault="005926E0">
      <w:pPr>
        <w:pStyle w:val="TOC3"/>
        <w:tabs>
          <w:tab w:val="left" w:pos="1200"/>
          <w:tab w:val="right" w:leader="dot" w:pos="8990"/>
        </w:tabs>
        <w:rPr>
          <w:noProof/>
          <w:sz w:val="24"/>
          <w:szCs w:val="24"/>
        </w:rPr>
      </w:pPr>
      <w:r>
        <w:rPr>
          <w:noProof/>
        </w:rPr>
        <w:t>2.1.2</w:t>
      </w:r>
      <w:r>
        <w:rPr>
          <w:noProof/>
          <w:sz w:val="24"/>
          <w:szCs w:val="24"/>
        </w:rPr>
        <w:tab/>
      </w:r>
      <w:r>
        <w:rPr>
          <w:noProof/>
        </w:rPr>
        <w:t>Noise</w:t>
      </w:r>
      <w:r>
        <w:rPr>
          <w:noProof/>
        </w:rPr>
        <w:tab/>
      </w:r>
      <w:r>
        <w:rPr>
          <w:noProof/>
        </w:rPr>
        <w:fldChar w:fldCharType="begin"/>
      </w:r>
      <w:r>
        <w:rPr>
          <w:noProof/>
        </w:rPr>
        <w:instrText xml:space="preserve"> PAGEREF _Toc456223658 \h </w:instrText>
      </w:r>
      <w:r>
        <w:rPr>
          <w:noProof/>
        </w:rPr>
      </w:r>
      <w:r>
        <w:rPr>
          <w:noProof/>
        </w:rPr>
        <w:fldChar w:fldCharType="separate"/>
      </w:r>
      <w:r w:rsidR="00CB1B8C">
        <w:rPr>
          <w:noProof/>
        </w:rPr>
        <w:t>20</w:t>
      </w:r>
      <w:r>
        <w:rPr>
          <w:noProof/>
        </w:rPr>
        <w:fldChar w:fldCharType="end"/>
      </w:r>
    </w:p>
    <w:p w14:paraId="6708B6A3" w14:textId="77777777" w:rsidR="005926E0" w:rsidRDefault="005926E0">
      <w:pPr>
        <w:pStyle w:val="TOC2"/>
        <w:tabs>
          <w:tab w:val="left" w:pos="960"/>
          <w:tab w:val="right" w:leader="dot" w:pos="8990"/>
        </w:tabs>
        <w:rPr>
          <w:b w:val="0"/>
          <w:noProof/>
          <w:sz w:val="24"/>
          <w:szCs w:val="24"/>
        </w:rPr>
      </w:pPr>
      <w:r>
        <w:rPr>
          <w:noProof/>
        </w:rPr>
        <w:t>2.2</w:t>
      </w:r>
      <w:r>
        <w:rPr>
          <w:b w:val="0"/>
          <w:noProof/>
          <w:sz w:val="24"/>
          <w:szCs w:val="24"/>
        </w:rPr>
        <w:tab/>
      </w:r>
      <w:r>
        <w:rPr>
          <w:noProof/>
        </w:rPr>
        <w:t>Compositional Heritage</w:t>
      </w:r>
      <w:r>
        <w:rPr>
          <w:noProof/>
        </w:rPr>
        <w:tab/>
      </w:r>
      <w:r>
        <w:rPr>
          <w:noProof/>
        </w:rPr>
        <w:fldChar w:fldCharType="begin"/>
      </w:r>
      <w:r>
        <w:rPr>
          <w:noProof/>
        </w:rPr>
        <w:instrText xml:space="preserve"> PAGEREF _Toc456223659 \h </w:instrText>
      </w:r>
      <w:r>
        <w:rPr>
          <w:noProof/>
        </w:rPr>
      </w:r>
      <w:r>
        <w:rPr>
          <w:noProof/>
        </w:rPr>
        <w:fldChar w:fldCharType="separate"/>
      </w:r>
      <w:r w:rsidR="00CB1B8C">
        <w:rPr>
          <w:noProof/>
        </w:rPr>
        <w:t>23</w:t>
      </w:r>
      <w:r>
        <w:rPr>
          <w:noProof/>
        </w:rPr>
        <w:fldChar w:fldCharType="end"/>
      </w:r>
    </w:p>
    <w:p w14:paraId="54538905" w14:textId="77777777" w:rsidR="005926E0" w:rsidRDefault="005926E0">
      <w:pPr>
        <w:pStyle w:val="TOC3"/>
        <w:tabs>
          <w:tab w:val="left" w:pos="1200"/>
          <w:tab w:val="right" w:leader="dot" w:pos="8990"/>
        </w:tabs>
        <w:rPr>
          <w:noProof/>
          <w:sz w:val="24"/>
          <w:szCs w:val="24"/>
        </w:rPr>
      </w:pPr>
      <w:r>
        <w:rPr>
          <w:noProof/>
        </w:rPr>
        <w:t>2.2.1</w:t>
      </w:r>
      <w:r>
        <w:rPr>
          <w:noProof/>
          <w:sz w:val="24"/>
          <w:szCs w:val="24"/>
        </w:rPr>
        <w:tab/>
      </w:r>
      <w:r>
        <w:rPr>
          <w:noProof/>
        </w:rPr>
        <w:t>Processes // Physical Narrative</w:t>
      </w:r>
      <w:r>
        <w:rPr>
          <w:noProof/>
        </w:rPr>
        <w:tab/>
      </w:r>
      <w:r>
        <w:rPr>
          <w:noProof/>
        </w:rPr>
        <w:fldChar w:fldCharType="begin"/>
      </w:r>
      <w:r>
        <w:rPr>
          <w:noProof/>
        </w:rPr>
        <w:instrText xml:space="preserve"> PAGEREF _Toc456223660 \h </w:instrText>
      </w:r>
      <w:r>
        <w:rPr>
          <w:noProof/>
        </w:rPr>
      </w:r>
      <w:r>
        <w:rPr>
          <w:noProof/>
        </w:rPr>
        <w:fldChar w:fldCharType="separate"/>
      </w:r>
      <w:r w:rsidR="00CB1B8C">
        <w:rPr>
          <w:noProof/>
        </w:rPr>
        <w:t>23</w:t>
      </w:r>
      <w:r>
        <w:rPr>
          <w:noProof/>
        </w:rPr>
        <w:fldChar w:fldCharType="end"/>
      </w:r>
    </w:p>
    <w:p w14:paraId="23BC5DAF" w14:textId="77777777" w:rsidR="005926E0" w:rsidRDefault="005926E0">
      <w:pPr>
        <w:pStyle w:val="TOC3"/>
        <w:tabs>
          <w:tab w:val="left" w:pos="1200"/>
          <w:tab w:val="right" w:leader="dot" w:pos="8990"/>
        </w:tabs>
        <w:rPr>
          <w:noProof/>
          <w:sz w:val="24"/>
          <w:szCs w:val="24"/>
        </w:rPr>
      </w:pPr>
      <w:r>
        <w:rPr>
          <w:noProof/>
        </w:rPr>
        <w:t>2.2.2</w:t>
      </w:r>
      <w:r>
        <w:rPr>
          <w:noProof/>
          <w:sz w:val="24"/>
          <w:szCs w:val="24"/>
        </w:rPr>
        <w:tab/>
      </w:r>
      <w:r>
        <w:rPr>
          <w:noProof/>
        </w:rPr>
        <w:t>Systems // Complexity &amp; Emergence</w:t>
      </w:r>
      <w:r>
        <w:rPr>
          <w:noProof/>
        </w:rPr>
        <w:tab/>
      </w:r>
      <w:r>
        <w:rPr>
          <w:noProof/>
        </w:rPr>
        <w:fldChar w:fldCharType="begin"/>
      </w:r>
      <w:r>
        <w:rPr>
          <w:noProof/>
        </w:rPr>
        <w:instrText xml:space="preserve"> PAGEREF _Toc456223661 \h </w:instrText>
      </w:r>
      <w:r>
        <w:rPr>
          <w:noProof/>
        </w:rPr>
      </w:r>
      <w:r>
        <w:rPr>
          <w:noProof/>
        </w:rPr>
        <w:fldChar w:fldCharType="separate"/>
      </w:r>
      <w:r w:rsidR="00CB1B8C">
        <w:rPr>
          <w:noProof/>
        </w:rPr>
        <w:t>25</w:t>
      </w:r>
      <w:r>
        <w:rPr>
          <w:noProof/>
        </w:rPr>
        <w:fldChar w:fldCharType="end"/>
      </w:r>
    </w:p>
    <w:p w14:paraId="0C62C663" w14:textId="77777777" w:rsidR="005926E0" w:rsidRDefault="005926E0">
      <w:pPr>
        <w:pStyle w:val="TOC1"/>
        <w:tabs>
          <w:tab w:val="left" w:pos="1440"/>
          <w:tab w:val="right" w:leader="dot" w:pos="8990"/>
        </w:tabs>
        <w:rPr>
          <w:b w:val="0"/>
          <w:noProof/>
        </w:rPr>
      </w:pPr>
      <w:r>
        <w:rPr>
          <w:noProof/>
        </w:rPr>
        <w:t>Chapter 3</w:t>
      </w:r>
      <w:r>
        <w:rPr>
          <w:b w:val="0"/>
          <w:noProof/>
        </w:rPr>
        <w:tab/>
      </w:r>
      <w:r>
        <w:rPr>
          <w:noProof/>
        </w:rPr>
        <w:t xml:space="preserve"> Mechatronic Performance // Animal</w:t>
      </w:r>
      <w:r>
        <w:rPr>
          <w:noProof/>
        </w:rPr>
        <w:tab/>
      </w:r>
      <w:r>
        <w:rPr>
          <w:noProof/>
        </w:rPr>
        <w:fldChar w:fldCharType="begin"/>
      </w:r>
      <w:r>
        <w:rPr>
          <w:noProof/>
        </w:rPr>
        <w:instrText xml:space="preserve"> PAGEREF _Toc456223662 \h </w:instrText>
      </w:r>
      <w:r>
        <w:rPr>
          <w:noProof/>
        </w:rPr>
      </w:r>
      <w:r>
        <w:rPr>
          <w:noProof/>
        </w:rPr>
        <w:fldChar w:fldCharType="separate"/>
      </w:r>
      <w:r w:rsidR="00CB1B8C">
        <w:rPr>
          <w:noProof/>
        </w:rPr>
        <w:t>27</w:t>
      </w:r>
      <w:r>
        <w:rPr>
          <w:noProof/>
        </w:rPr>
        <w:fldChar w:fldCharType="end"/>
      </w:r>
    </w:p>
    <w:p w14:paraId="44618634" w14:textId="77777777" w:rsidR="005926E0" w:rsidRDefault="005926E0">
      <w:pPr>
        <w:pStyle w:val="TOC2"/>
        <w:tabs>
          <w:tab w:val="left" w:pos="960"/>
          <w:tab w:val="right" w:leader="dot" w:pos="8990"/>
        </w:tabs>
        <w:rPr>
          <w:b w:val="0"/>
          <w:noProof/>
          <w:sz w:val="24"/>
          <w:szCs w:val="24"/>
        </w:rPr>
      </w:pPr>
      <w:r>
        <w:rPr>
          <w:noProof/>
        </w:rPr>
        <w:t>3.1</w:t>
      </w:r>
      <w:r>
        <w:rPr>
          <w:b w:val="0"/>
          <w:noProof/>
          <w:sz w:val="24"/>
          <w:szCs w:val="24"/>
        </w:rPr>
        <w:tab/>
      </w:r>
      <w:r>
        <w:rPr>
          <w:noProof/>
        </w:rPr>
        <w:t>The Odradek</w:t>
      </w:r>
      <w:r>
        <w:rPr>
          <w:noProof/>
        </w:rPr>
        <w:tab/>
      </w:r>
      <w:r>
        <w:rPr>
          <w:noProof/>
        </w:rPr>
        <w:fldChar w:fldCharType="begin"/>
      </w:r>
      <w:r>
        <w:rPr>
          <w:noProof/>
        </w:rPr>
        <w:instrText xml:space="preserve"> PAGEREF _Toc456223663 \h </w:instrText>
      </w:r>
      <w:r>
        <w:rPr>
          <w:noProof/>
        </w:rPr>
      </w:r>
      <w:r>
        <w:rPr>
          <w:noProof/>
        </w:rPr>
        <w:fldChar w:fldCharType="separate"/>
      </w:r>
      <w:r w:rsidR="00CB1B8C">
        <w:rPr>
          <w:noProof/>
        </w:rPr>
        <w:t>27</w:t>
      </w:r>
      <w:r>
        <w:rPr>
          <w:noProof/>
        </w:rPr>
        <w:fldChar w:fldCharType="end"/>
      </w:r>
    </w:p>
    <w:p w14:paraId="6C66423E" w14:textId="77777777" w:rsidR="005926E0" w:rsidRDefault="005926E0">
      <w:pPr>
        <w:pStyle w:val="TOC2"/>
        <w:tabs>
          <w:tab w:val="left" w:pos="960"/>
          <w:tab w:val="right" w:leader="dot" w:pos="8990"/>
        </w:tabs>
        <w:rPr>
          <w:b w:val="0"/>
          <w:noProof/>
          <w:sz w:val="24"/>
          <w:szCs w:val="24"/>
        </w:rPr>
      </w:pPr>
      <w:r>
        <w:rPr>
          <w:noProof/>
        </w:rPr>
        <w:t>3.2</w:t>
      </w:r>
      <w:r>
        <w:rPr>
          <w:b w:val="0"/>
          <w:noProof/>
          <w:sz w:val="24"/>
          <w:szCs w:val="24"/>
        </w:rPr>
        <w:tab/>
      </w:r>
      <w:r>
        <w:rPr>
          <w:noProof/>
        </w:rPr>
        <w:t>Technological Implementation</w:t>
      </w:r>
      <w:r>
        <w:rPr>
          <w:noProof/>
        </w:rPr>
        <w:tab/>
      </w:r>
      <w:r>
        <w:rPr>
          <w:noProof/>
        </w:rPr>
        <w:fldChar w:fldCharType="begin"/>
      </w:r>
      <w:r>
        <w:rPr>
          <w:noProof/>
        </w:rPr>
        <w:instrText xml:space="preserve"> PAGEREF _Toc456223664 \h </w:instrText>
      </w:r>
      <w:r>
        <w:rPr>
          <w:noProof/>
        </w:rPr>
      </w:r>
      <w:r>
        <w:rPr>
          <w:noProof/>
        </w:rPr>
        <w:fldChar w:fldCharType="separate"/>
      </w:r>
      <w:r w:rsidR="00CB1B8C">
        <w:rPr>
          <w:noProof/>
        </w:rPr>
        <w:t>29</w:t>
      </w:r>
      <w:r>
        <w:rPr>
          <w:noProof/>
        </w:rPr>
        <w:fldChar w:fldCharType="end"/>
      </w:r>
    </w:p>
    <w:p w14:paraId="2A083E0F" w14:textId="77777777" w:rsidR="005926E0" w:rsidRDefault="005926E0">
      <w:pPr>
        <w:pStyle w:val="TOC3"/>
        <w:tabs>
          <w:tab w:val="left" w:pos="1200"/>
          <w:tab w:val="right" w:leader="dot" w:pos="8990"/>
        </w:tabs>
        <w:rPr>
          <w:noProof/>
          <w:sz w:val="24"/>
          <w:szCs w:val="24"/>
        </w:rPr>
      </w:pPr>
      <w:r>
        <w:rPr>
          <w:noProof/>
        </w:rPr>
        <w:t>3.2.1</w:t>
      </w:r>
      <w:r>
        <w:rPr>
          <w:noProof/>
          <w:sz w:val="24"/>
          <w:szCs w:val="24"/>
        </w:rPr>
        <w:tab/>
      </w:r>
      <w:r>
        <w:rPr>
          <w:noProof/>
        </w:rPr>
        <w:t>Design // Construction</w:t>
      </w:r>
      <w:r>
        <w:rPr>
          <w:noProof/>
        </w:rPr>
        <w:tab/>
      </w:r>
      <w:r>
        <w:rPr>
          <w:noProof/>
        </w:rPr>
        <w:fldChar w:fldCharType="begin"/>
      </w:r>
      <w:r>
        <w:rPr>
          <w:noProof/>
        </w:rPr>
        <w:instrText xml:space="preserve"> PAGEREF _Toc456223665 \h </w:instrText>
      </w:r>
      <w:r>
        <w:rPr>
          <w:noProof/>
        </w:rPr>
      </w:r>
      <w:r>
        <w:rPr>
          <w:noProof/>
        </w:rPr>
        <w:fldChar w:fldCharType="separate"/>
      </w:r>
      <w:r w:rsidR="00CB1B8C">
        <w:rPr>
          <w:noProof/>
        </w:rPr>
        <w:t>29</w:t>
      </w:r>
      <w:r>
        <w:rPr>
          <w:noProof/>
        </w:rPr>
        <w:fldChar w:fldCharType="end"/>
      </w:r>
    </w:p>
    <w:p w14:paraId="194190E8" w14:textId="77777777" w:rsidR="005926E0" w:rsidRDefault="005926E0">
      <w:pPr>
        <w:pStyle w:val="TOC3"/>
        <w:tabs>
          <w:tab w:val="left" w:pos="1200"/>
          <w:tab w:val="right" w:leader="dot" w:pos="8990"/>
        </w:tabs>
        <w:rPr>
          <w:noProof/>
          <w:sz w:val="24"/>
          <w:szCs w:val="24"/>
        </w:rPr>
      </w:pPr>
      <w:r>
        <w:rPr>
          <w:noProof/>
        </w:rPr>
        <w:lastRenderedPageBreak/>
        <w:t>3.2.2</w:t>
      </w:r>
      <w:r>
        <w:rPr>
          <w:noProof/>
          <w:sz w:val="24"/>
          <w:szCs w:val="24"/>
        </w:rPr>
        <w:tab/>
      </w:r>
      <w:r>
        <w:rPr>
          <w:noProof/>
        </w:rPr>
        <w:t>Meepo // Arduino</w:t>
      </w:r>
      <w:r>
        <w:rPr>
          <w:noProof/>
        </w:rPr>
        <w:tab/>
      </w:r>
      <w:r>
        <w:rPr>
          <w:noProof/>
        </w:rPr>
        <w:fldChar w:fldCharType="begin"/>
      </w:r>
      <w:r>
        <w:rPr>
          <w:noProof/>
        </w:rPr>
        <w:instrText xml:space="preserve"> PAGEREF _Toc456223666 \h </w:instrText>
      </w:r>
      <w:r>
        <w:rPr>
          <w:noProof/>
        </w:rPr>
      </w:r>
      <w:r>
        <w:rPr>
          <w:noProof/>
        </w:rPr>
        <w:fldChar w:fldCharType="separate"/>
      </w:r>
      <w:r w:rsidR="00CB1B8C">
        <w:rPr>
          <w:noProof/>
        </w:rPr>
        <w:t>30</w:t>
      </w:r>
      <w:r>
        <w:rPr>
          <w:noProof/>
        </w:rPr>
        <w:fldChar w:fldCharType="end"/>
      </w:r>
    </w:p>
    <w:p w14:paraId="0360C464" w14:textId="77777777" w:rsidR="005926E0" w:rsidRDefault="005926E0">
      <w:pPr>
        <w:pStyle w:val="TOC3"/>
        <w:tabs>
          <w:tab w:val="left" w:pos="1200"/>
          <w:tab w:val="right" w:leader="dot" w:pos="8990"/>
        </w:tabs>
        <w:rPr>
          <w:noProof/>
          <w:sz w:val="24"/>
          <w:szCs w:val="24"/>
        </w:rPr>
      </w:pPr>
      <w:r>
        <w:rPr>
          <w:noProof/>
        </w:rPr>
        <w:t>3.2.3</w:t>
      </w:r>
      <w:r>
        <w:rPr>
          <w:noProof/>
          <w:sz w:val="24"/>
          <w:szCs w:val="24"/>
        </w:rPr>
        <w:tab/>
      </w:r>
      <w:r>
        <w:rPr>
          <w:noProof/>
        </w:rPr>
        <w:t>ChucK</w:t>
      </w:r>
      <w:r>
        <w:rPr>
          <w:noProof/>
        </w:rPr>
        <w:tab/>
      </w:r>
      <w:r>
        <w:rPr>
          <w:noProof/>
        </w:rPr>
        <w:fldChar w:fldCharType="begin"/>
      </w:r>
      <w:r>
        <w:rPr>
          <w:noProof/>
        </w:rPr>
        <w:instrText xml:space="preserve"> PAGEREF _Toc456223667 \h </w:instrText>
      </w:r>
      <w:r>
        <w:rPr>
          <w:noProof/>
        </w:rPr>
      </w:r>
      <w:r>
        <w:rPr>
          <w:noProof/>
        </w:rPr>
        <w:fldChar w:fldCharType="separate"/>
      </w:r>
      <w:r w:rsidR="00CB1B8C">
        <w:rPr>
          <w:noProof/>
        </w:rPr>
        <w:t>31</w:t>
      </w:r>
      <w:r>
        <w:rPr>
          <w:noProof/>
        </w:rPr>
        <w:fldChar w:fldCharType="end"/>
      </w:r>
    </w:p>
    <w:p w14:paraId="325AD4F8" w14:textId="77777777" w:rsidR="005926E0" w:rsidRDefault="005926E0">
      <w:pPr>
        <w:pStyle w:val="TOC2"/>
        <w:tabs>
          <w:tab w:val="left" w:pos="960"/>
          <w:tab w:val="right" w:leader="dot" w:pos="8990"/>
        </w:tabs>
        <w:rPr>
          <w:b w:val="0"/>
          <w:noProof/>
          <w:sz w:val="24"/>
          <w:szCs w:val="24"/>
        </w:rPr>
      </w:pPr>
      <w:r>
        <w:rPr>
          <w:noProof/>
        </w:rPr>
        <w:t>3.3</w:t>
      </w:r>
      <w:r>
        <w:rPr>
          <w:b w:val="0"/>
          <w:noProof/>
          <w:sz w:val="24"/>
          <w:szCs w:val="24"/>
        </w:rPr>
        <w:tab/>
      </w:r>
      <w:r>
        <w:rPr>
          <w:noProof/>
        </w:rPr>
        <w:t>Discussion</w:t>
      </w:r>
      <w:r>
        <w:rPr>
          <w:noProof/>
        </w:rPr>
        <w:tab/>
      </w:r>
      <w:r>
        <w:rPr>
          <w:noProof/>
        </w:rPr>
        <w:fldChar w:fldCharType="begin"/>
      </w:r>
      <w:r>
        <w:rPr>
          <w:noProof/>
        </w:rPr>
        <w:instrText xml:space="preserve"> PAGEREF _Toc456223668 \h </w:instrText>
      </w:r>
      <w:r>
        <w:rPr>
          <w:noProof/>
        </w:rPr>
      </w:r>
      <w:r>
        <w:rPr>
          <w:noProof/>
        </w:rPr>
        <w:fldChar w:fldCharType="separate"/>
      </w:r>
      <w:r w:rsidR="00CB1B8C">
        <w:rPr>
          <w:noProof/>
        </w:rPr>
        <w:t>31</w:t>
      </w:r>
      <w:r>
        <w:rPr>
          <w:noProof/>
        </w:rPr>
        <w:fldChar w:fldCharType="end"/>
      </w:r>
    </w:p>
    <w:p w14:paraId="61A9011D" w14:textId="77777777" w:rsidR="005926E0" w:rsidRDefault="005926E0">
      <w:pPr>
        <w:pStyle w:val="TOC3"/>
        <w:tabs>
          <w:tab w:val="left" w:pos="1200"/>
          <w:tab w:val="right" w:leader="dot" w:pos="8990"/>
        </w:tabs>
        <w:rPr>
          <w:noProof/>
          <w:sz w:val="24"/>
          <w:szCs w:val="24"/>
        </w:rPr>
      </w:pPr>
      <w:r>
        <w:rPr>
          <w:noProof/>
        </w:rPr>
        <w:t>3.3.1</w:t>
      </w:r>
      <w:r>
        <w:rPr>
          <w:noProof/>
          <w:sz w:val="24"/>
          <w:szCs w:val="24"/>
        </w:rPr>
        <w:tab/>
      </w:r>
      <w:r>
        <w:rPr>
          <w:noProof/>
        </w:rPr>
        <w:t>Characteristics</w:t>
      </w:r>
      <w:r>
        <w:rPr>
          <w:noProof/>
        </w:rPr>
        <w:tab/>
      </w:r>
      <w:r>
        <w:rPr>
          <w:noProof/>
        </w:rPr>
        <w:fldChar w:fldCharType="begin"/>
      </w:r>
      <w:r>
        <w:rPr>
          <w:noProof/>
        </w:rPr>
        <w:instrText xml:space="preserve"> PAGEREF _Toc456223669 \h </w:instrText>
      </w:r>
      <w:r>
        <w:rPr>
          <w:noProof/>
        </w:rPr>
      </w:r>
      <w:r>
        <w:rPr>
          <w:noProof/>
        </w:rPr>
        <w:fldChar w:fldCharType="separate"/>
      </w:r>
      <w:r w:rsidR="00CB1B8C">
        <w:rPr>
          <w:noProof/>
        </w:rPr>
        <w:t>32</w:t>
      </w:r>
      <w:r>
        <w:rPr>
          <w:noProof/>
        </w:rPr>
        <w:fldChar w:fldCharType="end"/>
      </w:r>
    </w:p>
    <w:p w14:paraId="2B9C9944" w14:textId="77777777" w:rsidR="005926E0" w:rsidRDefault="005926E0">
      <w:pPr>
        <w:pStyle w:val="TOC3"/>
        <w:tabs>
          <w:tab w:val="left" w:pos="1200"/>
          <w:tab w:val="right" w:leader="dot" w:pos="8990"/>
        </w:tabs>
        <w:rPr>
          <w:noProof/>
          <w:sz w:val="24"/>
          <w:szCs w:val="24"/>
        </w:rPr>
      </w:pPr>
      <w:r>
        <w:rPr>
          <w:noProof/>
        </w:rPr>
        <w:t>3.3.2</w:t>
      </w:r>
      <w:r>
        <w:rPr>
          <w:noProof/>
          <w:sz w:val="24"/>
          <w:szCs w:val="24"/>
        </w:rPr>
        <w:tab/>
      </w:r>
      <w:r>
        <w:rPr>
          <w:noProof/>
        </w:rPr>
        <w:t>Pitch</w:t>
      </w:r>
      <w:r>
        <w:rPr>
          <w:noProof/>
        </w:rPr>
        <w:tab/>
      </w:r>
      <w:r>
        <w:rPr>
          <w:noProof/>
        </w:rPr>
        <w:fldChar w:fldCharType="begin"/>
      </w:r>
      <w:r>
        <w:rPr>
          <w:noProof/>
        </w:rPr>
        <w:instrText xml:space="preserve"> PAGEREF _Toc456223670 \h </w:instrText>
      </w:r>
      <w:r>
        <w:rPr>
          <w:noProof/>
        </w:rPr>
      </w:r>
      <w:r>
        <w:rPr>
          <w:noProof/>
        </w:rPr>
        <w:fldChar w:fldCharType="separate"/>
      </w:r>
      <w:r w:rsidR="00CB1B8C">
        <w:rPr>
          <w:noProof/>
        </w:rPr>
        <w:t>33</w:t>
      </w:r>
      <w:r>
        <w:rPr>
          <w:noProof/>
        </w:rPr>
        <w:fldChar w:fldCharType="end"/>
      </w:r>
    </w:p>
    <w:p w14:paraId="31B0967A" w14:textId="77777777" w:rsidR="005926E0" w:rsidRDefault="005926E0">
      <w:pPr>
        <w:pStyle w:val="TOC1"/>
        <w:tabs>
          <w:tab w:val="left" w:pos="1440"/>
          <w:tab w:val="right" w:leader="dot" w:pos="8990"/>
        </w:tabs>
        <w:rPr>
          <w:b w:val="0"/>
          <w:noProof/>
        </w:rPr>
      </w:pPr>
      <w:r>
        <w:rPr>
          <w:noProof/>
        </w:rPr>
        <w:t>Chapter 4</w:t>
      </w:r>
      <w:r>
        <w:rPr>
          <w:b w:val="0"/>
          <w:noProof/>
        </w:rPr>
        <w:tab/>
      </w:r>
      <w:r>
        <w:rPr>
          <w:noProof/>
        </w:rPr>
        <w:t xml:space="preserve"> Mechatronic Installation // Red Mitsubishi</w:t>
      </w:r>
      <w:r>
        <w:rPr>
          <w:noProof/>
        </w:rPr>
        <w:tab/>
      </w:r>
      <w:r>
        <w:rPr>
          <w:noProof/>
        </w:rPr>
        <w:fldChar w:fldCharType="begin"/>
      </w:r>
      <w:r>
        <w:rPr>
          <w:noProof/>
        </w:rPr>
        <w:instrText xml:space="preserve"> PAGEREF _Toc456223671 \h </w:instrText>
      </w:r>
      <w:r>
        <w:rPr>
          <w:noProof/>
        </w:rPr>
      </w:r>
      <w:r>
        <w:rPr>
          <w:noProof/>
        </w:rPr>
        <w:fldChar w:fldCharType="separate"/>
      </w:r>
      <w:r w:rsidR="00CB1B8C">
        <w:rPr>
          <w:noProof/>
        </w:rPr>
        <w:t>36</w:t>
      </w:r>
      <w:r>
        <w:rPr>
          <w:noProof/>
        </w:rPr>
        <w:fldChar w:fldCharType="end"/>
      </w:r>
    </w:p>
    <w:p w14:paraId="5E8998D1" w14:textId="77777777" w:rsidR="005926E0" w:rsidRDefault="005926E0">
      <w:pPr>
        <w:pStyle w:val="TOC2"/>
        <w:tabs>
          <w:tab w:val="left" w:pos="960"/>
          <w:tab w:val="right" w:leader="dot" w:pos="8990"/>
        </w:tabs>
        <w:rPr>
          <w:b w:val="0"/>
          <w:noProof/>
          <w:sz w:val="24"/>
          <w:szCs w:val="24"/>
        </w:rPr>
      </w:pPr>
      <w:r>
        <w:rPr>
          <w:noProof/>
        </w:rPr>
        <w:t>4.1</w:t>
      </w:r>
      <w:r>
        <w:rPr>
          <w:b w:val="0"/>
          <w:noProof/>
          <w:sz w:val="24"/>
          <w:szCs w:val="24"/>
        </w:rPr>
        <w:tab/>
      </w:r>
      <w:r>
        <w:rPr>
          <w:noProof/>
        </w:rPr>
        <w:t>The Grid’s Heart Fluttered</w:t>
      </w:r>
      <w:r>
        <w:rPr>
          <w:noProof/>
        </w:rPr>
        <w:tab/>
      </w:r>
      <w:r>
        <w:rPr>
          <w:noProof/>
        </w:rPr>
        <w:fldChar w:fldCharType="begin"/>
      </w:r>
      <w:r>
        <w:rPr>
          <w:noProof/>
        </w:rPr>
        <w:instrText xml:space="preserve"> PAGEREF _Toc456223672 \h </w:instrText>
      </w:r>
      <w:r>
        <w:rPr>
          <w:noProof/>
        </w:rPr>
      </w:r>
      <w:r>
        <w:rPr>
          <w:noProof/>
        </w:rPr>
        <w:fldChar w:fldCharType="separate"/>
      </w:r>
      <w:r w:rsidR="00CB1B8C">
        <w:rPr>
          <w:noProof/>
        </w:rPr>
        <w:t>36</w:t>
      </w:r>
      <w:r>
        <w:rPr>
          <w:noProof/>
        </w:rPr>
        <w:fldChar w:fldCharType="end"/>
      </w:r>
    </w:p>
    <w:p w14:paraId="5FB8633D" w14:textId="77777777" w:rsidR="005926E0" w:rsidRDefault="005926E0">
      <w:pPr>
        <w:pStyle w:val="TOC2"/>
        <w:tabs>
          <w:tab w:val="left" w:pos="960"/>
          <w:tab w:val="right" w:leader="dot" w:pos="8990"/>
        </w:tabs>
        <w:rPr>
          <w:b w:val="0"/>
          <w:noProof/>
          <w:sz w:val="24"/>
          <w:szCs w:val="24"/>
        </w:rPr>
      </w:pPr>
      <w:r>
        <w:rPr>
          <w:noProof/>
        </w:rPr>
        <w:t>4.2</w:t>
      </w:r>
      <w:r>
        <w:rPr>
          <w:b w:val="0"/>
          <w:noProof/>
          <w:sz w:val="24"/>
          <w:szCs w:val="24"/>
        </w:rPr>
        <w:tab/>
      </w:r>
      <w:r>
        <w:rPr>
          <w:noProof/>
        </w:rPr>
        <w:t>Technological Implementation</w:t>
      </w:r>
      <w:r>
        <w:rPr>
          <w:noProof/>
        </w:rPr>
        <w:tab/>
      </w:r>
      <w:r>
        <w:rPr>
          <w:noProof/>
        </w:rPr>
        <w:fldChar w:fldCharType="begin"/>
      </w:r>
      <w:r>
        <w:rPr>
          <w:noProof/>
        </w:rPr>
        <w:instrText xml:space="preserve"> PAGEREF _Toc456223673 \h </w:instrText>
      </w:r>
      <w:r>
        <w:rPr>
          <w:noProof/>
        </w:rPr>
      </w:r>
      <w:r>
        <w:rPr>
          <w:noProof/>
        </w:rPr>
        <w:fldChar w:fldCharType="separate"/>
      </w:r>
      <w:r w:rsidR="00CB1B8C">
        <w:rPr>
          <w:noProof/>
        </w:rPr>
        <w:t>39</w:t>
      </w:r>
      <w:r>
        <w:rPr>
          <w:noProof/>
        </w:rPr>
        <w:fldChar w:fldCharType="end"/>
      </w:r>
    </w:p>
    <w:p w14:paraId="3FC408C8" w14:textId="77777777" w:rsidR="005926E0" w:rsidRDefault="005926E0">
      <w:pPr>
        <w:pStyle w:val="TOC3"/>
        <w:tabs>
          <w:tab w:val="left" w:pos="1200"/>
          <w:tab w:val="right" w:leader="dot" w:pos="8990"/>
        </w:tabs>
        <w:rPr>
          <w:noProof/>
          <w:sz w:val="24"/>
          <w:szCs w:val="24"/>
        </w:rPr>
      </w:pPr>
      <w:r>
        <w:rPr>
          <w:noProof/>
        </w:rPr>
        <w:t>4.2.1</w:t>
      </w:r>
      <w:r>
        <w:rPr>
          <w:noProof/>
          <w:sz w:val="24"/>
          <w:szCs w:val="24"/>
        </w:rPr>
        <w:tab/>
      </w:r>
      <w:r>
        <w:rPr>
          <w:noProof/>
        </w:rPr>
        <w:t>Design // Construction</w:t>
      </w:r>
      <w:r>
        <w:rPr>
          <w:noProof/>
        </w:rPr>
        <w:tab/>
      </w:r>
      <w:r>
        <w:rPr>
          <w:noProof/>
        </w:rPr>
        <w:fldChar w:fldCharType="begin"/>
      </w:r>
      <w:r>
        <w:rPr>
          <w:noProof/>
        </w:rPr>
        <w:instrText xml:space="preserve"> PAGEREF _Toc456223674 \h </w:instrText>
      </w:r>
      <w:r>
        <w:rPr>
          <w:noProof/>
        </w:rPr>
      </w:r>
      <w:r>
        <w:rPr>
          <w:noProof/>
        </w:rPr>
        <w:fldChar w:fldCharType="separate"/>
      </w:r>
      <w:r w:rsidR="00CB1B8C">
        <w:rPr>
          <w:noProof/>
        </w:rPr>
        <w:t>39</w:t>
      </w:r>
      <w:r>
        <w:rPr>
          <w:noProof/>
        </w:rPr>
        <w:fldChar w:fldCharType="end"/>
      </w:r>
    </w:p>
    <w:p w14:paraId="5E91B087" w14:textId="77777777" w:rsidR="005926E0" w:rsidRDefault="005926E0">
      <w:pPr>
        <w:pStyle w:val="TOC3"/>
        <w:tabs>
          <w:tab w:val="left" w:pos="1200"/>
          <w:tab w:val="right" w:leader="dot" w:pos="8990"/>
        </w:tabs>
        <w:rPr>
          <w:noProof/>
          <w:sz w:val="24"/>
          <w:szCs w:val="24"/>
        </w:rPr>
      </w:pPr>
      <w:r>
        <w:rPr>
          <w:noProof/>
        </w:rPr>
        <w:t>4.2.2</w:t>
      </w:r>
      <w:r>
        <w:rPr>
          <w:noProof/>
          <w:sz w:val="24"/>
          <w:szCs w:val="24"/>
        </w:rPr>
        <w:tab/>
      </w:r>
      <w:r>
        <w:rPr>
          <w:noProof/>
        </w:rPr>
        <w:t>Meepo // Arduino</w:t>
      </w:r>
      <w:r>
        <w:rPr>
          <w:noProof/>
        </w:rPr>
        <w:tab/>
      </w:r>
      <w:r>
        <w:rPr>
          <w:noProof/>
        </w:rPr>
        <w:fldChar w:fldCharType="begin"/>
      </w:r>
      <w:r>
        <w:rPr>
          <w:noProof/>
        </w:rPr>
        <w:instrText xml:space="preserve"> PAGEREF _Toc456223675 \h </w:instrText>
      </w:r>
      <w:r>
        <w:rPr>
          <w:noProof/>
        </w:rPr>
      </w:r>
      <w:r>
        <w:rPr>
          <w:noProof/>
        </w:rPr>
        <w:fldChar w:fldCharType="separate"/>
      </w:r>
      <w:r w:rsidR="00CB1B8C">
        <w:rPr>
          <w:noProof/>
        </w:rPr>
        <w:t>40</w:t>
      </w:r>
      <w:r>
        <w:rPr>
          <w:noProof/>
        </w:rPr>
        <w:fldChar w:fldCharType="end"/>
      </w:r>
    </w:p>
    <w:p w14:paraId="162E1D03" w14:textId="77777777" w:rsidR="005926E0" w:rsidRDefault="005926E0">
      <w:pPr>
        <w:pStyle w:val="TOC2"/>
        <w:tabs>
          <w:tab w:val="left" w:pos="960"/>
          <w:tab w:val="right" w:leader="dot" w:pos="8990"/>
        </w:tabs>
        <w:rPr>
          <w:b w:val="0"/>
          <w:noProof/>
          <w:sz w:val="24"/>
          <w:szCs w:val="24"/>
        </w:rPr>
      </w:pPr>
      <w:r>
        <w:rPr>
          <w:noProof/>
        </w:rPr>
        <w:t>4.3</w:t>
      </w:r>
      <w:r>
        <w:rPr>
          <w:b w:val="0"/>
          <w:noProof/>
          <w:sz w:val="24"/>
          <w:szCs w:val="24"/>
        </w:rPr>
        <w:tab/>
      </w:r>
      <w:r>
        <w:rPr>
          <w:noProof/>
        </w:rPr>
        <w:t>Discussion</w:t>
      </w:r>
      <w:r>
        <w:rPr>
          <w:noProof/>
        </w:rPr>
        <w:tab/>
      </w:r>
      <w:r>
        <w:rPr>
          <w:noProof/>
        </w:rPr>
        <w:fldChar w:fldCharType="begin"/>
      </w:r>
      <w:r>
        <w:rPr>
          <w:noProof/>
        </w:rPr>
        <w:instrText xml:space="preserve"> PAGEREF _Toc456223676 \h </w:instrText>
      </w:r>
      <w:r>
        <w:rPr>
          <w:noProof/>
        </w:rPr>
      </w:r>
      <w:r>
        <w:rPr>
          <w:noProof/>
        </w:rPr>
        <w:fldChar w:fldCharType="separate"/>
      </w:r>
      <w:r w:rsidR="00CB1B8C">
        <w:rPr>
          <w:noProof/>
        </w:rPr>
        <w:t>41</w:t>
      </w:r>
      <w:r>
        <w:rPr>
          <w:noProof/>
        </w:rPr>
        <w:fldChar w:fldCharType="end"/>
      </w:r>
    </w:p>
    <w:p w14:paraId="021BBA22" w14:textId="77777777" w:rsidR="005926E0" w:rsidRDefault="005926E0">
      <w:pPr>
        <w:pStyle w:val="TOC3"/>
        <w:tabs>
          <w:tab w:val="left" w:pos="1200"/>
          <w:tab w:val="right" w:leader="dot" w:pos="8990"/>
        </w:tabs>
        <w:rPr>
          <w:noProof/>
          <w:sz w:val="24"/>
          <w:szCs w:val="24"/>
        </w:rPr>
      </w:pPr>
      <w:r>
        <w:rPr>
          <w:noProof/>
        </w:rPr>
        <w:t>4.3.1</w:t>
      </w:r>
      <w:r>
        <w:rPr>
          <w:noProof/>
          <w:sz w:val="24"/>
          <w:szCs w:val="24"/>
        </w:rPr>
        <w:tab/>
      </w:r>
      <w:r>
        <w:rPr>
          <w:noProof/>
        </w:rPr>
        <w:t>Characteristics</w:t>
      </w:r>
      <w:r>
        <w:rPr>
          <w:noProof/>
        </w:rPr>
        <w:tab/>
      </w:r>
      <w:r>
        <w:rPr>
          <w:noProof/>
        </w:rPr>
        <w:fldChar w:fldCharType="begin"/>
      </w:r>
      <w:r>
        <w:rPr>
          <w:noProof/>
        </w:rPr>
        <w:instrText xml:space="preserve"> PAGEREF _Toc456223677 \h </w:instrText>
      </w:r>
      <w:r>
        <w:rPr>
          <w:noProof/>
        </w:rPr>
      </w:r>
      <w:r>
        <w:rPr>
          <w:noProof/>
        </w:rPr>
        <w:fldChar w:fldCharType="separate"/>
      </w:r>
      <w:r w:rsidR="00CB1B8C">
        <w:rPr>
          <w:noProof/>
        </w:rPr>
        <w:t>42</w:t>
      </w:r>
      <w:r>
        <w:rPr>
          <w:noProof/>
        </w:rPr>
        <w:fldChar w:fldCharType="end"/>
      </w:r>
    </w:p>
    <w:p w14:paraId="7CC06D1C" w14:textId="77777777" w:rsidR="005926E0" w:rsidRDefault="005926E0">
      <w:pPr>
        <w:pStyle w:val="TOC3"/>
        <w:tabs>
          <w:tab w:val="left" w:pos="1200"/>
          <w:tab w:val="right" w:leader="dot" w:pos="8990"/>
        </w:tabs>
        <w:rPr>
          <w:noProof/>
          <w:sz w:val="24"/>
          <w:szCs w:val="24"/>
        </w:rPr>
      </w:pPr>
      <w:r>
        <w:rPr>
          <w:noProof/>
        </w:rPr>
        <w:t>4.3.2</w:t>
      </w:r>
      <w:r>
        <w:rPr>
          <w:noProof/>
          <w:sz w:val="24"/>
          <w:szCs w:val="24"/>
        </w:rPr>
        <w:tab/>
      </w:r>
      <w:r>
        <w:rPr>
          <w:noProof/>
        </w:rPr>
        <w:t>Pitch</w:t>
      </w:r>
      <w:r>
        <w:rPr>
          <w:noProof/>
        </w:rPr>
        <w:tab/>
      </w:r>
      <w:r>
        <w:rPr>
          <w:noProof/>
        </w:rPr>
        <w:fldChar w:fldCharType="begin"/>
      </w:r>
      <w:r>
        <w:rPr>
          <w:noProof/>
        </w:rPr>
        <w:instrText xml:space="preserve"> PAGEREF _Toc456223678 \h </w:instrText>
      </w:r>
      <w:r>
        <w:rPr>
          <w:noProof/>
        </w:rPr>
      </w:r>
      <w:r>
        <w:rPr>
          <w:noProof/>
        </w:rPr>
        <w:fldChar w:fldCharType="separate"/>
      </w:r>
      <w:r w:rsidR="00CB1B8C">
        <w:rPr>
          <w:noProof/>
        </w:rPr>
        <w:t>43</w:t>
      </w:r>
      <w:r>
        <w:rPr>
          <w:noProof/>
        </w:rPr>
        <w:fldChar w:fldCharType="end"/>
      </w:r>
    </w:p>
    <w:p w14:paraId="7D26C54E" w14:textId="77777777" w:rsidR="005926E0" w:rsidRDefault="005926E0">
      <w:pPr>
        <w:pStyle w:val="TOC1"/>
        <w:tabs>
          <w:tab w:val="left" w:pos="1440"/>
          <w:tab w:val="right" w:leader="dot" w:pos="8990"/>
        </w:tabs>
        <w:rPr>
          <w:b w:val="0"/>
          <w:noProof/>
        </w:rPr>
      </w:pPr>
      <w:r>
        <w:rPr>
          <w:noProof/>
        </w:rPr>
        <w:t>Chapter 5</w:t>
      </w:r>
      <w:r>
        <w:rPr>
          <w:b w:val="0"/>
          <w:noProof/>
        </w:rPr>
        <w:tab/>
      </w:r>
      <w:r>
        <w:rPr>
          <w:noProof/>
        </w:rPr>
        <w:t xml:space="preserve"> Mechatronic Performance // Beast</w:t>
      </w:r>
      <w:r>
        <w:rPr>
          <w:noProof/>
        </w:rPr>
        <w:tab/>
      </w:r>
      <w:r>
        <w:rPr>
          <w:noProof/>
        </w:rPr>
        <w:fldChar w:fldCharType="begin"/>
      </w:r>
      <w:r>
        <w:rPr>
          <w:noProof/>
        </w:rPr>
        <w:instrText xml:space="preserve"> PAGEREF _Toc456223679 \h </w:instrText>
      </w:r>
      <w:r>
        <w:rPr>
          <w:noProof/>
        </w:rPr>
      </w:r>
      <w:r>
        <w:rPr>
          <w:noProof/>
        </w:rPr>
        <w:fldChar w:fldCharType="separate"/>
      </w:r>
      <w:r w:rsidR="00CB1B8C">
        <w:rPr>
          <w:noProof/>
        </w:rPr>
        <w:t>47</w:t>
      </w:r>
      <w:r>
        <w:rPr>
          <w:noProof/>
        </w:rPr>
        <w:fldChar w:fldCharType="end"/>
      </w:r>
    </w:p>
    <w:p w14:paraId="536C3519" w14:textId="77777777" w:rsidR="005926E0" w:rsidRDefault="005926E0">
      <w:pPr>
        <w:pStyle w:val="TOC2"/>
        <w:tabs>
          <w:tab w:val="left" w:pos="960"/>
          <w:tab w:val="right" w:leader="dot" w:pos="8990"/>
        </w:tabs>
        <w:rPr>
          <w:b w:val="0"/>
          <w:noProof/>
          <w:sz w:val="24"/>
          <w:szCs w:val="24"/>
        </w:rPr>
      </w:pPr>
      <w:r>
        <w:rPr>
          <w:noProof/>
        </w:rPr>
        <w:t>5.1</w:t>
      </w:r>
      <w:r>
        <w:rPr>
          <w:b w:val="0"/>
          <w:noProof/>
          <w:sz w:val="24"/>
          <w:szCs w:val="24"/>
        </w:rPr>
        <w:tab/>
      </w:r>
      <w:r>
        <w:rPr>
          <w:noProof/>
        </w:rPr>
        <w:t>A Fertile Ground</w:t>
      </w:r>
      <w:r>
        <w:rPr>
          <w:noProof/>
        </w:rPr>
        <w:tab/>
      </w:r>
      <w:r>
        <w:rPr>
          <w:noProof/>
        </w:rPr>
        <w:fldChar w:fldCharType="begin"/>
      </w:r>
      <w:r>
        <w:rPr>
          <w:noProof/>
        </w:rPr>
        <w:instrText xml:space="preserve"> PAGEREF _Toc456223680 \h </w:instrText>
      </w:r>
      <w:r>
        <w:rPr>
          <w:noProof/>
        </w:rPr>
      </w:r>
      <w:r>
        <w:rPr>
          <w:noProof/>
        </w:rPr>
        <w:fldChar w:fldCharType="separate"/>
      </w:r>
      <w:r w:rsidR="00CB1B8C">
        <w:rPr>
          <w:noProof/>
        </w:rPr>
        <w:t>47</w:t>
      </w:r>
      <w:r>
        <w:rPr>
          <w:noProof/>
        </w:rPr>
        <w:fldChar w:fldCharType="end"/>
      </w:r>
    </w:p>
    <w:p w14:paraId="793DF258" w14:textId="77777777" w:rsidR="005926E0" w:rsidRDefault="005926E0">
      <w:pPr>
        <w:pStyle w:val="TOC2"/>
        <w:tabs>
          <w:tab w:val="left" w:pos="960"/>
          <w:tab w:val="right" w:leader="dot" w:pos="8990"/>
        </w:tabs>
        <w:rPr>
          <w:b w:val="0"/>
          <w:noProof/>
          <w:sz w:val="24"/>
          <w:szCs w:val="24"/>
        </w:rPr>
      </w:pPr>
      <w:r>
        <w:rPr>
          <w:noProof/>
        </w:rPr>
        <w:t>5.2</w:t>
      </w:r>
      <w:r>
        <w:rPr>
          <w:b w:val="0"/>
          <w:noProof/>
          <w:sz w:val="24"/>
          <w:szCs w:val="24"/>
        </w:rPr>
        <w:tab/>
      </w:r>
      <w:r>
        <w:rPr>
          <w:noProof/>
        </w:rPr>
        <w:t>Technological Implementation</w:t>
      </w:r>
      <w:r>
        <w:rPr>
          <w:noProof/>
        </w:rPr>
        <w:tab/>
      </w:r>
      <w:r>
        <w:rPr>
          <w:noProof/>
        </w:rPr>
        <w:fldChar w:fldCharType="begin"/>
      </w:r>
      <w:r>
        <w:rPr>
          <w:noProof/>
        </w:rPr>
        <w:instrText xml:space="preserve"> PAGEREF _Toc456223681 \h </w:instrText>
      </w:r>
      <w:r>
        <w:rPr>
          <w:noProof/>
        </w:rPr>
      </w:r>
      <w:r>
        <w:rPr>
          <w:noProof/>
        </w:rPr>
        <w:fldChar w:fldCharType="separate"/>
      </w:r>
      <w:r w:rsidR="00CB1B8C">
        <w:rPr>
          <w:noProof/>
        </w:rPr>
        <w:t>51</w:t>
      </w:r>
      <w:r>
        <w:rPr>
          <w:noProof/>
        </w:rPr>
        <w:fldChar w:fldCharType="end"/>
      </w:r>
    </w:p>
    <w:p w14:paraId="58871A3F" w14:textId="77777777" w:rsidR="005926E0" w:rsidRDefault="005926E0">
      <w:pPr>
        <w:pStyle w:val="TOC3"/>
        <w:tabs>
          <w:tab w:val="left" w:pos="1200"/>
          <w:tab w:val="right" w:leader="dot" w:pos="8990"/>
        </w:tabs>
        <w:rPr>
          <w:noProof/>
          <w:sz w:val="24"/>
          <w:szCs w:val="24"/>
        </w:rPr>
      </w:pPr>
      <w:r>
        <w:rPr>
          <w:noProof/>
        </w:rPr>
        <w:t>5.2.1</w:t>
      </w:r>
      <w:r>
        <w:rPr>
          <w:noProof/>
          <w:sz w:val="24"/>
          <w:szCs w:val="24"/>
        </w:rPr>
        <w:tab/>
      </w:r>
      <w:r>
        <w:rPr>
          <w:noProof/>
        </w:rPr>
        <w:t>ChucK // Markov Chains</w:t>
      </w:r>
      <w:r>
        <w:rPr>
          <w:noProof/>
        </w:rPr>
        <w:tab/>
      </w:r>
      <w:r>
        <w:rPr>
          <w:noProof/>
        </w:rPr>
        <w:fldChar w:fldCharType="begin"/>
      </w:r>
      <w:r>
        <w:rPr>
          <w:noProof/>
        </w:rPr>
        <w:instrText xml:space="preserve"> PAGEREF _Toc456223682 \h </w:instrText>
      </w:r>
      <w:r>
        <w:rPr>
          <w:noProof/>
        </w:rPr>
      </w:r>
      <w:r>
        <w:rPr>
          <w:noProof/>
        </w:rPr>
        <w:fldChar w:fldCharType="separate"/>
      </w:r>
      <w:r w:rsidR="00CB1B8C">
        <w:rPr>
          <w:noProof/>
        </w:rPr>
        <w:t>51</w:t>
      </w:r>
      <w:r>
        <w:rPr>
          <w:noProof/>
        </w:rPr>
        <w:fldChar w:fldCharType="end"/>
      </w:r>
    </w:p>
    <w:p w14:paraId="5206BB87" w14:textId="77777777" w:rsidR="005926E0" w:rsidRDefault="005926E0">
      <w:pPr>
        <w:pStyle w:val="TOC3"/>
        <w:tabs>
          <w:tab w:val="left" w:pos="1200"/>
          <w:tab w:val="right" w:leader="dot" w:pos="8990"/>
        </w:tabs>
        <w:rPr>
          <w:noProof/>
          <w:sz w:val="24"/>
          <w:szCs w:val="24"/>
        </w:rPr>
      </w:pPr>
      <w:r>
        <w:rPr>
          <w:noProof/>
        </w:rPr>
        <w:t>5.2.2</w:t>
      </w:r>
      <w:r>
        <w:rPr>
          <w:noProof/>
          <w:sz w:val="24"/>
          <w:szCs w:val="24"/>
        </w:rPr>
        <w:tab/>
      </w:r>
      <w:r>
        <w:rPr>
          <w:noProof/>
        </w:rPr>
        <w:t>Design // Space</w:t>
      </w:r>
      <w:r>
        <w:rPr>
          <w:noProof/>
        </w:rPr>
        <w:tab/>
      </w:r>
      <w:r>
        <w:rPr>
          <w:noProof/>
        </w:rPr>
        <w:fldChar w:fldCharType="begin"/>
      </w:r>
      <w:r>
        <w:rPr>
          <w:noProof/>
        </w:rPr>
        <w:instrText xml:space="preserve"> PAGEREF _Toc456223683 \h </w:instrText>
      </w:r>
      <w:r>
        <w:rPr>
          <w:noProof/>
        </w:rPr>
      </w:r>
      <w:r>
        <w:rPr>
          <w:noProof/>
        </w:rPr>
        <w:fldChar w:fldCharType="separate"/>
      </w:r>
      <w:r w:rsidR="00CB1B8C">
        <w:rPr>
          <w:noProof/>
        </w:rPr>
        <w:t>54</w:t>
      </w:r>
      <w:r>
        <w:rPr>
          <w:noProof/>
        </w:rPr>
        <w:fldChar w:fldCharType="end"/>
      </w:r>
    </w:p>
    <w:p w14:paraId="6754FF4F" w14:textId="77777777" w:rsidR="005926E0" w:rsidRDefault="005926E0">
      <w:pPr>
        <w:pStyle w:val="TOC2"/>
        <w:tabs>
          <w:tab w:val="left" w:pos="960"/>
          <w:tab w:val="right" w:leader="dot" w:pos="8990"/>
        </w:tabs>
        <w:rPr>
          <w:b w:val="0"/>
          <w:noProof/>
          <w:sz w:val="24"/>
          <w:szCs w:val="24"/>
        </w:rPr>
      </w:pPr>
      <w:r>
        <w:rPr>
          <w:noProof/>
        </w:rPr>
        <w:t>5.3</w:t>
      </w:r>
      <w:r>
        <w:rPr>
          <w:b w:val="0"/>
          <w:noProof/>
          <w:sz w:val="24"/>
          <w:szCs w:val="24"/>
        </w:rPr>
        <w:tab/>
      </w:r>
      <w:r>
        <w:rPr>
          <w:noProof/>
        </w:rPr>
        <w:t>Discussion</w:t>
      </w:r>
      <w:r>
        <w:rPr>
          <w:noProof/>
        </w:rPr>
        <w:tab/>
      </w:r>
      <w:r>
        <w:rPr>
          <w:noProof/>
        </w:rPr>
        <w:fldChar w:fldCharType="begin"/>
      </w:r>
      <w:r>
        <w:rPr>
          <w:noProof/>
        </w:rPr>
        <w:instrText xml:space="preserve"> PAGEREF _Toc456223684 \h </w:instrText>
      </w:r>
      <w:r>
        <w:rPr>
          <w:noProof/>
        </w:rPr>
      </w:r>
      <w:r>
        <w:rPr>
          <w:noProof/>
        </w:rPr>
        <w:fldChar w:fldCharType="separate"/>
      </w:r>
      <w:r w:rsidR="00CB1B8C">
        <w:rPr>
          <w:noProof/>
        </w:rPr>
        <w:t>54</w:t>
      </w:r>
      <w:r>
        <w:rPr>
          <w:noProof/>
        </w:rPr>
        <w:fldChar w:fldCharType="end"/>
      </w:r>
    </w:p>
    <w:p w14:paraId="42D36EAA" w14:textId="77777777" w:rsidR="005926E0" w:rsidRDefault="005926E0">
      <w:pPr>
        <w:pStyle w:val="TOC3"/>
        <w:tabs>
          <w:tab w:val="left" w:pos="1200"/>
          <w:tab w:val="right" w:leader="dot" w:pos="8990"/>
        </w:tabs>
        <w:rPr>
          <w:noProof/>
          <w:sz w:val="24"/>
          <w:szCs w:val="24"/>
        </w:rPr>
      </w:pPr>
      <w:r>
        <w:rPr>
          <w:noProof/>
        </w:rPr>
        <w:t>5.3.1</w:t>
      </w:r>
      <w:r>
        <w:rPr>
          <w:noProof/>
          <w:sz w:val="24"/>
          <w:szCs w:val="24"/>
        </w:rPr>
        <w:tab/>
      </w:r>
      <w:r>
        <w:rPr>
          <w:noProof/>
        </w:rPr>
        <w:t>Characteristics</w:t>
      </w:r>
      <w:r>
        <w:rPr>
          <w:noProof/>
        </w:rPr>
        <w:tab/>
      </w:r>
      <w:r>
        <w:rPr>
          <w:noProof/>
        </w:rPr>
        <w:fldChar w:fldCharType="begin"/>
      </w:r>
      <w:r>
        <w:rPr>
          <w:noProof/>
        </w:rPr>
        <w:instrText xml:space="preserve"> PAGEREF _Toc456223685 \h </w:instrText>
      </w:r>
      <w:r>
        <w:rPr>
          <w:noProof/>
        </w:rPr>
      </w:r>
      <w:r>
        <w:rPr>
          <w:noProof/>
        </w:rPr>
        <w:fldChar w:fldCharType="separate"/>
      </w:r>
      <w:r w:rsidR="00CB1B8C">
        <w:rPr>
          <w:noProof/>
        </w:rPr>
        <w:t>54</w:t>
      </w:r>
      <w:r>
        <w:rPr>
          <w:noProof/>
        </w:rPr>
        <w:fldChar w:fldCharType="end"/>
      </w:r>
    </w:p>
    <w:p w14:paraId="444937FD" w14:textId="77777777" w:rsidR="005926E0" w:rsidRDefault="005926E0">
      <w:pPr>
        <w:pStyle w:val="TOC3"/>
        <w:tabs>
          <w:tab w:val="left" w:pos="1200"/>
          <w:tab w:val="right" w:leader="dot" w:pos="8990"/>
        </w:tabs>
        <w:rPr>
          <w:noProof/>
          <w:sz w:val="24"/>
          <w:szCs w:val="24"/>
        </w:rPr>
      </w:pPr>
      <w:r>
        <w:rPr>
          <w:noProof/>
        </w:rPr>
        <w:t>5.3.2</w:t>
      </w:r>
      <w:r>
        <w:rPr>
          <w:noProof/>
          <w:sz w:val="24"/>
          <w:szCs w:val="24"/>
        </w:rPr>
        <w:tab/>
      </w:r>
      <w:r>
        <w:rPr>
          <w:noProof/>
        </w:rPr>
        <w:t>Pitch</w:t>
      </w:r>
      <w:r>
        <w:rPr>
          <w:noProof/>
        </w:rPr>
        <w:tab/>
      </w:r>
      <w:r>
        <w:rPr>
          <w:noProof/>
        </w:rPr>
        <w:fldChar w:fldCharType="begin"/>
      </w:r>
      <w:r>
        <w:rPr>
          <w:noProof/>
        </w:rPr>
        <w:instrText xml:space="preserve"> PAGEREF _Toc456223686 \h </w:instrText>
      </w:r>
      <w:r>
        <w:rPr>
          <w:noProof/>
        </w:rPr>
      </w:r>
      <w:r>
        <w:rPr>
          <w:noProof/>
        </w:rPr>
        <w:fldChar w:fldCharType="separate"/>
      </w:r>
      <w:r w:rsidR="00CB1B8C">
        <w:rPr>
          <w:noProof/>
        </w:rPr>
        <w:t>56</w:t>
      </w:r>
      <w:r>
        <w:rPr>
          <w:noProof/>
        </w:rPr>
        <w:fldChar w:fldCharType="end"/>
      </w:r>
    </w:p>
    <w:p w14:paraId="47F5C2A5" w14:textId="77777777" w:rsidR="005926E0" w:rsidRDefault="005926E0">
      <w:pPr>
        <w:pStyle w:val="TOC1"/>
        <w:tabs>
          <w:tab w:val="left" w:pos="1440"/>
          <w:tab w:val="right" w:leader="dot" w:pos="8990"/>
        </w:tabs>
        <w:rPr>
          <w:b w:val="0"/>
          <w:noProof/>
        </w:rPr>
      </w:pPr>
      <w:r>
        <w:rPr>
          <w:noProof/>
        </w:rPr>
        <w:t>Chapter 6</w:t>
      </w:r>
      <w:r>
        <w:rPr>
          <w:b w:val="0"/>
          <w:noProof/>
        </w:rPr>
        <w:tab/>
      </w:r>
      <w:r>
        <w:rPr>
          <w:noProof/>
        </w:rPr>
        <w:t>Conclusion</w:t>
      </w:r>
      <w:r>
        <w:rPr>
          <w:noProof/>
        </w:rPr>
        <w:tab/>
      </w:r>
      <w:r>
        <w:rPr>
          <w:noProof/>
        </w:rPr>
        <w:fldChar w:fldCharType="begin"/>
      </w:r>
      <w:r>
        <w:rPr>
          <w:noProof/>
        </w:rPr>
        <w:instrText xml:space="preserve"> PAGEREF _Toc456223687 \h </w:instrText>
      </w:r>
      <w:r>
        <w:rPr>
          <w:noProof/>
        </w:rPr>
      </w:r>
      <w:r>
        <w:rPr>
          <w:noProof/>
        </w:rPr>
        <w:fldChar w:fldCharType="separate"/>
      </w:r>
      <w:r w:rsidR="00CB1B8C">
        <w:rPr>
          <w:noProof/>
        </w:rPr>
        <w:t>61</w:t>
      </w:r>
      <w:r>
        <w:rPr>
          <w:noProof/>
        </w:rPr>
        <w:fldChar w:fldCharType="end"/>
      </w:r>
    </w:p>
    <w:p w14:paraId="3A3916B3" w14:textId="77777777" w:rsidR="005926E0" w:rsidRDefault="005926E0">
      <w:pPr>
        <w:pStyle w:val="TOC2"/>
        <w:tabs>
          <w:tab w:val="left" w:pos="960"/>
          <w:tab w:val="right" w:leader="dot" w:pos="8990"/>
        </w:tabs>
        <w:rPr>
          <w:b w:val="0"/>
          <w:noProof/>
          <w:sz w:val="24"/>
          <w:szCs w:val="24"/>
        </w:rPr>
      </w:pPr>
      <w:r>
        <w:rPr>
          <w:noProof/>
        </w:rPr>
        <w:t>6.1</w:t>
      </w:r>
      <w:r>
        <w:rPr>
          <w:b w:val="0"/>
          <w:noProof/>
          <w:sz w:val="24"/>
          <w:szCs w:val="24"/>
        </w:rPr>
        <w:tab/>
      </w:r>
      <w:r>
        <w:rPr>
          <w:noProof/>
        </w:rPr>
        <w:t>Introduction</w:t>
      </w:r>
      <w:r>
        <w:rPr>
          <w:noProof/>
        </w:rPr>
        <w:tab/>
      </w:r>
      <w:r>
        <w:rPr>
          <w:noProof/>
        </w:rPr>
        <w:fldChar w:fldCharType="begin"/>
      </w:r>
      <w:r>
        <w:rPr>
          <w:noProof/>
        </w:rPr>
        <w:instrText xml:space="preserve"> PAGEREF _Toc456223688 \h </w:instrText>
      </w:r>
      <w:r>
        <w:rPr>
          <w:noProof/>
        </w:rPr>
      </w:r>
      <w:r>
        <w:rPr>
          <w:noProof/>
        </w:rPr>
        <w:fldChar w:fldCharType="separate"/>
      </w:r>
      <w:r w:rsidR="00CB1B8C">
        <w:rPr>
          <w:noProof/>
        </w:rPr>
        <w:t>61</w:t>
      </w:r>
      <w:r>
        <w:rPr>
          <w:noProof/>
        </w:rPr>
        <w:fldChar w:fldCharType="end"/>
      </w:r>
    </w:p>
    <w:p w14:paraId="3B2893F0" w14:textId="77777777" w:rsidR="005926E0" w:rsidRDefault="005926E0">
      <w:pPr>
        <w:pStyle w:val="TOC2"/>
        <w:tabs>
          <w:tab w:val="left" w:pos="960"/>
          <w:tab w:val="right" w:leader="dot" w:pos="8990"/>
        </w:tabs>
        <w:rPr>
          <w:b w:val="0"/>
          <w:noProof/>
          <w:sz w:val="24"/>
          <w:szCs w:val="24"/>
        </w:rPr>
      </w:pPr>
      <w:r>
        <w:rPr>
          <w:noProof/>
        </w:rPr>
        <w:t>6.2</w:t>
      </w:r>
      <w:r>
        <w:rPr>
          <w:b w:val="0"/>
          <w:noProof/>
          <w:sz w:val="24"/>
          <w:szCs w:val="24"/>
        </w:rPr>
        <w:tab/>
      </w:r>
      <w:r>
        <w:rPr>
          <w:noProof/>
        </w:rPr>
        <w:t>Primary Contributions</w:t>
      </w:r>
      <w:r>
        <w:rPr>
          <w:noProof/>
        </w:rPr>
        <w:tab/>
      </w:r>
      <w:r>
        <w:rPr>
          <w:noProof/>
        </w:rPr>
        <w:fldChar w:fldCharType="begin"/>
      </w:r>
      <w:r>
        <w:rPr>
          <w:noProof/>
        </w:rPr>
        <w:instrText xml:space="preserve"> PAGEREF _Toc456223689 \h </w:instrText>
      </w:r>
      <w:r>
        <w:rPr>
          <w:noProof/>
        </w:rPr>
      </w:r>
      <w:r>
        <w:rPr>
          <w:noProof/>
        </w:rPr>
        <w:fldChar w:fldCharType="separate"/>
      </w:r>
      <w:r w:rsidR="00CB1B8C">
        <w:rPr>
          <w:noProof/>
        </w:rPr>
        <w:t>61</w:t>
      </w:r>
      <w:r>
        <w:rPr>
          <w:noProof/>
        </w:rPr>
        <w:fldChar w:fldCharType="end"/>
      </w:r>
    </w:p>
    <w:p w14:paraId="1EC03FE5" w14:textId="77777777" w:rsidR="005926E0" w:rsidRDefault="005926E0">
      <w:pPr>
        <w:pStyle w:val="TOC2"/>
        <w:tabs>
          <w:tab w:val="left" w:pos="960"/>
          <w:tab w:val="right" w:leader="dot" w:pos="8990"/>
        </w:tabs>
        <w:rPr>
          <w:b w:val="0"/>
          <w:noProof/>
          <w:sz w:val="24"/>
          <w:szCs w:val="24"/>
        </w:rPr>
      </w:pPr>
      <w:r>
        <w:rPr>
          <w:noProof/>
        </w:rPr>
        <w:t>6.3</w:t>
      </w:r>
      <w:r>
        <w:rPr>
          <w:b w:val="0"/>
          <w:noProof/>
          <w:sz w:val="24"/>
          <w:szCs w:val="24"/>
        </w:rPr>
        <w:tab/>
      </w:r>
      <w:r>
        <w:rPr>
          <w:noProof/>
        </w:rPr>
        <w:t>Subsequent and Future Work</w:t>
      </w:r>
      <w:r>
        <w:rPr>
          <w:noProof/>
        </w:rPr>
        <w:tab/>
      </w:r>
      <w:r>
        <w:rPr>
          <w:noProof/>
        </w:rPr>
        <w:fldChar w:fldCharType="begin"/>
      </w:r>
      <w:r>
        <w:rPr>
          <w:noProof/>
        </w:rPr>
        <w:instrText xml:space="preserve"> PAGEREF _Toc456223690 \h </w:instrText>
      </w:r>
      <w:r>
        <w:rPr>
          <w:noProof/>
        </w:rPr>
      </w:r>
      <w:r>
        <w:rPr>
          <w:noProof/>
        </w:rPr>
        <w:fldChar w:fldCharType="separate"/>
      </w:r>
      <w:r w:rsidR="00CB1B8C">
        <w:rPr>
          <w:noProof/>
        </w:rPr>
        <w:t>62</w:t>
      </w:r>
      <w:r>
        <w:rPr>
          <w:noProof/>
        </w:rPr>
        <w:fldChar w:fldCharType="end"/>
      </w:r>
    </w:p>
    <w:p w14:paraId="506008A3" w14:textId="77777777" w:rsidR="005926E0" w:rsidRDefault="005926E0">
      <w:pPr>
        <w:pStyle w:val="TOC3"/>
        <w:tabs>
          <w:tab w:val="left" w:pos="1200"/>
          <w:tab w:val="right" w:leader="dot" w:pos="8990"/>
        </w:tabs>
        <w:rPr>
          <w:noProof/>
          <w:sz w:val="24"/>
          <w:szCs w:val="24"/>
        </w:rPr>
      </w:pPr>
      <w:r w:rsidRPr="00C8257C">
        <w:rPr>
          <w:i/>
          <w:noProof/>
        </w:rPr>
        <w:t>6.3.1</w:t>
      </w:r>
      <w:r>
        <w:rPr>
          <w:noProof/>
          <w:sz w:val="24"/>
          <w:szCs w:val="24"/>
        </w:rPr>
        <w:tab/>
      </w:r>
      <w:r w:rsidRPr="00C8257C">
        <w:rPr>
          <w:i/>
          <w:noProof/>
        </w:rPr>
        <w:t>Working On My Thesis</w:t>
      </w:r>
      <w:r>
        <w:rPr>
          <w:noProof/>
        </w:rPr>
        <w:tab/>
      </w:r>
      <w:r>
        <w:rPr>
          <w:noProof/>
        </w:rPr>
        <w:fldChar w:fldCharType="begin"/>
      </w:r>
      <w:r>
        <w:rPr>
          <w:noProof/>
        </w:rPr>
        <w:instrText xml:space="preserve"> PAGEREF _Toc456223691 \h </w:instrText>
      </w:r>
      <w:r>
        <w:rPr>
          <w:noProof/>
        </w:rPr>
      </w:r>
      <w:r>
        <w:rPr>
          <w:noProof/>
        </w:rPr>
        <w:fldChar w:fldCharType="separate"/>
      </w:r>
      <w:r w:rsidR="00CB1B8C">
        <w:rPr>
          <w:noProof/>
        </w:rPr>
        <w:t>62</w:t>
      </w:r>
      <w:r>
        <w:rPr>
          <w:noProof/>
        </w:rPr>
        <w:fldChar w:fldCharType="end"/>
      </w:r>
    </w:p>
    <w:p w14:paraId="0F3823E5" w14:textId="77777777" w:rsidR="005926E0" w:rsidRDefault="005926E0">
      <w:pPr>
        <w:pStyle w:val="TOC3"/>
        <w:tabs>
          <w:tab w:val="left" w:pos="1200"/>
          <w:tab w:val="right" w:leader="dot" w:pos="8990"/>
        </w:tabs>
        <w:rPr>
          <w:noProof/>
          <w:sz w:val="24"/>
          <w:szCs w:val="24"/>
        </w:rPr>
      </w:pPr>
      <w:r>
        <w:rPr>
          <w:noProof/>
        </w:rPr>
        <w:t>6.3.2</w:t>
      </w:r>
      <w:r>
        <w:rPr>
          <w:noProof/>
          <w:sz w:val="24"/>
          <w:szCs w:val="24"/>
        </w:rPr>
        <w:tab/>
      </w:r>
      <w:r w:rsidRPr="00C8257C">
        <w:rPr>
          <w:i/>
          <w:noProof/>
        </w:rPr>
        <w:t>Kill</w:t>
      </w:r>
      <w:r>
        <w:rPr>
          <w:noProof/>
        </w:rPr>
        <w:t xml:space="preserve"> </w:t>
      </w:r>
      <w:r w:rsidRPr="00C8257C">
        <w:rPr>
          <w:i/>
          <w:noProof/>
        </w:rPr>
        <w:t>the Magic</w:t>
      </w:r>
      <w:r>
        <w:rPr>
          <w:noProof/>
        </w:rPr>
        <w:tab/>
      </w:r>
      <w:r>
        <w:rPr>
          <w:noProof/>
        </w:rPr>
        <w:fldChar w:fldCharType="begin"/>
      </w:r>
      <w:r>
        <w:rPr>
          <w:noProof/>
        </w:rPr>
        <w:instrText xml:space="preserve"> PAGEREF _Toc456223692 \h </w:instrText>
      </w:r>
      <w:r>
        <w:rPr>
          <w:noProof/>
        </w:rPr>
      </w:r>
      <w:r>
        <w:rPr>
          <w:noProof/>
        </w:rPr>
        <w:fldChar w:fldCharType="separate"/>
      </w:r>
      <w:r w:rsidR="00CB1B8C">
        <w:rPr>
          <w:noProof/>
        </w:rPr>
        <w:t>63</w:t>
      </w:r>
      <w:r>
        <w:rPr>
          <w:noProof/>
        </w:rPr>
        <w:fldChar w:fldCharType="end"/>
      </w:r>
    </w:p>
    <w:p w14:paraId="77C5B106" w14:textId="77777777" w:rsidR="005926E0" w:rsidRDefault="005926E0">
      <w:pPr>
        <w:pStyle w:val="TOC3"/>
        <w:tabs>
          <w:tab w:val="left" w:pos="1200"/>
          <w:tab w:val="right" w:leader="dot" w:pos="8990"/>
        </w:tabs>
        <w:rPr>
          <w:noProof/>
          <w:sz w:val="24"/>
          <w:szCs w:val="24"/>
        </w:rPr>
      </w:pPr>
      <w:r>
        <w:rPr>
          <w:noProof/>
        </w:rPr>
        <w:t>6.3.3</w:t>
      </w:r>
      <w:r>
        <w:rPr>
          <w:noProof/>
          <w:sz w:val="24"/>
          <w:szCs w:val="24"/>
        </w:rPr>
        <w:tab/>
      </w:r>
      <w:r w:rsidRPr="00C8257C">
        <w:rPr>
          <w:i/>
          <w:noProof/>
        </w:rPr>
        <w:t>Meatbag</w:t>
      </w:r>
      <w:r>
        <w:rPr>
          <w:noProof/>
        </w:rPr>
        <w:tab/>
      </w:r>
      <w:r>
        <w:rPr>
          <w:noProof/>
        </w:rPr>
        <w:fldChar w:fldCharType="begin"/>
      </w:r>
      <w:r>
        <w:rPr>
          <w:noProof/>
        </w:rPr>
        <w:instrText xml:space="preserve"> PAGEREF _Toc456223693 \h </w:instrText>
      </w:r>
      <w:r>
        <w:rPr>
          <w:noProof/>
        </w:rPr>
      </w:r>
      <w:r>
        <w:rPr>
          <w:noProof/>
        </w:rPr>
        <w:fldChar w:fldCharType="separate"/>
      </w:r>
      <w:r w:rsidR="00CB1B8C">
        <w:rPr>
          <w:noProof/>
        </w:rPr>
        <w:t>64</w:t>
      </w:r>
      <w:r>
        <w:rPr>
          <w:noProof/>
        </w:rPr>
        <w:fldChar w:fldCharType="end"/>
      </w:r>
    </w:p>
    <w:p w14:paraId="76253327" w14:textId="77777777" w:rsidR="005926E0" w:rsidRDefault="005926E0">
      <w:pPr>
        <w:pStyle w:val="TOC3"/>
        <w:tabs>
          <w:tab w:val="left" w:pos="1200"/>
          <w:tab w:val="right" w:leader="dot" w:pos="8990"/>
        </w:tabs>
        <w:rPr>
          <w:noProof/>
          <w:sz w:val="24"/>
          <w:szCs w:val="24"/>
        </w:rPr>
      </w:pPr>
      <w:r>
        <w:rPr>
          <w:noProof/>
        </w:rPr>
        <w:t>6.3.4</w:t>
      </w:r>
      <w:r>
        <w:rPr>
          <w:noProof/>
          <w:sz w:val="24"/>
          <w:szCs w:val="24"/>
        </w:rPr>
        <w:tab/>
      </w:r>
      <w:r>
        <w:rPr>
          <w:noProof/>
        </w:rPr>
        <w:t>Future Work</w:t>
      </w:r>
      <w:r>
        <w:rPr>
          <w:noProof/>
        </w:rPr>
        <w:tab/>
      </w:r>
      <w:r>
        <w:rPr>
          <w:noProof/>
        </w:rPr>
        <w:fldChar w:fldCharType="begin"/>
      </w:r>
      <w:r>
        <w:rPr>
          <w:noProof/>
        </w:rPr>
        <w:instrText xml:space="preserve"> PAGEREF _Toc456223694 \h </w:instrText>
      </w:r>
      <w:r>
        <w:rPr>
          <w:noProof/>
        </w:rPr>
      </w:r>
      <w:r>
        <w:rPr>
          <w:noProof/>
        </w:rPr>
        <w:fldChar w:fldCharType="separate"/>
      </w:r>
      <w:r w:rsidR="00CB1B8C">
        <w:rPr>
          <w:noProof/>
        </w:rPr>
        <w:t>65</w:t>
      </w:r>
      <w:r>
        <w:rPr>
          <w:noProof/>
        </w:rPr>
        <w:fldChar w:fldCharType="end"/>
      </w:r>
    </w:p>
    <w:p w14:paraId="0C2868AA" w14:textId="77777777" w:rsidR="005926E0" w:rsidRDefault="005926E0">
      <w:pPr>
        <w:pStyle w:val="TOC2"/>
        <w:tabs>
          <w:tab w:val="left" w:pos="960"/>
          <w:tab w:val="right" w:leader="dot" w:pos="8990"/>
        </w:tabs>
        <w:rPr>
          <w:b w:val="0"/>
          <w:noProof/>
          <w:sz w:val="24"/>
          <w:szCs w:val="24"/>
        </w:rPr>
      </w:pPr>
      <w:r>
        <w:rPr>
          <w:noProof/>
        </w:rPr>
        <w:t>6.4</w:t>
      </w:r>
      <w:r>
        <w:rPr>
          <w:b w:val="0"/>
          <w:noProof/>
          <w:sz w:val="24"/>
          <w:szCs w:val="24"/>
        </w:rPr>
        <w:tab/>
      </w:r>
      <w:r>
        <w:rPr>
          <w:noProof/>
        </w:rPr>
        <w:t>Final Thoughts</w:t>
      </w:r>
      <w:r>
        <w:rPr>
          <w:noProof/>
        </w:rPr>
        <w:tab/>
      </w:r>
      <w:r>
        <w:rPr>
          <w:noProof/>
        </w:rPr>
        <w:fldChar w:fldCharType="begin"/>
      </w:r>
      <w:r>
        <w:rPr>
          <w:noProof/>
        </w:rPr>
        <w:instrText xml:space="preserve"> PAGEREF _Toc456223695 \h </w:instrText>
      </w:r>
      <w:r>
        <w:rPr>
          <w:noProof/>
        </w:rPr>
      </w:r>
      <w:r>
        <w:rPr>
          <w:noProof/>
        </w:rPr>
        <w:fldChar w:fldCharType="separate"/>
      </w:r>
      <w:r w:rsidR="00CB1B8C">
        <w:rPr>
          <w:noProof/>
        </w:rPr>
        <w:t>66</w:t>
      </w:r>
      <w:r>
        <w:rPr>
          <w:noProof/>
        </w:rPr>
        <w:fldChar w:fldCharType="end"/>
      </w:r>
    </w:p>
    <w:p w14:paraId="0544013A" w14:textId="77777777" w:rsidR="005926E0" w:rsidRDefault="005926E0">
      <w:pPr>
        <w:pStyle w:val="TOC1"/>
        <w:tabs>
          <w:tab w:val="right" w:leader="dot" w:pos="8990"/>
        </w:tabs>
        <w:rPr>
          <w:b w:val="0"/>
          <w:noProof/>
        </w:rPr>
      </w:pPr>
      <w:r>
        <w:rPr>
          <w:noProof/>
        </w:rPr>
        <w:t>Bibliography</w:t>
      </w:r>
      <w:r>
        <w:rPr>
          <w:noProof/>
        </w:rPr>
        <w:tab/>
      </w:r>
      <w:r>
        <w:rPr>
          <w:noProof/>
        </w:rPr>
        <w:fldChar w:fldCharType="begin"/>
      </w:r>
      <w:r>
        <w:rPr>
          <w:noProof/>
        </w:rPr>
        <w:instrText xml:space="preserve"> PAGEREF _Toc456223696 \h </w:instrText>
      </w:r>
      <w:r>
        <w:rPr>
          <w:noProof/>
        </w:rPr>
      </w:r>
      <w:r>
        <w:rPr>
          <w:noProof/>
        </w:rPr>
        <w:fldChar w:fldCharType="separate"/>
      </w:r>
      <w:r w:rsidR="00CB1B8C">
        <w:rPr>
          <w:noProof/>
        </w:rPr>
        <w:t>67</w:t>
      </w:r>
      <w:r>
        <w:rPr>
          <w:noProof/>
        </w:rPr>
        <w:fldChar w:fldCharType="end"/>
      </w:r>
    </w:p>
    <w:p w14:paraId="4776CE25" w14:textId="77777777" w:rsidR="005926E0" w:rsidRDefault="008A44C0" w:rsidP="001E7677">
      <w:pPr>
        <w:pStyle w:val="TOCHeading"/>
        <w:rPr>
          <w:noProof/>
        </w:rPr>
      </w:pPr>
      <w:r>
        <w:lastRenderedPageBreak/>
        <w:fldChar w:fldCharType="end"/>
      </w:r>
      <w:bookmarkStart w:id="3" w:name="_Toc456223645"/>
      <w:r w:rsidR="001E7677">
        <w:t>List of Figures</w:t>
      </w:r>
      <w:bookmarkEnd w:id="3"/>
      <w:r w:rsidR="001E7677">
        <w:fldChar w:fldCharType="begin"/>
      </w:r>
      <w:r w:rsidR="001E7677">
        <w:instrText xml:space="preserve"> TOC \c "Figure" </w:instrText>
      </w:r>
      <w:r w:rsidR="001E7677">
        <w:fldChar w:fldCharType="separate"/>
      </w:r>
    </w:p>
    <w:p w14:paraId="33CF2F25" w14:textId="77777777" w:rsidR="005926E0" w:rsidRDefault="005926E0">
      <w:pPr>
        <w:pStyle w:val="TableofFigures"/>
        <w:tabs>
          <w:tab w:val="right" w:leader="dot" w:pos="8990"/>
        </w:tabs>
        <w:rPr>
          <w:rFonts w:asciiTheme="minorHAnsi" w:hAnsiTheme="minorHAnsi"/>
          <w:noProof/>
        </w:rPr>
      </w:pPr>
      <w:r>
        <w:rPr>
          <w:noProof/>
        </w:rPr>
        <w:t>Figure 1. The three characteristics found in the work presented in this thesis.</w:t>
      </w:r>
      <w:r>
        <w:rPr>
          <w:noProof/>
        </w:rPr>
        <w:tab/>
      </w:r>
      <w:r>
        <w:rPr>
          <w:noProof/>
        </w:rPr>
        <w:fldChar w:fldCharType="begin"/>
      </w:r>
      <w:r>
        <w:rPr>
          <w:noProof/>
        </w:rPr>
        <w:instrText xml:space="preserve"> PAGEREF _Toc456223697 \h </w:instrText>
      </w:r>
      <w:r>
        <w:rPr>
          <w:noProof/>
        </w:rPr>
      </w:r>
      <w:r>
        <w:rPr>
          <w:noProof/>
        </w:rPr>
        <w:fldChar w:fldCharType="separate"/>
      </w:r>
      <w:r w:rsidR="00CB1B8C">
        <w:rPr>
          <w:noProof/>
        </w:rPr>
        <w:t>12</w:t>
      </w:r>
      <w:r>
        <w:rPr>
          <w:noProof/>
        </w:rPr>
        <w:fldChar w:fldCharType="end"/>
      </w:r>
    </w:p>
    <w:p w14:paraId="2E505FC8" w14:textId="77777777" w:rsidR="005926E0" w:rsidRDefault="005926E0">
      <w:pPr>
        <w:pStyle w:val="TableofFigures"/>
        <w:tabs>
          <w:tab w:val="right" w:leader="dot" w:pos="8990"/>
        </w:tabs>
        <w:rPr>
          <w:rFonts w:asciiTheme="minorHAnsi" w:hAnsiTheme="minorHAnsi"/>
          <w:noProof/>
        </w:rPr>
      </w:pPr>
      <w:r>
        <w:rPr>
          <w:noProof/>
        </w:rPr>
        <w:t>Figure 2.  Venn diagram showing the three aesthetic characteristics described in this thesis, and how they influence the three pieces that are discussed in this thesis.</w:t>
      </w:r>
      <w:r>
        <w:rPr>
          <w:noProof/>
        </w:rPr>
        <w:tab/>
      </w:r>
      <w:r>
        <w:rPr>
          <w:noProof/>
        </w:rPr>
        <w:fldChar w:fldCharType="begin"/>
      </w:r>
      <w:r>
        <w:rPr>
          <w:noProof/>
        </w:rPr>
        <w:instrText xml:space="preserve"> PAGEREF _Toc456223698 \h </w:instrText>
      </w:r>
      <w:r>
        <w:rPr>
          <w:noProof/>
        </w:rPr>
      </w:r>
      <w:r>
        <w:rPr>
          <w:noProof/>
        </w:rPr>
        <w:fldChar w:fldCharType="separate"/>
      </w:r>
      <w:r w:rsidR="00CB1B8C">
        <w:rPr>
          <w:noProof/>
        </w:rPr>
        <w:t>15</w:t>
      </w:r>
      <w:r>
        <w:rPr>
          <w:noProof/>
        </w:rPr>
        <w:fldChar w:fldCharType="end"/>
      </w:r>
    </w:p>
    <w:p w14:paraId="5C773E1E" w14:textId="77777777" w:rsidR="005926E0" w:rsidRDefault="005926E0">
      <w:pPr>
        <w:pStyle w:val="TableofFigures"/>
        <w:tabs>
          <w:tab w:val="right" w:leader="dot" w:pos="8990"/>
        </w:tabs>
        <w:rPr>
          <w:rFonts w:asciiTheme="minorHAnsi" w:hAnsiTheme="minorHAnsi"/>
          <w:noProof/>
        </w:rPr>
      </w:pPr>
      <w:r>
        <w:rPr>
          <w:noProof/>
        </w:rPr>
        <w:t>Figure 3. Singer's GuitarBot on the left, Kapur and Michael Darling's NotomotoN on the right.</w:t>
      </w:r>
      <w:r>
        <w:rPr>
          <w:noProof/>
        </w:rPr>
        <w:tab/>
      </w:r>
      <w:r>
        <w:rPr>
          <w:noProof/>
        </w:rPr>
        <w:fldChar w:fldCharType="begin"/>
      </w:r>
      <w:r>
        <w:rPr>
          <w:noProof/>
        </w:rPr>
        <w:instrText xml:space="preserve"> PAGEREF _Toc456223699 \h </w:instrText>
      </w:r>
      <w:r>
        <w:rPr>
          <w:noProof/>
        </w:rPr>
      </w:r>
      <w:r>
        <w:rPr>
          <w:noProof/>
        </w:rPr>
        <w:fldChar w:fldCharType="separate"/>
      </w:r>
      <w:r w:rsidR="00CB1B8C">
        <w:rPr>
          <w:noProof/>
        </w:rPr>
        <w:t>18</w:t>
      </w:r>
      <w:r>
        <w:rPr>
          <w:noProof/>
        </w:rPr>
        <w:fldChar w:fldCharType="end"/>
      </w:r>
    </w:p>
    <w:p w14:paraId="6596E328" w14:textId="77777777" w:rsidR="005926E0" w:rsidRDefault="005926E0">
      <w:pPr>
        <w:pStyle w:val="TableofFigures"/>
        <w:tabs>
          <w:tab w:val="right" w:leader="dot" w:pos="8990"/>
        </w:tabs>
        <w:rPr>
          <w:rFonts w:asciiTheme="minorHAnsi" w:hAnsiTheme="minorHAnsi"/>
          <w:noProof/>
        </w:rPr>
      </w:pPr>
      <w:r>
        <w:rPr>
          <w:noProof/>
        </w:rPr>
        <w:t xml:space="preserve">Figure 4. Trimpin's </w:t>
      </w:r>
      <w:r w:rsidRPr="003D4E80">
        <w:rPr>
          <w:i/>
          <w:noProof/>
        </w:rPr>
        <w:t>Klompen.</w:t>
      </w:r>
      <w:r>
        <w:rPr>
          <w:noProof/>
        </w:rPr>
        <w:tab/>
      </w:r>
      <w:r>
        <w:rPr>
          <w:noProof/>
        </w:rPr>
        <w:fldChar w:fldCharType="begin"/>
      </w:r>
      <w:r>
        <w:rPr>
          <w:noProof/>
        </w:rPr>
        <w:instrText xml:space="preserve"> PAGEREF _Toc456223700 \h </w:instrText>
      </w:r>
      <w:r>
        <w:rPr>
          <w:noProof/>
        </w:rPr>
      </w:r>
      <w:r>
        <w:rPr>
          <w:noProof/>
        </w:rPr>
        <w:fldChar w:fldCharType="separate"/>
      </w:r>
      <w:r w:rsidR="00CB1B8C">
        <w:rPr>
          <w:noProof/>
        </w:rPr>
        <w:t>18</w:t>
      </w:r>
      <w:r>
        <w:rPr>
          <w:noProof/>
        </w:rPr>
        <w:fldChar w:fldCharType="end"/>
      </w:r>
    </w:p>
    <w:p w14:paraId="689562B3" w14:textId="77777777" w:rsidR="005926E0" w:rsidRDefault="005926E0">
      <w:pPr>
        <w:pStyle w:val="TableofFigures"/>
        <w:tabs>
          <w:tab w:val="right" w:leader="dot" w:pos="8990"/>
        </w:tabs>
        <w:rPr>
          <w:rFonts w:asciiTheme="minorHAnsi" w:hAnsiTheme="minorHAnsi"/>
          <w:noProof/>
        </w:rPr>
      </w:pPr>
      <w:r>
        <w:rPr>
          <w:noProof/>
        </w:rPr>
        <w:t xml:space="preserve">Figure 5. Zimoun and Hannes Zweifel’s </w:t>
      </w:r>
      <w:r w:rsidRPr="003D4E80">
        <w:rPr>
          <w:i/>
          <w:noProof/>
        </w:rPr>
        <w:t>20 prepared dc-motors, 81 cardboard boxes 70x70x70cm</w:t>
      </w:r>
      <w:r>
        <w:rPr>
          <w:noProof/>
        </w:rPr>
        <w:tab/>
      </w:r>
      <w:r>
        <w:rPr>
          <w:noProof/>
        </w:rPr>
        <w:fldChar w:fldCharType="begin"/>
      </w:r>
      <w:r>
        <w:rPr>
          <w:noProof/>
        </w:rPr>
        <w:instrText xml:space="preserve"> PAGEREF _Toc456223701 \h </w:instrText>
      </w:r>
      <w:r>
        <w:rPr>
          <w:noProof/>
        </w:rPr>
      </w:r>
      <w:r>
        <w:rPr>
          <w:noProof/>
        </w:rPr>
        <w:fldChar w:fldCharType="separate"/>
      </w:r>
      <w:r w:rsidR="00CB1B8C">
        <w:rPr>
          <w:noProof/>
        </w:rPr>
        <w:t>19</w:t>
      </w:r>
      <w:r>
        <w:rPr>
          <w:noProof/>
        </w:rPr>
        <w:fldChar w:fldCharType="end"/>
      </w:r>
    </w:p>
    <w:p w14:paraId="45F85FD1" w14:textId="77777777" w:rsidR="005926E0" w:rsidRDefault="005926E0">
      <w:pPr>
        <w:pStyle w:val="TableofFigures"/>
        <w:tabs>
          <w:tab w:val="right" w:leader="dot" w:pos="8990"/>
        </w:tabs>
        <w:rPr>
          <w:rFonts w:asciiTheme="minorHAnsi" w:hAnsiTheme="minorHAnsi"/>
          <w:noProof/>
        </w:rPr>
      </w:pPr>
      <w:r>
        <w:rPr>
          <w:noProof/>
        </w:rPr>
        <w:t xml:space="preserve">Figure 6. Mo Zareei adjusting </w:t>
      </w:r>
      <w:r w:rsidRPr="003D4E80">
        <w:rPr>
          <w:i/>
          <w:noProof/>
        </w:rPr>
        <w:t xml:space="preserve">RASPER </w:t>
      </w:r>
      <w:r>
        <w:rPr>
          <w:noProof/>
        </w:rPr>
        <w:t xml:space="preserve">on the left, and </w:t>
      </w:r>
      <w:r w:rsidRPr="003D4E80">
        <w:rPr>
          <w:i/>
          <w:noProof/>
        </w:rPr>
        <w:t>MUTOR</w:t>
      </w:r>
      <w:r>
        <w:rPr>
          <w:noProof/>
        </w:rPr>
        <w:t xml:space="preserve"> on the right, his mechatronic sound-objects.</w:t>
      </w:r>
      <w:r>
        <w:rPr>
          <w:noProof/>
        </w:rPr>
        <w:tab/>
      </w:r>
      <w:r>
        <w:rPr>
          <w:noProof/>
        </w:rPr>
        <w:fldChar w:fldCharType="begin"/>
      </w:r>
      <w:r>
        <w:rPr>
          <w:noProof/>
        </w:rPr>
        <w:instrText xml:space="preserve"> PAGEREF _Toc456223702 \h </w:instrText>
      </w:r>
      <w:r>
        <w:rPr>
          <w:noProof/>
        </w:rPr>
      </w:r>
      <w:r>
        <w:rPr>
          <w:noProof/>
        </w:rPr>
        <w:fldChar w:fldCharType="separate"/>
      </w:r>
      <w:r w:rsidR="00CB1B8C">
        <w:rPr>
          <w:noProof/>
        </w:rPr>
        <w:t>19</w:t>
      </w:r>
      <w:r>
        <w:rPr>
          <w:noProof/>
        </w:rPr>
        <w:fldChar w:fldCharType="end"/>
      </w:r>
    </w:p>
    <w:p w14:paraId="6480B941" w14:textId="77777777" w:rsidR="005926E0" w:rsidRDefault="005926E0">
      <w:pPr>
        <w:pStyle w:val="TableofFigures"/>
        <w:tabs>
          <w:tab w:val="right" w:leader="dot" w:pos="8990"/>
        </w:tabs>
        <w:rPr>
          <w:rFonts w:asciiTheme="minorHAnsi" w:hAnsiTheme="minorHAnsi"/>
          <w:noProof/>
        </w:rPr>
      </w:pPr>
      <w:r>
        <w:rPr>
          <w:noProof/>
        </w:rPr>
        <w:t>Figure 7. A rotary solenoid, a push-pull solenoid, and a contact microphone sealed in plastic coating.</w:t>
      </w:r>
      <w:r>
        <w:rPr>
          <w:noProof/>
        </w:rPr>
        <w:tab/>
      </w:r>
      <w:r>
        <w:rPr>
          <w:noProof/>
        </w:rPr>
        <w:fldChar w:fldCharType="begin"/>
      </w:r>
      <w:r>
        <w:rPr>
          <w:noProof/>
        </w:rPr>
        <w:instrText xml:space="preserve"> PAGEREF _Toc456223703 \h </w:instrText>
      </w:r>
      <w:r>
        <w:rPr>
          <w:noProof/>
        </w:rPr>
      </w:r>
      <w:r>
        <w:rPr>
          <w:noProof/>
        </w:rPr>
        <w:fldChar w:fldCharType="separate"/>
      </w:r>
      <w:r w:rsidR="00CB1B8C">
        <w:rPr>
          <w:noProof/>
        </w:rPr>
        <w:t>21</w:t>
      </w:r>
      <w:r>
        <w:rPr>
          <w:noProof/>
        </w:rPr>
        <w:fldChar w:fldCharType="end"/>
      </w:r>
    </w:p>
    <w:p w14:paraId="394FD4C5" w14:textId="77777777" w:rsidR="005926E0" w:rsidRDefault="005926E0">
      <w:pPr>
        <w:pStyle w:val="TableofFigures"/>
        <w:tabs>
          <w:tab w:val="right" w:leader="dot" w:pos="8990"/>
        </w:tabs>
        <w:rPr>
          <w:rFonts w:asciiTheme="minorHAnsi" w:hAnsiTheme="minorHAnsi"/>
          <w:noProof/>
        </w:rPr>
      </w:pPr>
      <w:r>
        <w:rPr>
          <w:noProof/>
        </w:rPr>
        <w:t>Figure 8. The mechatronic sculpture on the left, and the setup for Animal on the right.</w:t>
      </w:r>
      <w:r>
        <w:rPr>
          <w:noProof/>
        </w:rPr>
        <w:tab/>
      </w:r>
      <w:r>
        <w:rPr>
          <w:noProof/>
        </w:rPr>
        <w:fldChar w:fldCharType="begin"/>
      </w:r>
      <w:r>
        <w:rPr>
          <w:noProof/>
        </w:rPr>
        <w:instrText xml:space="preserve"> PAGEREF _Toc456223704 \h </w:instrText>
      </w:r>
      <w:r>
        <w:rPr>
          <w:noProof/>
        </w:rPr>
      </w:r>
      <w:r>
        <w:rPr>
          <w:noProof/>
        </w:rPr>
        <w:fldChar w:fldCharType="separate"/>
      </w:r>
      <w:r w:rsidR="00CB1B8C">
        <w:rPr>
          <w:noProof/>
        </w:rPr>
        <w:t>28</w:t>
      </w:r>
      <w:r>
        <w:rPr>
          <w:noProof/>
        </w:rPr>
        <w:fldChar w:fldCharType="end"/>
      </w:r>
    </w:p>
    <w:p w14:paraId="46A26175" w14:textId="77777777" w:rsidR="005926E0" w:rsidRDefault="005926E0">
      <w:pPr>
        <w:pStyle w:val="TableofFigures"/>
        <w:tabs>
          <w:tab w:val="right" w:leader="dot" w:pos="8990"/>
        </w:tabs>
        <w:rPr>
          <w:rFonts w:asciiTheme="minorHAnsi" w:hAnsiTheme="minorHAnsi"/>
          <w:noProof/>
        </w:rPr>
      </w:pPr>
      <w:r>
        <w:rPr>
          <w:noProof/>
        </w:rPr>
        <w:t>Figure 9. AutoCAD DXF outline of the CNC cut on the left, and the completed cut on the right.</w:t>
      </w:r>
      <w:r>
        <w:rPr>
          <w:noProof/>
        </w:rPr>
        <w:tab/>
      </w:r>
      <w:r>
        <w:rPr>
          <w:noProof/>
        </w:rPr>
        <w:fldChar w:fldCharType="begin"/>
      </w:r>
      <w:r>
        <w:rPr>
          <w:noProof/>
        </w:rPr>
        <w:instrText xml:space="preserve"> PAGEREF _Toc456223705 \h </w:instrText>
      </w:r>
      <w:r>
        <w:rPr>
          <w:noProof/>
        </w:rPr>
      </w:r>
      <w:r>
        <w:rPr>
          <w:noProof/>
        </w:rPr>
        <w:fldChar w:fldCharType="separate"/>
      </w:r>
      <w:r w:rsidR="00CB1B8C">
        <w:rPr>
          <w:noProof/>
        </w:rPr>
        <w:t>29</w:t>
      </w:r>
      <w:r>
        <w:rPr>
          <w:noProof/>
        </w:rPr>
        <w:fldChar w:fldCharType="end"/>
      </w:r>
    </w:p>
    <w:p w14:paraId="5E81A1D0" w14:textId="77777777" w:rsidR="005926E0" w:rsidRDefault="005926E0">
      <w:pPr>
        <w:pStyle w:val="TableofFigures"/>
        <w:tabs>
          <w:tab w:val="right" w:leader="dot" w:pos="8990"/>
        </w:tabs>
        <w:rPr>
          <w:rFonts w:asciiTheme="minorHAnsi" w:hAnsiTheme="minorHAnsi"/>
          <w:noProof/>
        </w:rPr>
      </w:pPr>
      <w:r>
        <w:rPr>
          <w:noProof/>
        </w:rPr>
        <w:t>Figure 10. Meepo Altium design, and the board populated and acting as a shield for an Arduino Uno.</w:t>
      </w:r>
      <w:r>
        <w:rPr>
          <w:noProof/>
        </w:rPr>
        <w:tab/>
      </w:r>
      <w:r>
        <w:rPr>
          <w:noProof/>
        </w:rPr>
        <w:fldChar w:fldCharType="begin"/>
      </w:r>
      <w:r>
        <w:rPr>
          <w:noProof/>
        </w:rPr>
        <w:instrText xml:space="preserve"> PAGEREF _Toc456223706 \h </w:instrText>
      </w:r>
      <w:r>
        <w:rPr>
          <w:noProof/>
        </w:rPr>
      </w:r>
      <w:r>
        <w:rPr>
          <w:noProof/>
        </w:rPr>
        <w:fldChar w:fldCharType="separate"/>
      </w:r>
      <w:r w:rsidR="00CB1B8C">
        <w:rPr>
          <w:noProof/>
        </w:rPr>
        <w:t>30</w:t>
      </w:r>
      <w:r>
        <w:rPr>
          <w:noProof/>
        </w:rPr>
        <w:fldChar w:fldCharType="end"/>
      </w:r>
    </w:p>
    <w:p w14:paraId="2E29A060" w14:textId="77777777" w:rsidR="005926E0" w:rsidRDefault="005926E0">
      <w:pPr>
        <w:pStyle w:val="TableofFigures"/>
        <w:tabs>
          <w:tab w:val="right" w:leader="dot" w:pos="8990"/>
        </w:tabs>
        <w:rPr>
          <w:rFonts w:asciiTheme="minorHAnsi" w:hAnsiTheme="minorHAnsi"/>
          <w:noProof/>
        </w:rPr>
      </w:pPr>
      <w:r>
        <w:rPr>
          <w:noProof/>
        </w:rPr>
        <w:t>Figure 11. Dota's Meepo.</w:t>
      </w:r>
      <w:r>
        <w:rPr>
          <w:noProof/>
        </w:rPr>
        <w:tab/>
      </w:r>
      <w:r>
        <w:rPr>
          <w:noProof/>
        </w:rPr>
        <w:fldChar w:fldCharType="begin"/>
      </w:r>
      <w:r>
        <w:rPr>
          <w:noProof/>
        </w:rPr>
        <w:instrText xml:space="preserve"> PAGEREF _Toc456223707 \h </w:instrText>
      </w:r>
      <w:r>
        <w:rPr>
          <w:noProof/>
        </w:rPr>
      </w:r>
      <w:r>
        <w:rPr>
          <w:noProof/>
        </w:rPr>
        <w:fldChar w:fldCharType="separate"/>
      </w:r>
      <w:r w:rsidR="00CB1B8C">
        <w:rPr>
          <w:noProof/>
        </w:rPr>
        <w:t>31</w:t>
      </w:r>
      <w:r>
        <w:rPr>
          <w:noProof/>
        </w:rPr>
        <w:fldChar w:fldCharType="end"/>
      </w:r>
    </w:p>
    <w:p w14:paraId="0DFA475D" w14:textId="77777777" w:rsidR="005926E0" w:rsidRDefault="005926E0">
      <w:pPr>
        <w:pStyle w:val="TableofFigures"/>
        <w:tabs>
          <w:tab w:val="right" w:leader="dot" w:pos="8990"/>
        </w:tabs>
        <w:rPr>
          <w:rFonts w:asciiTheme="minorHAnsi" w:hAnsiTheme="minorHAnsi"/>
          <w:noProof/>
        </w:rPr>
      </w:pPr>
      <w:r>
        <w:rPr>
          <w:noProof/>
        </w:rPr>
        <w:t>Figure 12. Example of the ChucK code found in Animal, the function names describe the narrative and act as sections of the piece. Within each function is a set of processes that make up its procedure.</w:t>
      </w:r>
      <w:r>
        <w:rPr>
          <w:noProof/>
        </w:rPr>
        <w:tab/>
      </w:r>
      <w:r>
        <w:rPr>
          <w:noProof/>
        </w:rPr>
        <w:fldChar w:fldCharType="begin"/>
      </w:r>
      <w:r>
        <w:rPr>
          <w:noProof/>
        </w:rPr>
        <w:instrText xml:space="preserve"> PAGEREF _Toc456223708 \h </w:instrText>
      </w:r>
      <w:r>
        <w:rPr>
          <w:noProof/>
        </w:rPr>
      </w:r>
      <w:r>
        <w:rPr>
          <w:noProof/>
        </w:rPr>
        <w:fldChar w:fldCharType="separate"/>
      </w:r>
      <w:r w:rsidR="00CB1B8C">
        <w:rPr>
          <w:noProof/>
        </w:rPr>
        <w:t>32</w:t>
      </w:r>
      <w:r>
        <w:rPr>
          <w:noProof/>
        </w:rPr>
        <w:fldChar w:fldCharType="end"/>
      </w:r>
    </w:p>
    <w:p w14:paraId="55906F02" w14:textId="77777777" w:rsidR="005926E0" w:rsidRDefault="005926E0">
      <w:pPr>
        <w:pStyle w:val="TableofFigures"/>
        <w:tabs>
          <w:tab w:val="right" w:leader="dot" w:pos="8990"/>
        </w:tabs>
        <w:rPr>
          <w:rFonts w:asciiTheme="minorHAnsi" w:hAnsiTheme="minorHAnsi"/>
          <w:noProof/>
        </w:rPr>
      </w:pPr>
      <w:r>
        <w:rPr>
          <w:noProof/>
        </w:rPr>
        <w:t>Figure 13. The first Angel in Neon Genesis Evangelion (Sachiel) alongside Animal.</w:t>
      </w:r>
      <w:r>
        <w:rPr>
          <w:noProof/>
        </w:rPr>
        <w:tab/>
      </w:r>
      <w:r>
        <w:rPr>
          <w:noProof/>
        </w:rPr>
        <w:fldChar w:fldCharType="begin"/>
      </w:r>
      <w:r>
        <w:rPr>
          <w:noProof/>
        </w:rPr>
        <w:instrText xml:space="preserve"> PAGEREF _Toc456223709 \h </w:instrText>
      </w:r>
      <w:r>
        <w:rPr>
          <w:noProof/>
        </w:rPr>
      </w:r>
      <w:r>
        <w:rPr>
          <w:noProof/>
        </w:rPr>
        <w:fldChar w:fldCharType="separate"/>
      </w:r>
      <w:r w:rsidR="00CB1B8C">
        <w:rPr>
          <w:noProof/>
        </w:rPr>
        <w:t>33</w:t>
      </w:r>
      <w:r>
        <w:rPr>
          <w:noProof/>
        </w:rPr>
        <w:fldChar w:fldCharType="end"/>
      </w:r>
    </w:p>
    <w:p w14:paraId="20FF90B8" w14:textId="77777777" w:rsidR="005926E0" w:rsidRDefault="005926E0">
      <w:pPr>
        <w:pStyle w:val="TableofFigures"/>
        <w:tabs>
          <w:tab w:val="right" w:leader="dot" w:pos="8990"/>
        </w:tabs>
        <w:rPr>
          <w:rFonts w:asciiTheme="minorHAnsi" w:hAnsiTheme="minorHAnsi"/>
          <w:noProof/>
        </w:rPr>
      </w:pPr>
      <w:r>
        <w:rPr>
          <w:noProof/>
        </w:rPr>
        <w:t>Figure 14. Animal during performance, with the object in the forefront while the performer takes a photo from the back.</w:t>
      </w:r>
      <w:r>
        <w:rPr>
          <w:noProof/>
        </w:rPr>
        <w:tab/>
      </w:r>
      <w:r>
        <w:rPr>
          <w:noProof/>
        </w:rPr>
        <w:fldChar w:fldCharType="begin"/>
      </w:r>
      <w:r>
        <w:rPr>
          <w:noProof/>
        </w:rPr>
        <w:instrText xml:space="preserve"> PAGEREF _Toc456223710 \h </w:instrText>
      </w:r>
      <w:r>
        <w:rPr>
          <w:noProof/>
        </w:rPr>
      </w:r>
      <w:r>
        <w:rPr>
          <w:noProof/>
        </w:rPr>
        <w:fldChar w:fldCharType="separate"/>
      </w:r>
      <w:r w:rsidR="00CB1B8C">
        <w:rPr>
          <w:noProof/>
        </w:rPr>
        <w:t>34</w:t>
      </w:r>
      <w:r>
        <w:rPr>
          <w:noProof/>
        </w:rPr>
        <w:fldChar w:fldCharType="end"/>
      </w:r>
    </w:p>
    <w:p w14:paraId="075FB964" w14:textId="77777777" w:rsidR="005926E0" w:rsidRDefault="005926E0">
      <w:pPr>
        <w:pStyle w:val="TableofFigures"/>
        <w:tabs>
          <w:tab w:val="right" w:leader="dot" w:pos="8990"/>
        </w:tabs>
        <w:rPr>
          <w:rFonts w:asciiTheme="minorHAnsi" w:hAnsiTheme="minorHAnsi"/>
          <w:noProof/>
        </w:rPr>
      </w:pPr>
      <w:r>
        <w:rPr>
          <w:noProof/>
        </w:rPr>
        <w:t>Figure 15. Red Mitsubishi installed in the WaveCave at CalArts.</w:t>
      </w:r>
      <w:r>
        <w:rPr>
          <w:noProof/>
        </w:rPr>
        <w:tab/>
      </w:r>
      <w:r>
        <w:rPr>
          <w:noProof/>
        </w:rPr>
        <w:fldChar w:fldCharType="begin"/>
      </w:r>
      <w:r>
        <w:rPr>
          <w:noProof/>
        </w:rPr>
        <w:instrText xml:space="preserve"> PAGEREF _Toc456223711 \h </w:instrText>
      </w:r>
      <w:r>
        <w:rPr>
          <w:noProof/>
        </w:rPr>
      </w:r>
      <w:r>
        <w:rPr>
          <w:noProof/>
        </w:rPr>
        <w:fldChar w:fldCharType="separate"/>
      </w:r>
      <w:r w:rsidR="00CB1B8C">
        <w:rPr>
          <w:noProof/>
        </w:rPr>
        <w:t>37</w:t>
      </w:r>
      <w:r>
        <w:rPr>
          <w:noProof/>
        </w:rPr>
        <w:fldChar w:fldCharType="end"/>
      </w:r>
    </w:p>
    <w:p w14:paraId="7E57DCEF" w14:textId="77777777" w:rsidR="005926E0" w:rsidRDefault="005926E0">
      <w:pPr>
        <w:pStyle w:val="TableofFigures"/>
        <w:tabs>
          <w:tab w:val="right" w:leader="dot" w:pos="8990"/>
        </w:tabs>
        <w:rPr>
          <w:rFonts w:asciiTheme="minorHAnsi" w:hAnsiTheme="minorHAnsi"/>
          <w:noProof/>
        </w:rPr>
      </w:pPr>
      <w:r>
        <w:rPr>
          <w:noProof/>
        </w:rPr>
        <w:t>Figure 16. The original totaled Red Mitsubishi, after the accident on Interstate-5.</w:t>
      </w:r>
      <w:r>
        <w:rPr>
          <w:noProof/>
        </w:rPr>
        <w:tab/>
      </w:r>
      <w:r>
        <w:rPr>
          <w:noProof/>
        </w:rPr>
        <w:fldChar w:fldCharType="begin"/>
      </w:r>
      <w:r>
        <w:rPr>
          <w:noProof/>
        </w:rPr>
        <w:instrText xml:space="preserve"> PAGEREF _Toc456223712 \h </w:instrText>
      </w:r>
      <w:r>
        <w:rPr>
          <w:noProof/>
        </w:rPr>
      </w:r>
      <w:r>
        <w:rPr>
          <w:noProof/>
        </w:rPr>
        <w:fldChar w:fldCharType="separate"/>
      </w:r>
      <w:r w:rsidR="00CB1B8C">
        <w:rPr>
          <w:noProof/>
        </w:rPr>
        <w:t>38</w:t>
      </w:r>
      <w:r>
        <w:rPr>
          <w:noProof/>
        </w:rPr>
        <w:fldChar w:fldCharType="end"/>
      </w:r>
    </w:p>
    <w:p w14:paraId="0BC3B217" w14:textId="77777777" w:rsidR="005926E0" w:rsidRDefault="005926E0">
      <w:pPr>
        <w:pStyle w:val="TableofFigures"/>
        <w:tabs>
          <w:tab w:val="right" w:leader="dot" w:pos="8990"/>
        </w:tabs>
        <w:rPr>
          <w:rFonts w:asciiTheme="minorHAnsi" w:hAnsiTheme="minorHAnsi"/>
          <w:noProof/>
        </w:rPr>
      </w:pPr>
      <w:r>
        <w:rPr>
          <w:noProof/>
        </w:rPr>
        <w:t>Figure 17. Draft of the initial fixture design alongside its final implementation.</w:t>
      </w:r>
      <w:r>
        <w:rPr>
          <w:noProof/>
        </w:rPr>
        <w:tab/>
      </w:r>
      <w:r>
        <w:rPr>
          <w:noProof/>
        </w:rPr>
        <w:fldChar w:fldCharType="begin"/>
      </w:r>
      <w:r>
        <w:rPr>
          <w:noProof/>
        </w:rPr>
        <w:instrText xml:space="preserve"> PAGEREF _Toc456223713 \h </w:instrText>
      </w:r>
      <w:r>
        <w:rPr>
          <w:noProof/>
        </w:rPr>
      </w:r>
      <w:r>
        <w:rPr>
          <w:noProof/>
        </w:rPr>
        <w:fldChar w:fldCharType="separate"/>
      </w:r>
      <w:r w:rsidR="00CB1B8C">
        <w:rPr>
          <w:noProof/>
        </w:rPr>
        <w:t>40</w:t>
      </w:r>
      <w:r>
        <w:rPr>
          <w:noProof/>
        </w:rPr>
        <w:fldChar w:fldCharType="end"/>
      </w:r>
    </w:p>
    <w:p w14:paraId="6D93DA2B" w14:textId="77777777" w:rsidR="005926E0" w:rsidRDefault="005926E0">
      <w:pPr>
        <w:pStyle w:val="TableofFigures"/>
        <w:tabs>
          <w:tab w:val="right" w:leader="dot" w:pos="8990"/>
        </w:tabs>
        <w:rPr>
          <w:rFonts w:asciiTheme="minorHAnsi" w:hAnsiTheme="minorHAnsi"/>
          <w:noProof/>
        </w:rPr>
      </w:pPr>
      <w:r>
        <w:rPr>
          <w:noProof/>
        </w:rPr>
        <w:t>Figure 18. Power supply and Meepo/Arduino combo, one of the nodes that controls six of the solenoids.</w:t>
      </w:r>
      <w:r>
        <w:rPr>
          <w:noProof/>
        </w:rPr>
        <w:tab/>
      </w:r>
      <w:r>
        <w:rPr>
          <w:noProof/>
        </w:rPr>
        <w:fldChar w:fldCharType="begin"/>
      </w:r>
      <w:r>
        <w:rPr>
          <w:noProof/>
        </w:rPr>
        <w:instrText xml:space="preserve"> PAGEREF _Toc456223714 \h </w:instrText>
      </w:r>
      <w:r>
        <w:rPr>
          <w:noProof/>
        </w:rPr>
      </w:r>
      <w:r>
        <w:rPr>
          <w:noProof/>
        </w:rPr>
        <w:fldChar w:fldCharType="separate"/>
      </w:r>
      <w:r w:rsidR="00CB1B8C">
        <w:rPr>
          <w:noProof/>
        </w:rPr>
        <w:t>41</w:t>
      </w:r>
      <w:r>
        <w:rPr>
          <w:noProof/>
        </w:rPr>
        <w:fldChar w:fldCharType="end"/>
      </w:r>
    </w:p>
    <w:p w14:paraId="5C259E34" w14:textId="77777777" w:rsidR="005926E0" w:rsidRDefault="005926E0">
      <w:pPr>
        <w:pStyle w:val="TableofFigures"/>
        <w:tabs>
          <w:tab w:val="right" w:leader="dot" w:pos="8990"/>
        </w:tabs>
        <w:rPr>
          <w:rFonts w:asciiTheme="minorHAnsi" w:hAnsiTheme="minorHAnsi"/>
          <w:noProof/>
        </w:rPr>
      </w:pPr>
      <w:r>
        <w:rPr>
          <w:noProof/>
        </w:rPr>
        <w:t>Figure 19. A retired solenoid and the pieces that comprised its mechanism lying beneath it.</w:t>
      </w:r>
      <w:r>
        <w:rPr>
          <w:noProof/>
        </w:rPr>
        <w:tab/>
      </w:r>
      <w:r>
        <w:rPr>
          <w:noProof/>
        </w:rPr>
        <w:fldChar w:fldCharType="begin"/>
      </w:r>
      <w:r>
        <w:rPr>
          <w:noProof/>
        </w:rPr>
        <w:instrText xml:space="preserve"> PAGEREF _Toc456223715 \h </w:instrText>
      </w:r>
      <w:r>
        <w:rPr>
          <w:noProof/>
        </w:rPr>
      </w:r>
      <w:r>
        <w:rPr>
          <w:noProof/>
        </w:rPr>
        <w:fldChar w:fldCharType="separate"/>
      </w:r>
      <w:r w:rsidR="00CB1B8C">
        <w:rPr>
          <w:noProof/>
        </w:rPr>
        <w:t>42</w:t>
      </w:r>
      <w:r>
        <w:rPr>
          <w:noProof/>
        </w:rPr>
        <w:fldChar w:fldCharType="end"/>
      </w:r>
    </w:p>
    <w:p w14:paraId="2A331106" w14:textId="77777777" w:rsidR="005926E0" w:rsidRDefault="005926E0">
      <w:pPr>
        <w:pStyle w:val="TableofFigures"/>
        <w:tabs>
          <w:tab w:val="right" w:leader="dot" w:pos="8990"/>
        </w:tabs>
        <w:rPr>
          <w:rFonts w:asciiTheme="minorHAnsi" w:hAnsiTheme="minorHAnsi"/>
          <w:noProof/>
        </w:rPr>
      </w:pPr>
      <w:r>
        <w:rPr>
          <w:noProof/>
        </w:rPr>
        <w:lastRenderedPageBreak/>
        <w:t>Figure 20. Me repairing one of the broken solenoids on the left (and meddling with the conceptual intent of the installation), and a power cable that allowed one to ‘pull the plug’ on the installation.</w:t>
      </w:r>
      <w:r>
        <w:rPr>
          <w:noProof/>
        </w:rPr>
        <w:tab/>
      </w:r>
      <w:r>
        <w:rPr>
          <w:noProof/>
        </w:rPr>
        <w:fldChar w:fldCharType="begin"/>
      </w:r>
      <w:r>
        <w:rPr>
          <w:noProof/>
        </w:rPr>
        <w:instrText xml:space="preserve"> PAGEREF _Toc456223716 \h </w:instrText>
      </w:r>
      <w:r>
        <w:rPr>
          <w:noProof/>
        </w:rPr>
      </w:r>
      <w:r>
        <w:rPr>
          <w:noProof/>
        </w:rPr>
        <w:fldChar w:fldCharType="separate"/>
      </w:r>
      <w:r w:rsidR="00CB1B8C">
        <w:rPr>
          <w:noProof/>
        </w:rPr>
        <w:t>43</w:t>
      </w:r>
      <w:r>
        <w:rPr>
          <w:noProof/>
        </w:rPr>
        <w:fldChar w:fldCharType="end"/>
      </w:r>
    </w:p>
    <w:p w14:paraId="0420EEBF" w14:textId="77777777" w:rsidR="005926E0" w:rsidRDefault="005926E0">
      <w:pPr>
        <w:pStyle w:val="TableofFigures"/>
        <w:tabs>
          <w:tab w:val="right" w:leader="dot" w:pos="8990"/>
        </w:tabs>
        <w:rPr>
          <w:rFonts w:asciiTheme="minorHAnsi" w:hAnsiTheme="minorHAnsi"/>
          <w:noProof/>
        </w:rPr>
      </w:pPr>
      <w:r>
        <w:rPr>
          <w:noProof/>
        </w:rPr>
        <w:t>Figure 21. Yasanao Tone and his "Wounded CD", a compact disc prepared with pieces of tape.</w:t>
      </w:r>
      <w:r>
        <w:rPr>
          <w:noProof/>
        </w:rPr>
        <w:tab/>
      </w:r>
      <w:r>
        <w:rPr>
          <w:noProof/>
        </w:rPr>
        <w:fldChar w:fldCharType="begin"/>
      </w:r>
      <w:r>
        <w:rPr>
          <w:noProof/>
        </w:rPr>
        <w:instrText xml:space="preserve"> PAGEREF _Toc456223717 \h </w:instrText>
      </w:r>
      <w:r>
        <w:rPr>
          <w:noProof/>
        </w:rPr>
      </w:r>
      <w:r>
        <w:rPr>
          <w:noProof/>
        </w:rPr>
        <w:fldChar w:fldCharType="separate"/>
      </w:r>
      <w:r w:rsidR="00CB1B8C">
        <w:rPr>
          <w:noProof/>
        </w:rPr>
        <w:t>44</w:t>
      </w:r>
      <w:r>
        <w:rPr>
          <w:noProof/>
        </w:rPr>
        <w:fldChar w:fldCharType="end"/>
      </w:r>
    </w:p>
    <w:p w14:paraId="7E73C783" w14:textId="77777777" w:rsidR="005926E0" w:rsidRDefault="005926E0">
      <w:pPr>
        <w:pStyle w:val="TableofFigures"/>
        <w:tabs>
          <w:tab w:val="right" w:leader="dot" w:pos="8990"/>
        </w:tabs>
        <w:rPr>
          <w:rFonts w:asciiTheme="minorHAnsi" w:hAnsiTheme="minorHAnsi"/>
          <w:noProof/>
        </w:rPr>
      </w:pPr>
      <w:r>
        <w:rPr>
          <w:noProof/>
        </w:rPr>
        <w:t xml:space="preserve">Figure 22. Midway through Jonathon Schipper’s </w:t>
      </w:r>
      <w:r w:rsidRPr="003D4E80">
        <w:rPr>
          <w:i/>
          <w:noProof/>
        </w:rPr>
        <w:t>Slow Motion Car Crash.</w:t>
      </w:r>
      <w:r>
        <w:rPr>
          <w:noProof/>
        </w:rPr>
        <w:tab/>
      </w:r>
      <w:r>
        <w:rPr>
          <w:noProof/>
        </w:rPr>
        <w:fldChar w:fldCharType="begin"/>
      </w:r>
      <w:r>
        <w:rPr>
          <w:noProof/>
        </w:rPr>
        <w:instrText xml:space="preserve"> PAGEREF _Toc456223718 \h </w:instrText>
      </w:r>
      <w:r>
        <w:rPr>
          <w:noProof/>
        </w:rPr>
      </w:r>
      <w:r>
        <w:rPr>
          <w:noProof/>
        </w:rPr>
        <w:fldChar w:fldCharType="separate"/>
      </w:r>
      <w:r w:rsidR="00CB1B8C">
        <w:rPr>
          <w:noProof/>
        </w:rPr>
        <w:t>45</w:t>
      </w:r>
      <w:r>
        <w:rPr>
          <w:noProof/>
        </w:rPr>
        <w:fldChar w:fldCharType="end"/>
      </w:r>
    </w:p>
    <w:p w14:paraId="3AB9DA49" w14:textId="77777777" w:rsidR="005926E0" w:rsidRDefault="005926E0">
      <w:pPr>
        <w:pStyle w:val="TableofFigures"/>
        <w:tabs>
          <w:tab w:val="right" w:leader="dot" w:pos="8990"/>
        </w:tabs>
        <w:rPr>
          <w:rFonts w:asciiTheme="minorHAnsi" w:hAnsiTheme="minorHAnsi"/>
          <w:noProof/>
        </w:rPr>
      </w:pPr>
      <w:r>
        <w:rPr>
          <w:noProof/>
        </w:rPr>
        <w:t xml:space="preserve">Figure 23. The setup of </w:t>
      </w:r>
      <w:r w:rsidRPr="003D4E80">
        <w:rPr>
          <w:i/>
          <w:noProof/>
        </w:rPr>
        <w:t xml:space="preserve">Beast </w:t>
      </w:r>
      <w:r>
        <w:rPr>
          <w:noProof/>
        </w:rPr>
        <w:t>on the left, a chime resting on a solenoid on the right.</w:t>
      </w:r>
      <w:r>
        <w:rPr>
          <w:noProof/>
        </w:rPr>
        <w:tab/>
      </w:r>
      <w:r>
        <w:rPr>
          <w:noProof/>
        </w:rPr>
        <w:fldChar w:fldCharType="begin"/>
      </w:r>
      <w:r>
        <w:rPr>
          <w:noProof/>
        </w:rPr>
        <w:instrText xml:space="preserve"> PAGEREF _Toc456223719 \h </w:instrText>
      </w:r>
      <w:r>
        <w:rPr>
          <w:noProof/>
        </w:rPr>
      </w:r>
      <w:r>
        <w:rPr>
          <w:noProof/>
        </w:rPr>
        <w:fldChar w:fldCharType="separate"/>
      </w:r>
      <w:r w:rsidR="00CB1B8C">
        <w:rPr>
          <w:noProof/>
        </w:rPr>
        <w:t>48</w:t>
      </w:r>
      <w:r>
        <w:rPr>
          <w:noProof/>
        </w:rPr>
        <w:fldChar w:fldCharType="end"/>
      </w:r>
    </w:p>
    <w:p w14:paraId="06F7F95D" w14:textId="77777777" w:rsidR="005926E0" w:rsidRDefault="005926E0">
      <w:pPr>
        <w:pStyle w:val="TableofFigures"/>
        <w:tabs>
          <w:tab w:val="right" w:leader="dot" w:pos="8990"/>
        </w:tabs>
        <w:rPr>
          <w:rFonts w:asciiTheme="minorHAnsi" w:hAnsiTheme="minorHAnsi"/>
          <w:noProof/>
        </w:rPr>
      </w:pPr>
      <w:r>
        <w:rPr>
          <w:noProof/>
        </w:rPr>
        <w:t xml:space="preserve">Figure 24. </w:t>
      </w:r>
      <w:r w:rsidRPr="003D4E80">
        <w:rPr>
          <w:i/>
          <w:noProof/>
        </w:rPr>
        <w:t>Beast</w:t>
      </w:r>
      <w:r>
        <w:rPr>
          <w:noProof/>
        </w:rPr>
        <w:t xml:space="preserve"> moments from the ‘kick’, at CalArts Wild Beast performance space.</w:t>
      </w:r>
      <w:r>
        <w:rPr>
          <w:noProof/>
        </w:rPr>
        <w:tab/>
      </w:r>
      <w:r>
        <w:rPr>
          <w:noProof/>
        </w:rPr>
        <w:fldChar w:fldCharType="begin"/>
      </w:r>
      <w:r>
        <w:rPr>
          <w:noProof/>
        </w:rPr>
        <w:instrText xml:space="preserve"> PAGEREF _Toc456223720 \h </w:instrText>
      </w:r>
      <w:r>
        <w:rPr>
          <w:noProof/>
        </w:rPr>
      </w:r>
      <w:r>
        <w:rPr>
          <w:noProof/>
        </w:rPr>
        <w:fldChar w:fldCharType="separate"/>
      </w:r>
      <w:r w:rsidR="00CB1B8C">
        <w:rPr>
          <w:noProof/>
        </w:rPr>
        <w:t>49</w:t>
      </w:r>
      <w:r>
        <w:rPr>
          <w:noProof/>
        </w:rPr>
        <w:fldChar w:fldCharType="end"/>
      </w:r>
    </w:p>
    <w:p w14:paraId="72262C44" w14:textId="77777777" w:rsidR="005926E0" w:rsidRDefault="005926E0">
      <w:pPr>
        <w:pStyle w:val="TableofFigures"/>
        <w:tabs>
          <w:tab w:val="right" w:leader="dot" w:pos="8990"/>
        </w:tabs>
        <w:rPr>
          <w:rFonts w:asciiTheme="minorHAnsi" w:hAnsiTheme="minorHAnsi"/>
          <w:noProof/>
        </w:rPr>
      </w:pPr>
      <w:r>
        <w:rPr>
          <w:noProof/>
        </w:rPr>
        <w:t>Figure 25. The first row of a transition matrix being created out of a sequence of inputs.</w:t>
      </w:r>
      <w:r>
        <w:rPr>
          <w:noProof/>
        </w:rPr>
        <w:tab/>
      </w:r>
      <w:r>
        <w:rPr>
          <w:noProof/>
        </w:rPr>
        <w:fldChar w:fldCharType="begin"/>
      </w:r>
      <w:r>
        <w:rPr>
          <w:noProof/>
        </w:rPr>
        <w:instrText xml:space="preserve"> PAGEREF _Toc456223721 \h </w:instrText>
      </w:r>
      <w:r>
        <w:rPr>
          <w:noProof/>
        </w:rPr>
      </w:r>
      <w:r>
        <w:rPr>
          <w:noProof/>
        </w:rPr>
        <w:fldChar w:fldCharType="separate"/>
      </w:r>
      <w:r w:rsidR="00CB1B8C">
        <w:rPr>
          <w:noProof/>
        </w:rPr>
        <w:t>52</w:t>
      </w:r>
      <w:r>
        <w:rPr>
          <w:noProof/>
        </w:rPr>
        <w:fldChar w:fldCharType="end"/>
      </w:r>
    </w:p>
    <w:p w14:paraId="3D7D117B" w14:textId="77777777" w:rsidR="005926E0" w:rsidRDefault="005926E0">
      <w:pPr>
        <w:pStyle w:val="TableofFigures"/>
        <w:tabs>
          <w:tab w:val="right" w:leader="dot" w:pos="8990"/>
        </w:tabs>
        <w:rPr>
          <w:rFonts w:asciiTheme="minorHAnsi" w:hAnsiTheme="minorHAnsi"/>
          <w:noProof/>
        </w:rPr>
      </w:pPr>
      <w:r>
        <w:rPr>
          <w:noProof/>
        </w:rPr>
        <w:t>Figure 26. Degradation of a Markov chain, until a chain of only ‘B’s exists.</w:t>
      </w:r>
      <w:r>
        <w:rPr>
          <w:noProof/>
        </w:rPr>
        <w:tab/>
      </w:r>
      <w:r>
        <w:rPr>
          <w:noProof/>
        </w:rPr>
        <w:fldChar w:fldCharType="begin"/>
      </w:r>
      <w:r>
        <w:rPr>
          <w:noProof/>
        </w:rPr>
        <w:instrText xml:space="preserve"> PAGEREF _Toc456223722 \h </w:instrText>
      </w:r>
      <w:r>
        <w:rPr>
          <w:noProof/>
        </w:rPr>
      </w:r>
      <w:r>
        <w:rPr>
          <w:noProof/>
        </w:rPr>
        <w:fldChar w:fldCharType="separate"/>
      </w:r>
      <w:r w:rsidR="00CB1B8C">
        <w:rPr>
          <w:noProof/>
        </w:rPr>
        <w:t>53</w:t>
      </w:r>
      <w:r>
        <w:rPr>
          <w:noProof/>
        </w:rPr>
        <w:fldChar w:fldCharType="end"/>
      </w:r>
    </w:p>
    <w:p w14:paraId="0214815E" w14:textId="77777777" w:rsidR="005926E0" w:rsidRDefault="005926E0">
      <w:pPr>
        <w:pStyle w:val="TableofFigures"/>
        <w:tabs>
          <w:tab w:val="right" w:leader="dot" w:pos="8990"/>
        </w:tabs>
        <w:rPr>
          <w:rFonts w:asciiTheme="minorHAnsi" w:hAnsiTheme="minorHAnsi"/>
          <w:noProof/>
        </w:rPr>
      </w:pPr>
      <w:r>
        <w:rPr>
          <w:noProof/>
        </w:rPr>
        <w:t xml:space="preserve">Figure 27. </w:t>
      </w:r>
      <w:r w:rsidRPr="003D4E80">
        <w:rPr>
          <w:i/>
          <w:noProof/>
        </w:rPr>
        <w:t>Beast</w:t>
      </w:r>
      <w:r>
        <w:rPr>
          <w:noProof/>
        </w:rPr>
        <w:t xml:space="preserve"> setup at the CCRMA stage at Stanford, with the space ready for the performer to inhabit.</w:t>
      </w:r>
      <w:r>
        <w:rPr>
          <w:noProof/>
        </w:rPr>
        <w:tab/>
      </w:r>
      <w:r>
        <w:rPr>
          <w:noProof/>
        </w:rPr>
        <w:fldChar w:fldCharType="begin"/>
      </w:r>
      <w:r>
        <w:rPr>
          <w:noProof/>
        </w:rPr>
        <w:instrText xml:space="preserve"> PAGEREF _Toc456223723 \h </w:instrText>
      </w:r>
      <w:r>
        <w:rPr>
          <w:noProof/>
        </w:rPr>
      </w:r>
      <w:r>
        <w:rPr>
          <w:noProof/>
        </w:rPr>
        <w:fldChar w:fldCharType="separate"/>
      </w:r>
      <w:r w:rsidR="00CB1B8C">
        <w:rPr>
          <w:noProof/>
        </w:rPr>
        <w:t>54</w:t>
      </w:r>
      <w:r>
        <w:rPr>
          <w:noProof/>
        </w:rPr>
        <w:fldChar w:fldCharType="end"/>
      </w:r>
    </w:p>
    <w:p w14:paraId="67B392EA" w14:textId="77777777" w:rsidR="005926E0" w:rsidRDefault="005926E0">
      <w:pPr>
        <w:pStyle w:val="TableofFigures"/>
        <w:tabs>
          <w:tab w:val="right" w:leader="dot" w:pos="8990"/>
        </w:tabs>
        <w:rPr>
          <w:rFonts w:asciiTheme="minorHAnsi" w:hAnsiTheme="minorHAnsi"/>
          <w:noProof/>
        </w:rPr>
      </w:pPr>
      <w:r>
        <w:rPr>
          <w:noProof/>
        </w:rPr>
        <w:t xml:space="preserve">Figure 28. First performance of </w:t>
      </w:r>
      <w:r w:rsidRPr="003D4E80">
        <w:rPr>
          <w:i/>
          <w:noProof/>
        </w:rPr>
        <w:t xml:space="preserve">Beast </w:t>
      </w:r>
      <w:r>
        <w:rPr>
          <w:noProof/>
        </w:rPr>
        <w:t>on the left, second performance on the right (the performer soldering on stage).</w:t>
      </w:r>
      <w:r>
        <w:rPr>
          <w:noProof/>
        </w:rPr>
        <w:tab/>
      </w:r>
      <w:r>
        <w:rPr>
          <w:noProof/>
        </w:rPr>
        <w:fldChar w:fldCharType="begin"/>
      </w:r>
      <w:r>
        <w:rPr>
          <w:noProof/>
        </w:rPr>
        <w:instrText xml:space="preserve"> PAGEREF _Toc456223724 \h </w:instrText>
      </w:r>
      <w:r>
        <w:rPr>
          <w:noProof/>
        </w:rPr>
      </w:r>
      <w:r>
        <w:rPr>
          <w:noProof/>
        </w:rPr>
        <w:fldChar w:fldCharType="separate"/>
      </w:r>
      <w:r w:rsidR="00CB1B8C">
        <w:rPr>
          <w:noProof/>
        </w:rPr>
        <w:t>55</w:t>
      </w:r>
      <w:r>
        <w:rPr>
          <w:noProof/>
        </w:rPr>
        <w:fldChar w:fldCharType="end"/>
      </w:r>
    </w:p>
    <w:p w14:paraId="6F181BCF" w14:textId="77777777" w:rsidR="005926E0" w:rsidRDefault="005926E0">
      <w:pPr>
        <w:pStyle w:val="TableofFigures"/>
        <w:tabs>
          <w:tab w:val="right" w:leader="dot" w:pos="8990"/>
        </w:tabs>
        <w:rPr>
          <w:rFonts w:asciiTheme="minorHAnsi" w:hAnsiTheme="minorHAnsi"/>
          <w:noProof/>
        </w:rPr>
      </w:pPr>
      <w:r>
        <w:rPr>
          <w:noProof/>
        </w:rPr>
        <w:t xml:space="preserve">Figure 29. </w:t>
      </w:r>
      <w:r w:rsidRPr="003D4E80">
        <w:rPr>
          <w:i/>
          <w:noProof/>
        </w:rPr>
        <w:t xml:space="preserve">Beast </w:t>
      </w:r>
      <w:r>
        <w:rPr>
          <w:noProof/>
        </w:rPr>
        <w:t>and the international symbol for nuclear disarmament (peace symbol), along with the symbol for ionizing radiation (nuclear symbol).</w:t>
      </w:r>
      <w:r>
        <w:rPr>
          <w:noProof/>
        </w:rPr>
        <w:tab/>
      </w:r>
      <w:r>
        <w:rPr>
          <w:noProof/>
        </w:rPr>
        <w:fldChar w:fldCharType="begin"/>
      </w:r>
      <w:r>
        <w:rPr>
          <w:noProof/>
        </w:rPr>
        <w:instrText xml:space="preserve"> PAGEREF _Toc456223725 \h </w:instrText>
      </w:r>
      <w:r>
        <w:rPr>
          <w:noProof/>
        </w:rPr>
      </w:r>
      <w:r>
        <w:rPr>
          <w:noProof/>
        </w:rPr>
        <w:fldChar w:fldCharType="separate"/>
      </w:r>
      <w:r w:rsidR="00CB1B8C">
        <w:rPr>
          <w:noProof/>
        </w:rPr>
        <w:t>58</w:t>
      </w:r>
      <w:r>
        <w:rPr>
          <w:noProof/>
        </w:rPr>
        <w:fldChar w:fldCharType="end"/>
      </w:r>
    </w:p>
    <w:p w14:paraId="0AEFCE43" w14:textId="77777777" w:rsidR="005926E0" w:rsidRDefault="005926E0">
      <w:pPr>
        <w:pStyle w:val="TableofFigures"/>
        <w:tabs>
          <w:tab w:val="right" w:leader="dot" w:pos="8990"/>
        </w:tabs>
        <w:rPr>
          <w:rFonts w:asciiTheme="minorHAnsi" w:hAnsiTheme="minorHAnsi"/>
          <w:noProof/>
        </w:rPr>
      </w:pPr>
      <w:r>
        <w:rPr>
          <w:noProof/>
        </w:rPr>
        <w:t>Figure 30. A photograph of Val Verde, filtered and resized by a Processing sketch.</w:t>
      </w:r>
      <w:r>
        <w:rPr>
          <w:noProof/>
        </w:rPr>
        <w:tab/>
      </w:r>
      <w:r>
        <w:rPr>
          <w:noProof/>
        </w:rPr>
        <w:fldChar w:fldCharType="begin"/>
      </w:r>
      <w:r>
        <w:rPr>
          <w:noProof/>
        </w:rPr>
        <w:instrText xml:space="preserve"> PAGEREF _Toc456223726 \h </w:instrText>
      </w:r>
      <w:r>
        <w:rPr>
          <w:noProof/>
        </w:rPr>
      </w:r>
      <w:r>
        <w:rPr>
          <w:noProof/>
        </w:rPr>
        <w:fldChar w:fldCharType="separate"/>
      </w:r>
      <w:r w:rsidR="00CB1B8C">
        <w:rPr>
          <w:noProof/>
        </w:rPr>
        <w:t>62</w:t>
      </w:r>
      <w:r>
        <w:rPr>
          <w:noProof/>
        </w:rPr>
        <w:fldChar w:fldCharType="end"/>
      </w:r>
    </w:p>
    <w:p w14:paraId="2CC88FC5" w14:textId="77777777" w:rsidR="005926E0" w:rsidRDefault="005926E0">
      <w:pPr>
        <w:pStyle w:val="TableofFigures"/>
        <w:tabs>
          <w:tab w:val="right" w:leader="dot" w:pos="8990"/>
        </w:tabs>
        <w:rPr>
          <w:rFonts w:asciiTheme="minorHAnsi" w:hAnsiTheme="minorHAnsi"/>
          <w:noProof/>
        </w:rPr>
      </w:pPr>
      <w:r>
        <w:rPr>
          <w:noProof/>
        </w:rPr>
        <w:t>Figure 31. Puck PCB, allows control of 16 RGB LEDs, (also named after a Dota character).</w:t>
      </w:r>
      <w:r>
        <w:rPr>
          <w:noProof/>
        </w:rPr>
        <w:tab/>
      </w:r>
      <w:r>
        <w:rPr>
          <w:noProof/>
        </w:rPr>
        <w:fldChar w:fldCharType="begin"/>
      </w:r>
      <w:r>
        <w:rPr>
          <w:noProof/>
        </w:rPr>
        <w:instrText xml:space="preserve"> PAGEREF _Toc456223727 \h </w:instrText>
      </w:r>
      <w:r>
        <w:rPr>
          <w:noProof/>
        </w:rPr>
      </w:r>
      <w:r>
        <w:rPr>
          <w:noProof/>
        </w:rPr>
        <w:fldChar w:fldCharType="separate"/>
      </w:r>
      <w:r w:rsidR="00CB1B8C">
        <w:rPr>
          <w:noProof/>
        </w:rPr>
        <w:t>63</w:t>
      </w:r>
      <w:r>
        <w:rPr>
          <w:noProof/>
        </w:rPr>
        <w:fldChar w:fldCharType="end"/>
      </w:r>
    </w:p>
    <w:p w14:paraId="25405195" w14:textId="77777777" w:rsidR="005926E0" w:rsidRDefault="005926E0">
      <w:pPr>
        <w:pStyle w:val="TableofFigures"/>
        <w:tabs>
          <w:tab w:val="right" w:leader="dot" w:pos="8990"/>
        </w:tabs>
        <w:rPr>
          <w:rFonts w:asciiTheme="minorHAnsi" w:hAnsiTheme="minorHAnsi"/>
          <w:noProof/>
        </w:rPr>
      </w:pPr>
      <w:r>
        <w:rPr>
          <w:noProof/>
        </w:rPr>
        <w:t xml:space="preserve">Figure 32. </w:t>
      </w:r>
      <w:r w:rsidRPr="003D4E80">
        <w:rPr>
          <w:i/>
          <w:noProof/>
        </w:rPr>
        <w:t xml:space="preserve">Kill the Magic, </w:t>
      </w:r>
      <w:r>
        <w:rPr>
          <w:noProof/>
        </w:rPr>
        <w:t>performed during ESP night at CalArts in the ROD.</w:t>
      </w:r>
      <w:r>
        <w:rPr>
          <w:noProof/>
        </w:rPr>
        <w:tab/>
      </w:r>
      <w:r>
        <w:rPr>
          <w:noProof/>
        </w:rPr>
        <w:fldChar w:fldCharType="begin"/>
      </w:r>
      <w:r>
        <w:rPr>
          <w:noProof/>
        </w:rPr>
        <w:instrText xml:space="preserve"> PAGEREF _Toc456223728 \h </w:instrText>
      </w:r>
      <w:r>
        <w:rPr>
          <w:noProof/>
        </w:rPr>
      </w:r>
      <w:r>
        <w:rPr>
          <w:noProof/>
        </w:rPr>
        <w:fldChar w:fldCharType="separate"/>
      </w:r>
      <w:r w:rsidR="00CB1B8C">
        <w:rPr>
          <w:noProof/>
        </w:rPr>
        <w:t>64</w:t>
      </w:r>
      <w:r>
        <w:rPr>
          <w:noProof/>
        </w:rPr>
        <w:fldChar w:fldCharType="end"/>
      </w:r>
    </w:p>
    <w:p w14:paraId="2F8692E1" w14:textId="77777777" w:rsidR="005926E0" w:rsidRDefault="005926E0">
      <w:pPr>
        <w:pStyle w:val="TableofFigures"/>
        <w:tabs>
          <w:tab w:val="right" w:leader="dot" w:pos="8990"/>
        </w:tabs>
        <w:rPr>
          <w:rFonts w:asciiTheme="minorHAnsi" w:hAnsiTheme="minorHAnsi"/>
          <w:noProof/>
        </w:rPr>
      </w:pPr>
      <w:r>
        <w:rPr>
          <w:noProof/>
        </w:rPr>
        <w:t xml:space="preserve">Figure 33. </w:t>
      </w:r>
      <w:r w:rsidRPr="003D4E80">
        <w:rPr>
          <w:i/>
          <w:noProof/>
        </w:rPr>
        <w:t>Meatbag</w:t>
      </w:r>
      <w:r>
        <w:rPr>
          <w:noProof/>
        </w:rPr>
        <w:t>, performed at the wulf with Amy Golden.</w:t>
      </w:r>
      <w:r>
        <w:rPr>
          <w:noProof/>
        </w:rPr>
        <w:tab/>
      </w:r>
      <w:r>
        <w:rPr>
          <w:noProof/>
        </w:rPr>
        <w:fldChar w:fldCharType="begin"/>
      </w:r>
      <w:r>
        <w:rPr>
          <w:noProof/>
        </w:rPr>
        <w:instrText xml:space="preserve"> PAGEREF _Toc456223729 \h </w:instrText>
      </w:r>
      <w:r>
        <w:rPr>
          <w:noProof/>
        </w:rPr>
      </w:r>
      <w:r>
        <w:rPr>
          <w:noProof/>
        </w:rPr>
        <w:fldChar w:fldCharType="separate"/>
      </w:r>
      <w:r w:rsidR="00CB1B8C">
        <w:rPr>
          <w:noProof/>
        </w:rPr>
        <w:t>65</w:t>
      </w:r>
      <w:r>
        <w:rPr>
          <w:noProof/>
        </w:rPr>
        <w:fldChar w:fldCharType="end"/>
      </w:r>
    </w:p>
    <w:p w14:paraId="4F96D8A1" w14:textId="2EC1BA11" w:rsidR="001E7677" w:rsidRDefault="001E7677" w:rsidP="001E7677">
      <w:r>
        <w:fldChar w:fldCharType="end"/>
      </w:r>
    </w:p>
    <w:p w14:paraId="7C94016C" w14:textId="6EA7B718" w:rsidR="00774ED9" w:rsidRDefault="00774ED9" w:rsidP="00774ED9">
      <w:pPr>
        <w:pStyle w:val="Heading1"/>
      </w:pPr>
      <w:r>
        <w:lastRenderedPageBreak/>
        <w:br/>
      </w:r>
      <w:bookmarkStart w:id="4" w:name="_Toc456223646"/>
      <w:r>
        <w:t>Introduction</w:t>
      </w:r>
      <w:bookmarkEnd w:id="4"/>
    </w:p>
    <w:p w14:paraId="202D5D3A" w14:textId="5BEB1D59" w:rsidR="00E53AA0" w:rsidRDefault="000229D8" w:rsidP="000229D8">
      <w:pPr>
        <w:rPr>
          <w:i/>
        </w:rPr>
      </w:pPr>
      <w:r w:rsidRPr="000229D8">
        <w:rPr>
          <w:i/>
        </w:rPr>
        <w:t xml:space="preserve">“Well, technology is a glittering lure. But, uh, there is the rare occasion when the public can be engaged on a level beyond flash, if they have a sentimental bond with the product. </w:t>
      </w:r>
    </w:p>
    <w:p w14:paraId="1A2689F4" w14:textId="65D1D3FE" w:rsidR="00E53AA0" w:rsidRDefault="000229D8" w:rsidP="003E7297">
      <w:pPr>
        <w:ind w:firstLine="720"/>
        <w:rPr>
          <w:i/>
        </w:rPr>
      </w:pPr>
      <w:r w:rsidRPr="000229D8">
        <w:rPr>
          <w:i/>
        </w:rPr>
        <w:t>My first job, I was in-house at a fur company, with this old-pro copywriter, a Greek named Teddy. Teddy told me the most important idea in advertising is new. Creates an itch. You simply put your product in there as a kind of calamine lotion. But he also talked about a deeper bond with the product. Nosta</w:t>
      </w:r>
      <w:r w:rsidR="004E5269">
        <w:rPr>
          <w:i/>
        </w:rPr>
        <w:t>lgia. It’s delicate, but potent (..)</w:t>
      </w:r>
    </w:p>
    <w:p w14:paraId="538720A5" w14:textId="01FC2CF7" w:rsidR="00E53AA0" w:rsidRDefault="000229D8" w:rsidP="003E7297">
      <w:pPr>
        <w:ind w:firstLine="360"/>
        <w:rPr>
          <w:i/>
        </w:rPr>
      </w:pPr>
      <w:r w:rsidRPr="000229D8">
        <w:rPr>
          <w:i/>
        </w:rPr>
        <w:t>Teddy told me that in Greek, “nostalgia” literally means “the pain from an old wound”. It’s a twinge in your heart far more powerful than memory alone. This device isn’t a spaceship, it’s a time machine.</w:t>
      </w:r>
      <w:r>
        <w:rPr>
          <w:i/>
        </w:rPr>
        <w:t xml:space="preserve"> </w:t>
      </w:r>
      <w:r w:rsidRPr="000229D8">
        <w:rPr>
          <w:i/>
        </w:rPr>
        <w:t>It goes backwards, forwards, takes us to a place where we ache to go again. It’s not called the wheel. It’s called the carousel. It lets us travel the way a child travels. Round and around, and back home again, to a place where we know we are loved.”</w:t>
      </w:r>
      <w:r>
        <w:rPr>
          <w:i/>
        </w:rPr>
        <w:t xml:space="preserve"> </w:t>
      </w:r>
    </w:p>
    <w:p w14:paraId="5C77BE51" w14:textId="31D4E958" w:rsidR="00ED17A6" w:rsidRPr="001D0C43" w:rsidRDefault="001D0C43" w:rsidP="001D0C43">
      <w:pPr>
        <w:pStyle w:val="ListParagraph"/>
        <w:numPr>
          <w:ilvl w:val="0"/>
          <w:numId w:val="29"/>
        </w:numPr>
      </w:pPr>
      <w:r w:rsidRPr="001D0C43">
        <w:t>Mathew Weiner</w:t>
      </w:r>
      <w:r>
        <w:t xml:space="preserve">, </w:t>
      </w:r>
      <w:r>
        <w:rPr>
          <w:i/>
        </w:rPr>
        <w:t>Mad Men</w:t>
      </w:r>
      <w:r w:rsidR="00782E0D">
        <w:rPr>
          <w:rStyle w:val="FootnoteReference"/>
          <w:i/>
        </w:rPr>
        <w:footnoteReference w:id="1"/>
      </w:r>
    </w:p>
    <w:p w14:paraId="0024276F" w14:textId="08260F5D" w:rsidR="00AB282B" w:rsidRPr="00AB282B" w:rsidRDefault="001D0C43" w:rsidP="00AB282B">
      <w:pPr>
        <w:pStyle w:val="Heading2"/>
      </w:pPr>
      <w:r>
        <w:rPr>
          <w:rFonts w:eastAsiaTheme="minorEastAsia" w:cstheme="minorBidi"/>
          <w:b w:val="0"/>
          <w:bCs w:val="0"/>
          <w:sz w:val="24"/>
          <w:szCs w:val="24"/>
        </w:rPr>
        <w:t xml:space="preserve"> </w:t>
      </w:r>
      <w:bookmarkStart w:id="5" w:name="_Toc456223647"/>
      <w:r w:rsidR="002C6F23">
        <w:t>Technology is a Glittering Lure</w:t>
      </w:r>
      <w:bookmarkEnd w:id="5"/>
    </w:p>
    <w:p w14:paraId="19A6C2C9" w14:textId="27175F6D" w:rsidR="00314BD1" w:rsidRDefault="00380C75" w:rsidP="00314BD1">
      <w:r>
        <w:t>Don</w:t>
      </w:r>
      <w:r w:rsidR="00410618">
        <w:t xml:space="preserve"> Draper</w:t>
      </w:r>
      <w:r w:rsidR="004725AC">
        <w:t xml:space="preserve"> is an ad man</w:t>
      </w:r>
      <w:r>
        <w:t>, and his</w:t>
      </w:r>
      <w:r w:rsidR="00471F42">
        <w:t xml:space="preserve"> job is to create a</w:t>
      </w:r>
      <w:r w:rsidR="00410618">
        <w:t>n</w:t>
      </w:r>
      <w:r w:rsidR="00471F42">
        <w:t xml:space="preserve"> advertising</w:t>
      </w:r>
      <w:r w:rsidR="001048A5">
        <w:t xml:space="preserve"> strategy that wil</w:t>
      </w:r>
      <w:r w:rsidR="00483050">
        <w:t xml:space="preserve">l sell the most product for his client. </w:t>
      </w:r>
      <w:r>
        <w:t>Kodak has enlis</w:t>
      </w:r>
      <w:r w:rsidR="00471F42">
        <w:t>ted</w:t>
      </w:r>
      <w:r w:rsidR="004725AC">
        <w:t xml:space="preserve"> Don’s firm to come up with</w:t>
      </w:r>
      <w:r w:rsidR="00471F42">
        <w:t xml:space="preserve"> an</w:t>
      </w:r>
      <w:r>
        <w:t xml:space="preserve"> advertising strategy, they want something </w:t>
      </w:r>
      <w:r w:rsidR="00471F42">
        <w:t xml:space="preserve">space-age and futuristic that will broaden the appeal of their </w:t>
      </w:r>
      <w:r>
        <w:t xml:space="preserve">new rotating slide projector. </w:t>
      </w:r>
      <w:r w:rsidR="00471F42">
        <w:t>The creative team</w:t>
      </w:r>
      <w:r w:rsidR="00782802">
        <w:t xml:space="preserve"> at Kodak </w:t>
      </w:r>
      <w:r w:rsidR="00410618">
        <w:t>came up</w:t>
      </w:r>
      <w:r w:rsidR="001048A5">
        <w:t xml:space="preserve"> with </w:t>
      </w:r>
      <w:r w:rsidR="00E53AA0">
        <w:t xml:space="preserve">an initial pitch; </w:t>
      </w:r>
      <w:r w:rsidR="00483050">
        <w:t>th</w:t>
      </w:r>
      <w:r>
        <w:t>ey suggested calling the</w:t>
      </w:r>
      <w:r w:rsidR="00DD4EA8">
        <w:t>ir</w:t>
      </w:r>
      <w:r>
        <w:t xml:space="preserve"> </w:t>
      </w:r>
      <w:r w:rsidR="00B82DE4">
        <w:t xml:space="preserve">slide </w:t>
      </w:r>
      <w:r w:rsidR="00483050">
        <w:t>projector</w:t>
      </w:r>
      <w:r w:rsidR="00DD4EA8">
        <w:t>,</w:t>
      </w:r>
      <w:r w:rsidR="00726077">
        <w:t xml:space="preserve"> </w:t>
      </w:r>
      <w:r w:rsidR="00726077">
        <w:rPr>
          <w:i/>
        </w:rPr>
        <w:t>The</w:t>
      </w:r>
      <w:r w:rsidR="00FC53FA">
        <w:t xml:space="preserve"> </w:t>
      </w:r>
      <w:r w:rsidR="00FC53FA" w:rsidRPr="00FC53FA">
        <w:rPr>
          <w:i/>
        </w:rPr>
        <w:t>Wheel</w:t>
      </w:r>
      <w:r w:rsidR="004725AC">
        <w:t>; t</w:t>
      </w:r>
      <w:r w:rsidR="00384142">
        <w:t>hey wanted the name to reflect</w:t>
      </w:r>
      <w:r w:rsidR="004725AC">
        <w:t xml:space="preserve"> the technological </w:t>
      </w:r>
      <w:r w:rsidR="00363714">
        <w:t>advancements made by Kodak</w:t>
      </w:r>
      <w:r w:rsidR="004725AC">
        <w:t xml:space="preserve"> </w:t>
      </w:r>
      <w:r w:rsidR="00363714">
        <w:t>company in creating the projector</w:t>
      </w:r>
      <w:r w:rsidR="001048A5">
        <w:t>.</w:t>
      </w:r>
    </w:p>
    <w:p w14:paraId="042A8DF5" w14:textId="132CECE9" w:rsidR="0029669A" w:rsidRDefault="00F0277B" w:rsidP="003A5361">
      <w:pPr>
        <w:ind w:firstLine="720"/>
      </w:pPr>
      <w:r>
        <w:lastRenderedPageBreak/>
        <w:t>Draper,</w:t>
      </w:r>
      <w:r w:rsidR="00380C75">
        <w:t xml:space="preserve"> in response, delivers a pitch</w:t>
      </w:r>
      <w:r>
        <w:t xml:space="preserve"> that resists the lure of “technological glitter</w:t>
      </w:r>
      <w:r w:rsidR="00734D6F">
        <w:t>.</w:t>
      </w:r>
      <w:r>
        <w:t>”</w:t>
      </w:r>
      <w:r w:rsidR="00734D6F">
        <w:t xml:space="preserve"> His strategy instead deals with the </w:t>
      </w:r>
      <w:r w:rsidR="00102B9E">
        <w:t>human connection</w:t>
      </w:r>
      <w:r w:rsidR="00734D6F">
        <w:t xml:space="preserve"> </w:t>
      </w:r>
      <w:r w:rsidR="0029669A">
        <w:t>already be found in a ma</w:t>
      </w:r>
      <w:r w:rsidR="000D237E">
        <w:t>chine whose purpose is to revisit</w:t>
      </w:r>
      <w:r w:rsidR="0029669A">
        <w:t xml:space="preserve"> memories</w:t>
      </w:r>
      <w:r w:rsidR="00726077">
        <w:t xml:space="preserve">. </w:t>
      </w:r>
      <w:r w:rsidR="003A5361">
        <w:t>As he scrolls</w:t>
      </w:r>
      <w:r w:rsidR="0029669A">
        <w:t xml:space="preserve"> through slides of his family, Don shows how t</w:t>
      </w:r>
      <w:r w:rsidR="000D237E">
        <w:t xml:space="preserve">he device </w:t>
      </w:r>
      <w:r w:rsidR="000C4999">
        <w:t>contains an inherent emotional significance</w:t>
      </w:r>
      <w:r w:rsidR="003A5361">
        <w:t xml:space="preserve">. He remarks that the “device isn’t a spaceship, it’s a time machine,” that allows us to travel back “to a </w:t>
      </w:r>
      <w:r w:rsidR="000D237E">
        <w:t>place where know we are loved.”</w:t>
      </w:r>
    </w:p>
    <w:p w14:paraId="5F7748BE" w14:textId="5678C044" w:rsidR="00734D6F" w:rsidRDefault="00726077" w:rsidP="003A5361">
      <w:pPr>
        <w:ind w:firstLine="720"/>
      </w:pPr>
      <w:r>
        <w:t xml:space="preserve">Instead of </w:t>
      </w:r>
      <w:r w:rsidR="00734D6F" w:rsidRPr="00726077">
        <w:rPr>
          <w:i/>
        </w:rPr>
        <w:t>The Wheel</w:t>
      </w:r>
      <w:r w:rsidR="00102B9E">
        <w:t>,</w:t>
      </w:r>
      <w:r w:rsidR="00734D6F">
        <w:t xml:space="preserve"> Draper</w:t>
      </w:r>
      <w:r w:rsidR="00102B9E">
        <w:t xml:space="preserve"> names it</w:t>
      </w:r>
      <w:r w:rsidR="004B64E9">
        <w:t xml:space="preserve"> </w:t>
      </w:r>
      <w:r w:rsidR="004B64E9" w:rsidRPr="004B64E9">
        <w:rPr>
          <w:i/>
        </w:rPr>
        <w:t>The Carousel</w:t>
      </w:r>
      <w:r w:rsidR="004B64E9">
        <w:t xml:space="preserve">. He names it </w:t>
      </w:r>
      <w:r w:rsidR="003A5361">
        <w:t>so</w:t>
      </w:r>
      <w:r w:rsidR="00DD4EA8">
        <w:t xml:space="preserve"> because of the nostalgic twinge</w:t>
      </w:r>
      <w:r w:rsidR="00145C48">
        <w:t xml:space="preserve"> the image would elicit from a</w:t>
      </w:r>
      <w:r w:rsidR="00DD4EA8">
        <w:t xml:space="preserve"> group of middle-aged businessmen living in the late 1950s.</w:t>
      </w:r>
      <w:r w:rsidR="006473B5">
        <w:t xml:space="preserve"> </w:t>
      </w:r>
      <w:r w:rsidR="0007006A">
        <w:t xml:space="preserve">Through </w:t>
      </w:r>
      <w:r w:rsidR="0029669A">
        <w:t>Draper</w:t>
      </w:r>
      <w:r w:rsidR="0007006A">
        <w:t>’s pitch, he manifests</w:t>
      </w:r>
      <w:r w:rsidR="003A5361">
        <w:t xml:space="preserve"> a </w:t>
      </w:r>
      <w:r w:rsidR="0007006A">
        <w:t>sentimental</w:t>
      </w:r>
      <w:r w:rsidR="003A5361">
        <w:t xml:space="preserve"> context for the slide projector</w:t>
      </w:r>
      <w:r w:rsidR="0007006A">
        <w:t xml:space="preserve">; he </w:t>
      </w:r>
      <w:r w:rsidR="00145C48">
        <w:t>transforme</w:t>
      </w:r>
      <w:r w:rsidR="0007006A">
        <w:t xml:space="preserve">d </w:t>
      </w:r>
      <w:r w:rsidR="000D237E">
        <w:t xml:space="preserve">a </w:t>
      </w:r>
      <w:r w:rsidR="0007006A">
        <w:t>technological marvel into treasure of sentimental worth</w:t>
      </w:r>
      <w:r w:rsidR="00C63420">
        <w:t>.</w:t>
      </w:r>
      <w:r w:rsidR="000C4999">
        <w:t xml:space="preserve"> </w:t>
      </w:r>
      <w:r w:rsidR="000D237E">
        <w:t>Of course, it’s mostly a rouse.</w:t>
      </w:r>
    </w:p>
    <w:p w14:paraId="7E9CED85" w14:textId="4EB5F2CA" w:rsidR="000551D9" w:rsidRDefault="000D237E" w:rsidP="003A5361">
      <w:pPr>
        <w:ind w:firstLine="720"/>
      </w:pPr>
      <w:r>
        <w:t>Tod</w:t>
      </w:r>
      <w:r w:rsidR="00CC121C">
        <w:t>d</w:t>
      </w:r>
      <w:r>
        <w:t xml:space="preserve"> VanDerWerff</w:t>
      </w:r>
      <w:r w:rsidR="00A27A8E">
        <w:t xml:space="preserve">, of </w:t>
      </w:r>
      <w:r w:rsidR="00A27A8E">
        <w:rPr>
          <w:i/>
        </w:rPr>
        <w:t xml:space="preserve">The </w:t>
      </w:r>
      <w:r w:rsidRPr="000D237E">
        <w:rPr>
          <w:i/>
        </w:rPr>
        <w:t>A.V. Club</w:t>
      </w:r>
      <w:r>
        <w:t>, remarks that Don’s pitch “</w:t>
      </w:r>
      <w:r w:rsidRPr="000D237E">
        <w:t>is complete and utter hokum, designed solely to provoke an emotional response that will be so undeniable the company will reach up and land business with a firm far larger than it deserves.</w:t>
      </w:r>
      <w:r>
        <w:t>”</w:t>
      </w:r>
      <w:r w:rsidR="0050118D">
        <w:rPr>
          <w:rStyle w:val="FootnoteReference"/>
        </w:rPr>
        <w:footnoteReference w:id="2"/>
      </w:r>
      <w:r w:rsidR="00A27A8E">
        <w:t xml:space="preserve"> </w:t>
      </w:r>
      <w:r>
        <w:t>And he’s right</w:t>
      </w:r>
      <w:r w:rsidR="00A27A8E">
        <w:t>, this pitch is presented in this thesis</w:t>
      </w:r>
      <w:r w:rsidR="00EB0079">
        <w:t xml:space="preserve"> because it is a</w:t>
      </w:r>
      <w:r w:rsidR="00A27A8E">
        <w:t xml:space="preserve"> </w:t>
      </w:r>
      <w:r w:rsidR="00A27A8E" w:rsidRPr="00B61B3D">
        <w:rPr>
          <w:i/>
        </w:rPr>
        <w:t>magic trick</w:t>
      </w:r>
      <w:r w:rsidR="00A27A8E">
        <w:t xml:space="preserve"> played on the Kodak executives. </w:t>
      </w:r>
      <w:r w:rsidR="00B61B3D">
        <w:t xml:space="preserve">Don knew that the </w:t>
      </w:r>
      <w:r w:rsidR="007943FF">
        <w:t>trick only required the slide projector to be framed in the proper co</w:t>
      </w:r>
      <w:r w:rsidR="00480014">
        <w:t>ntext, that context being one that emphasized</w:t>
      </w:r>
      <w:r w:rsidR="007943FF">
        <w:t xml:space="preserve"> emotional value rather than futuristic promise. </w:t>
      </w:r>
    </w:p>
    <w:p w14:paraId="36B8ABD3" w14:textId="3788D96F" w:rsidR="00EB0079" w:rsidRDefault="00EB0079" w:rsidP="00EB0079">
      <w:pPr>
        <w:pStyle w:val="Heading2"/>
      </w:pPr>
      <w:bookmarkStart w:id="6" w:name="_Toc456223648"/>
      <w:r>
        <w:t>Motivation</w:t>
      </w:r>
      <w:bookmarkEnd w:id="6"/>
    </w:p>
    <w:p w14:paraId="229A4285" w14:textId="78A24EA4" w:rsidR="00EB0079" w:rsidRDefault="00EB0079" w:rsidP="00AE09BB">
      <w:pPr>
        <w:rPr>
          <w:i/>
        </w:rPr>
      </w:pPr>
      <w:r>
        <w:t>“</w:t>
      </w:r>
      <w:r w:rsidRPr="00EB0079">
        <w:rPr>
          <w:i/>
        </w:rPr>
        <w:t>I like novel uses of familiar tech more than familiar uses of novel tec</w:t>
      </w:r>
      <w:r w:rsidR="00AE09BB">
        <w:rPr>
          <w:i/>
        </w:rPr>
        <w:t>h.”</w:t>
      </w:r>
    </w:p>
    <w:p w14:paraId="05AFF429" w14:textId="660F3068" w:rsidR="00AE09BB" w:rsidRDefault="00AE09BB" w:rsidP="00AE09BB">
      <w:pPr>
        <w:pStyle w:val="ListParagraph"/>
        <w:numPr>
          <w:ilvl w:val="0"/>
          <w:numId w:val="29"/>
        </w:numPr>
      </w:pPr>
      <w:r>
        <w:t>Jenny Odell</w:t>
      </w:r>
      <w:r w:rsidR="0050118D">
        <w:rPr>
          <w:rStyle w:val="FootnoteReference"/>
        </w:rPr>
        <w:footnoteReference w:id="3"/>
      </w:r>
    </w:p>
    <w:p w14:paraId="556C6A69" w14:textId="77777777" w:rsidR="00B14E9B" w:rsidRDefault="00B14E9B" w:rsidP="00B14E9B">
      <w:pPr>
        <w:ind w:left="360"/>
      </w:pPr>
    </w:p>
    <w:p w14:paraId="5F157D67" w14:textId="7C132A7B" w:rsidR="000D237E" w:rsidRDefault="00896CA3" w:rsidP="003A5361">
      <w:pPr>
        <w:ind w:firstLine="720"/>
      </w:pPr>
      <w:r>
        <w:t>Odell remarked this sentiment during her</w:t>
      </w:r>
      <w:r w:rsidR="00EF446B">
        <w:t xml:space="preserve"> presentation at the </w:t>
      </w:r>
      <w:r w:rsidR="000551D9">
        <w:t>Eyeo 2016 creative coding festival</w:t>
      </w:r>
      <w:r>
        <w:t>.</w:t>
      </w:r>
      <w:r w:rsidR="000551D9">
        <w:t xml:space="preserve"> </w:t>
      </w:r>
      <w:r w:rsidR="00106EBB">
        <w:t>This idea rings tr</w:t>
      </w:r>
      <w:r>
        <w:t>ue to the ethos of this thesis, which out</w:t>
      </w:r>
      <w:r w:rsidR="00085276">
        <w:t>lines the major works I’ve created during</w:t>
      </w:r>
      <w:r>
        <w:t xml:space="preserve"> my last</w:t>
      </w:r>
      <w:r w:rsidR="00085276">
        <w:t xml:space="preserve"> six months at the California Institute of the Arts. </w:t>
      </w:r>
      <w:r w:rsidR="00106EBB">
        <w:t>There isn’</w:t>
      </w:r>
      <w:r w:rsidR="008A6428">
        <w:t>t much “novel tech”</w:t>
      </w:r>
      <w:r w:rsidR="00AC1C54">
        <w:t xml:space="preserve"> or “technological glitter”</w:t>
      </w:r>
      <w:r w:rsidR="00106EBB">
        <w:t xml:space="preserve"> </w:t>
      </w:r>
      <w:r>
        <w:t xml:space="preserve">found </w:t>
      </w:r>
      <w:r w:rsidR="00106EBB">
        <w:t xml:space="preserve">in </w:t>
      </w:r>
      <w:r w:rsidR="00AC1C54">
        <w:t>these works</w:t>
      </w:r>
      <w:r w:rsidR="008A6428">
        <w:t xml:space="preserve">. </w:t>
      </w:r>
      <w:r w:rsidR="00AC1C54">
        <w:t xml:space="preserve">Instead, </w:t>
      </w:r>
      <w:r w:rsidR="00106EBB">
        <w:t xml:space="preserve">I’m presenting </w:t>
      </w:r>
      <w:r>
        <w:t>pieces that use</w:t>
      </w:r>
      <w:r w:rsidR="00106EBB">
        <w:t xml:space="preserve"> a </w:t>
      </w:r>
      <w:r w:rsidR="00106EBB" w:rsidRPr="00D63AAC">
        <w:rPr>
          <w:i/>
        </w:rPr>
        <w:t>pitch</w:t>
      </w:r>
      <w:r w:rsidR="00BD59AA">
        <w:t xml:space="preserve"> (in the </w:t>
      </w:r>
      <w:r w:rsidR="00BD59AA">
        <w:rPr>
          <w:i/>
        </w:rPr>
        <w:t xml:space="preserve">Mad Men </w:t>
      </w:r>
      <w:r w:rsidR="00BD59AA">
        <w:t xml:space="preserve">sense) or a </w:t>
      </w:r>
      <w:r w:rsidR="00BD59AA" w:rsidRPr="00D63AAC">
        <w:rPr>
          <w:i/>
        </w:rPr>
        <w:t>magic trick</w:t>
      </w:r>
      <w:r w:rsidR="00BD59AA">
        <w:t xml:space="preserve"> that</w:t>
      </w:r>
      <w:r w:rsidR="00106EBB">
        <w:t xml:space="preserve"> contextualize familiar technology </w:t>
      </w:r>
      <w:r w:rsidR="00BD59AA">
        <w:t>in unexpected</w:t>
      </w:r>
      <w:r w:rsidR="00085276">
        <w:t xml:space="preserve"> ways.</w:t>
      </w:r>
    </w:p>
    <w:p w14:paraId="4DB5862D" w14:textId="6DD00210" w:rsidR="00FE7C5D" w:rsidRDefault="00482B6C" w:rsidP="00EB0079">
      <w:pPr>
        <w:ind w:firstLine="720"/>
      </w:pPr>
      <w:r>
        <w:t>My artistic practice is one that</w:t>
      </w:r>
      <w:r w:rsidR="009A03D2">
        <w:t xml:space="preserve"> </w:t>
      </w:r>
      <w:r>
        <w:t>is attempting to infuse</w:t>
      </w:r>
      <w:r w:rsidR="0026759F">
        <w:t xml:space="preserve"> a human element into mechatronic </w:t>
      </w:r>
      <w:r w:rsidR="004B64E9">
        <w:t xml:space="preserve">sound </w:t>
      </w:r>
      <w:r>
        <w:t>art.</w:t>
      </w:r>
      <w:r w:rsidR="00A71E3B">
        <w:t xml:space="preserve"> This doesn’t mean that I’m merely</w:t>
      </w:r>
      <w:r>
        <w:t xml:space="preserve"> attempting to create work</w:t>
      </w:r>
      <w:r w:rsidR="0026759F">
        <w:t xml:space="preserve"> that elicits a human </w:t>
      </w:r>
      <w:r w:rsidR="0026759F">
        <w:lastRenderedPageBreak/>
        <w:t xml:space="preserve">response, </w:t>
      </w:r>
      <w:r w:rsidR="00132286">
        <w:t>ideally most</w:t>
      </w:r>
      <w:r w:rsidR="00AF52ED">
        <w:t xml:space="preserve"> art does that</w:t>
      </w:r>
      <w:r w:rsidR="0026759F">
        <w:t>.</w:t>
      </w:r>
      <w:r w:rsidR="00DE4638">
        <w:t xml:space="preserve"> Rather, I’m striving to infus</w:t>
      </w:r>
      <w:r w:rsidR="00AF52ED">
        <w:t>e a non-sterile quality into</w:t>
      </w:r>
      <w:r w:rsidR="00056B25">
        <w:t xml:space="preserve"> a</w:t>
      </w:r>
      <w:r w:rsidR="004C564F">
        <w:t>n</w:t>
      </w:r>
      <w:r w:rsidR="00AF52ED">
        <w:t xml:space="preserve"> </w:t>
      </w:r>
      <w:r w:rsidR="00DA0F19">
        <w:t>artistic</w:t>
      </w:r>
      <w:r w:rsidR="00256859">
        <w:t xml:space="preserve"> discipline that</w:t>
      </w:r>
      <w:r w:rsidR="00AF52ED">
        <w:t xml:space="preserve"> </w:t>
      </w:r>
      <w:r w:rsidR="00056B25">
        <w:t>often</w:t>
      </w:r>
      <w:r w:rsidR="00AF52ED">
        <w:t xml:space="preserve"> relies on the l</w:t>
      </w:r>
      <w:r w:rsidR="0050118D">
        <w:t>ure of ‘</w:t>
      </w:r>
      <w:r w:rsidR="00DA0F19">
        <w:t>technological glitter</w:t>
      </w:r>
      <w:r w:rsidR="0050118D">
        <w:t>’ or ‘novel tech.’</w:t>
      </w:r>
      <w:r w:rsidR="007943FF">
        <w:t xml:space="preserve"> </w:t>
      </w:r>
      <w:r w:rsidR="00C31572">
        <w:t>Specifically, I’m aiming to create the semblance of a relationship between the mechatronics and the performer (or the audience).</w:t>
      </w:r>
    </w:p>
    <w:p w14:paraId="6DE508D6" w14:textId="72B86359" w:rsidR="00F2041C" w:rsidRDefault="004B64E9" w:rsidP="00374D52">
      <w:pPr>
        <w:ind w:firstLine="720"/>
      </w:pPr>
      <w:r>
        <w:t xml:space="preserve">Using electromagnetic solenoids, wood, and metal; </w:t>
      </w:r>
      <w:r w:rsidR="00AF52ED">
        <w:t xml:space="preserve">I’m attempting to create moments </w:t>
      </w:r>
      <w:r w:rsidR="00536E60">
        <w:t>that allow</w:t>
      </w:r>
      <w:r w:rsidR="0007157F">
        <w:t xml:space="preserve"> us </w:t>
      </w:r>
      <w:r w:rsidR="00536E60">
        <w:t xml:space="preserve">to recognize human </w:t>
      </w:r>
      <w:r w:rsidR="0007157F">
        <w:t xml:space="preserve">affection </w:t>
      </w:r>
      <w:r w:rsidR="00536E60">
        <w:t>or</w:t>
      </w:r>
      <w:r w:rsidR="008378E1">
        <w:t xml:space="preserve"> mortality</w:t>
      </w:r>
      <w:r w:rsidR="00536E60">
        <w:t xml:space="preserve"> with a material that is often seen as</w:t>
      </w:r>
      <w:r>
        <w:t xml:space="preserve"> </w:t>
      </w:r>
      <w:r w:rsidR="00445F38">
        <w:t>emotionally</w:t>
      </w:r>
      <w:r w:rsidR="00615BF0">
        <w:t xml:space="preserve"> </w:t>
      </w:r>
      <w:r w:rsidR="00445F38">
        <w:t>barren</w:t>
      </w:r>
      <w:r w:rsidR="0007157F">
        <w:t>.</w:t>
      </w:r>
      <w:r w:rsidR="00D250F2">
        <w:t xml:space="preserve"> </w:t>
      </w:r>
      <w:r w:rsidR="001F5439">
        <w:t>The goal</w:t>
      </w:r>
      <w:r w:rsidR="00536E60">
        <w:t xml:space="preserve"> is to create a framing which</w:t>
      </w:r>
      <w:r w:rsidR="002A52E3">
        <w:t xml:space="preserve"> </w:t>
      </w:r>
      <w:r w:rsidR="00BF6142">
        <w:t>utilize</w:t>
      </w:r>
      <w:r w:rsidR="002A52E3">
        <w:t>s</w:t>
      </w:r>
      <w:r w:rsidR="00BF6142">
        <w:t xml:space="preserve"> these </w:t>
      </w:r>
      <w:r w:rsidR="001F5439">
        <w:t>impassive materials in</w:t>
      </w:r>
      <w:r w:rsidR="004C564F">
        <w:t xml:space="preserve"> an effort</w:t>
      </w:r>
      <w:r w:rsidR="001F5439">
        <w:t xml:space="preserve"> to</w:t>
      </w:r>
      <w:r w:rsidR="002A52E3">
        <w:t xml:space="preserve"> draw out a human</w:t>
      </w:r>
      <w:r w:rsidR="004C564F">
        <w:t xml:space="preserve"> relationship</w:t>
      </w:r>
      <w:r w:rsidR="002A52E3">
        <w:t xml:space="preserve"> from the work. The </w:t>
      </w:r>
      <w:r w:rsidR="00536E60">
        <w:t xml:space="preserve">framing here </w:t>
      </w:r>
      <w:r w:rsidR="001F5439">
        <w:t>can be considered the</w:t>
      </w:r>
      <w:r w:rsidR="0090530A">
        <w:t xml:space="preserve"> </w:t>
      </w:r>
      <w:r w:rsidR="0090530A" w:rsidRPr="00572002">
        <w:rPr>
          <w:i/>
        </w:rPr>
        <w:t>pitch</w:t>
      </w:r>
      <w:r w:rsidR="0090530A">
        <w:t xml:space="preserve">, or the </w:t>
      </w:r>
      <w:r w:rsidR="0090530A" w:rsidRPr="00572002">
        <w:rPr>
          <w:i/>
        </w:rPr>
        <w:t>magic</w:t>
      </w:r>
      <w:r w:rsidR="00572002" w:rsidRPr="00572002">
        <w:rPr>
          <w:i/>
        </w:rPr>
        <w:t xml:space="preserve"> trick</w:t>
      </w:r>
      <w:r w:rsidR="00536E60">
        <w:t>.</w:t>
      </w:r>
    </w:p>
    <w:p w14:paraId="54DA3C57" w14:textId="3C153BB4" w:rsidR="00C1494E" w:rsidRDefault="002A52E3" w:rsidP="00374D52">
      <w:pPr>
        <w:ind w:firstLine="720"/>
      </w:pPr>
      <w:r>
        <w:t>Like most magic, t</w:t>
      </w:r>
      <w:r w:rsidR="006F5BA0">
        <w:t xml:space="preserve">his </w:t>
      </w:r>
      <w:r w:rsidR="00C1494E">
        <w:t xml:space="preserve">type </w:t>
      </w:r>
      <w:r>
        <w:t>focuses</w:t>
      </w:r>
      <w:r w:rsidR="00B96787">
        <w:t xml:space="preserve"> around</w:t>
      </w:r>
      <w:r w:rsidR="006F5BA0">
        <w:t xml:space="preserve"> </w:t>
      </w:r>
      <w:r w:rsidR="00DE108E">
        <w:t xml:space="preserve">the </w:t>
      </w:r>
      <w:r w:rsidR="00617F07">
        <w:t>beguile</w:t>
      </w:r>
      <w:r w:rsidR="00846874">
        <w:t>ment</w:t>
      </w:r>
      <w:r w:rsidR="006F5BA0">
        <w:t xml:space="preserve"> of an</w:t>
      </w:r>
      <w:r w:rsidR="00617F07">
        <w:t xml:space="preserve"> audience</w:t>
      </w:r>
      <w:r w:rsidR="00334B26">
        <w:t>, with</w:t>
      </w:r>
      <w:r w:rsidR="00C1494E">
        <w:t xml:space="preserve"> the audience </w:t>
      </w:r>
      <w:r w:rsidR="00132286">
        <w:t>participating willingly</w:t>
      </w:r>
      <w:r w:rsidR="006842D8">
        <w:t>.</w:t>
      </w:r>
      <w:r w:rsidR="006F5BA0">
        <w:t xml:space="preserve"> While</w:t>
      </w:r>
      <w:r w:rsidR="00132286">
        <w:t xml:space="preserve"> the</w:t>
      </w:r>
      <w:r w:rsidR="00846874">
        <w:t xml:space="preserve"> audience </w:t>
      </w:r>
      <w:r w:rsidR="00F2041C">
        <w:t>understand</w:t>
      </w:r>
      <w:r w:rsidR="00EA73E6">
        <w:t>s</w:t>
      </w:r>
      <w:r w:rsidR="00F2041C">
        <w:t xml:space="preserve"> </w:t>
      </w:r>
      <w:r w:rsidR="004226D1">
        <w:t>that nothing fantastical is</w:t>
      </w:r>
      <w:r w:rsidR="00056B25">
        <w:t xml:space="preserve"> </w:t>
      </w:r>
      <w:r w:rsidR="006842D8">
        <w:t xml:space="preserve">taking place, they are </w:t>
      </w:r>
      <w:r w:rsidR="00846874">
        <w:t xml:space="preserve">still </w:t>
      </w:r>
      <w:r w:rsidR="00DE108E">
        <w:t>wai</w:t>
      </w:r>
      <w:r w:rsidR="006F5BA0">
        <w:t>t</w:t>
      </w:r>
      <w:r w:rsidR="00846874">
        <w:t>ing</w:t>
      </w:r>
      <w:r w:rsidR="00617F07">
        <w:t xml:space="preserve"> to be tricked</w:t>
      </w:r>
      <w:r w:rsidR="00F2041C">
        <w:t xml:space="preserve">. </w:t>
      </w:r>
      <w:r w:rsidR="00132286">
        <w:t xml:space="preserve">They’re half expecting </w:t>
      </w:r>
      <w:r w:rsidR="00DE108E">
        <w:t xml:space="preserve">an </w:t>
      </w:r>
      <w:r w:rsidR="008211EC">
        <w:t>illusion</w:t>
      </w:r>
      <w:r w:rsidR="00B96787">
        <w:t xml:space="preserve"> th</w:t>
      </w:r>
      <w:r w:rsidR="00DE108E">
        <w:t>at can</w:t>
      </w:r>
      <w:r w:rsidR="00B96787">
        <w:t xml:space="preserve"> frustrate the expectations of a piece; </w:t>
      </w:r>
      <w:r w:rsidR="00132286">
        <w:t>some factor that can</w:t>
      </w:r>
      <w:r w:rsidR="001E4F78">
        <w:t xml:space="preserve"> </w:t>
      </w:r>
      <w:r w:rsidR="00B96787">
        <w:t xml:space="preserve">extend a piece beyond </w:t>
      </w:r>
      <w:r w:rsidR="001E4F78">
        <w:t>its</w:t>
      </w:r>
      <w:r w:rsidR="00B96787">
        <w:t xml:space="preserve"> </w:t>
      </w:r>
      <w:r w:rsidR="00DE108E">
        <w:t>prescribed</w:t>
      </w:r>
      <w:r w:rsidR="00B96787">
        <w:t xml:space="preserve"> limitations. </w:t>
      </w:r>
      <w:r w:rsidR="00F2041C">
        <w:t xml:space="preserve">This </w:t>
      </w:r>
      <w:r w:rsidR="00FA4739">
        <w:t>magic</w:t>
      </w:r>
      <w:r w:rsidR="00F2041C">
        <w:rPr>
          <w:i/>
        </w:rPr>
        <w:t xml:space="preserve"> </w:t>
      </w:r>
      <w:r w:rsidR="00F2041C">
        <w:t>I’m</w:t>
      </w:r>
      <w:r w:rsidR="00617F07">
        <w:t xml:space="preserve"> considering is a sleight of hand </w:t>
      </w:r>
      <w:r w:rsidR="00F2041C">
        <w:t>that belies</w:t>
      </w:r>
      <w:r w:rsidR="00E42F7B">
        <w:t xml:space="preserve"> an audience</w:t>
      </w:r>
      <w:r w:rsidR="00617F07">
        <w:t xml:space="preserve">’s </w:t>
      </w:r>
      <w:r w:rsidR="00132286">
        <w:t>perception</w:t>
      </w:r>
      <w:r w:rsidR="00617F07">
        <w:t xml:space="preserve"> of reality</w:t>
      </w:r>
      <w:r w:rsidR="00AC1E15">
        <w:t>; it’s</w:t>
      </w:r>
      <w:r w:rsidR="00BA08E9">
        <w:t xml:space="preserve"> a welcome rouse. </w:t>
      </w:r>
      <w:r w:rsidR="00A71E3B">
        <w:t>And i</w:t>
      </w:r>
      <w:r w:rsidR="00756DDA">
        <w:t>t</w:t>
      </w:r>
      <w:r w:rsidR="00C1494E">
        <w:t xml:space="preserve"> is not </w:t>
      </w:r>
      <w:r w:rsidR="00A8221E">
        <w:t>necessarily</w:t>
      </w:r>
      <w:r w:rsidR="00C1494E">
        <w:t xml:space="preserve"> the trick that is important</w:t>
      </w:r>
      <w:r w:rsidR="00313CEB">
        <w:t xml:space="preserve"> (as it might be ‘</w:t>
      </w:r>
      <w:r w:rsidR="00756DDA" w:rsidRPr="000D237E">
        <w:t>complete and utter hokum</w:t>
      </w:r>
      <w:r w:rsidR="00313CEB">
        <w:t>’</w:t>
      </w:r>
      <w:r w:rsidR="00756DDA">
        <w:t>)</w:t>
      </w:r>
      <w:r w:rsidR="00C536F9">
        <w:t xml:space="preserve">, but </w:t>
      </w:r>
      <w:r w:rsidR="00E552EA">
        <w:t xml:space="preserve">instead </w:t>
      </w:r>
      <w:r w:rsidR="00C536F9">
        <w:t>the resulting effect</w:t>
      </w:r>
      <w:r w:rsidR="00E552EA">
        <w:t xml:space="preserve"> is important</w:t>
      </w:r>
      <w:r w:rsidR="00A71E3B">
        <w:t xml:space="preserve">. </w:t>
      </w:r>
      <w:r w:rsidR="00E552EA">
        <w:t>An</w:t>
      </w:r>
      <w:r w:rsidR="00674564">
        <w:t xml:space="preserve"> </w:t>
      </w:r>
      <w:r w:rsidR="00E5263B">
        <w:t>epiphany</w:t>
      </w:r>
      <w:r w:rsidR="004056AD">
        <w:t xml:space="preserve"> </w:t>
      </w:r>
      <w:r w:rsidR="00C31572">
        <w:t>can be materialized that realizes a</w:t>
      </w:r>
      <w:r w:rsidR="00342434">
        <w:t xml:space="preserve"> </w:t>
      </w:r>
      <w:r w:rsidR="00E5263B">
        <w:t>relation</w:t>
      </w:r>
      <w:r w:rsidR="003E45B9">
        <w:t>ship between the audience</w:t>
      </w:r>
      <w:r w:rsidR="00674564">
        <w:t xml:space="preserve"> and the</w:t>
      </w:r>
      <w:r w:rsidR="00E5263B">
        <w:t xml:space="preserve"> machines they’re watching.</w:t>
      </w:r>
      <w:r w:rsidR="00342434">
        <w:t xml:space="preserve"> This reali</w:t>
      </w:r>
      <w:r w:rsidR="00A71E3B">
        <w:t>zation is what allows for moments of affection or sentimentality</w:t>
      </w:r>
      <w:r w:rsidR="00342434">
        <w:t xml:space="preserve"> to be created with these lifeless materials. It’s a method that can make the work more </w:t>
      </w:r>
      <w:r w:rsidR="00342434" w:rsidRPr="00342434">
        <w:rPr>
          <w:i/>
        </w:rPr>
        <w:t>human</w:t>
      </w:r>
      <w:r w:rsidR="00A73649">
        <w:t>, not in an anthropomorphic sense, but in a relational sense</w:t>
      </w:r>
      <w:r w:rsidR="00342434">
        <w:t>.</w:t>
      </w:r>
    </w:p>
    <w:p w14:paraId="3204358E" w14:textId="29EC58F6" w:rsidR="006974D0" w:rsidRDefault="006974D0" w:rsidP="00AB282B">
      <w:pPr>
        <w:pStyle w:val="Heading2"/>
      </w:pPr>
      <w:bookmarkStart w:id="7" w:name="_Toc456223649"/>
      <w:r>
        <w:t>Chara</w:t>
      </w:r>
      <w:r w:rsidR="00C75F1E">
        <w:t>cteristics</w:t>
      </w:r>
      <w:bookmarkEnd w:id="7"/>
    </w:p>
    <w:p w14:paraId="2D50056C" w14:textId="4664A28C" w:rsidR="00235567" w:rsidRDefault="00A43742" w:rsidP="00235567">
      <w:pPr>
        <w:rPr>
          <w:noProof/>
        </w:rPr>
      </w:pPr>
      <w:r>
        <w:t xml:space="preserve">This thesis will describe how such guile can be created within the framework of mechatronic sound </w:t>
      </w:r>
      <w:r w:rsidR="0010570A">
        <w:t>art</w:t>
      </w:r>
      <w:r w:rsidR="007241CF">
        <w:t xml:space="preserve"> by discussing the methods in which this is attempted</w:t>
      </w:r>
      <w:r w:rsidR="00E5263B">
        <w:t xml:space="preserve">. </w:t>
      </w:r>
      <w:r w:rsidR="001928C8">
        <w:t>There are</w:t>
      </w:r>
      <w:r w:rsidR="00E66D14">
        <w:t xml:space="preserve"> </w:t>
      </w:r>
      <w:r w:rsidR="00C049B4">
        <w:t>three</w:t>
      </w:r>
      <w:r w:rsidR="007E26A6">
        <w:t xml:space="preserve"> </w:t>
      </w:r>
      <w:r w:rsidR="00A71E3B">
        <w:t>aesthetic</w:t>
      </w:r>
      <w:r w:rsidR="007E26A6">
        <w:t xml:space="preserve"> attributes </w:t>
      </w:r>
      <w:r w:rsidR="00CB4D82">
        <w:t xml:space="preserve">found </w:t>
      </w:r>
      <w:r w:rsidR="00E66D14">
        <w:t>i</w:t>
      </w:r>
      <w:r w:rsidR="00940351">
        <w:t>n these pieces</w:t>
      </w:r>
      <w:r w:rsidR="00E66D14">
        <w:t xml:space="preserve"> </w:t>
      </w:r>
      <w:r w:rsidR="00187251">
        <w:t>that contribute</w:t>
      </w:r>
      <w:r w:rsidR="006B1A6F">
        <w:t xml:space="preserve"> to the creation of</w:t>
      </w:r>
      <w:r w:rsidR="007E26A6">
        <w:t xml:space="preserve"> these relation</w:t>
      </w:r>
      <w:r w:rsidR="00332AE9">
        <w:t>s</w:t>
      </w:r>
      <w:r w:rsidR="00252AD8">
        <w:t xml:space="preserve">. </w:t>
      </w:r>
      <w:r w:rsidR="003D1BCC">
        <w:t>There is a</w:t>
      </w:r>
      <w:r w:rsidR="00E66D14">
        <w:t xml:space="preserve"> sonic characteristic</w:t>
      </w:r>
      <w:r w:rsidR="00187251">
        <w:t xml:space="preserve"> </w:t>
      </w:r>
      <w:r w:rsidR="00CB4D82">
        <w:t>based on</w:t>
      </w:r>
      <w:r w:rsidR="00342434">
        <w:t xml:space="preserve"> </w:t>
      </w:r>
      <w:r w:rsidR="00187251">
        <w:t>noise</w:t>
      </w:r>
      <w:r w:rsidR="003A2399">
        <w:t>,</w:t>
      </w:r>
      <w:r w:rsidR="00C049B4">
        <w:t xml:space="preserve"> </w:t>
      </w:r>
      <w:r w:rsidR="00056099">
        <w:t>a procedura</w:t>
      </w:r>
      <w:r w:rsidR="00E66D14">
        <w:t>l characteristic</w:t>
      </w:r>
      <w:r w:rsidR="00187251">
        <w:t xml:space="preserve"> bas</w:t>
      </w:r>
      <w:r w:rsidR="003D1BCC">
        <w:t>ed on the concept of a physical narrative</w:t>
      </w:r>
      <w:r w:rsidR="00C049B4">
        <w:t xml:space="preserve">, and a systemic characteristic based on </w:t>
      </w:r>
      <w:r w:rsidR="00C31572">
        <w:t xml:space="preserve">the concepts of </w:t>
      </w:r>
      <w:r w:rsidR="00C049B4">
        <w:t>complexity</w:t>
      </w:r>
      <w:r w:rsidR="003D1BCC">
        <w:t xml:space="preserve"> and emergence</w:t>
      </w:r>
      <w:r w:rsidR="00E66D14">
        <w:t>.</w:t>
      </w:r>
      <w:r w:rsidR="00D754F7" w:rsidRPr="00D754F7">
        <w:rPr>
          <w:noProof/>
        </w:rPr>
        <w:t xml:space="preserve"> </w:t>
      </w:r>
    </w:p>
    <w:p w14:paraId="27884DB0" w14:textId="57B53047" w:rsidR="00647B18" w:rsidRDefault="00647B18" w:rsidP="00235567">
      <w:pPr>
        <w:jc w:val="center"/>
      </w:pPr>
    </w:p>
    <w:p w14:paraId="3FE4F963" w14:textId="5FABC2FB" w:rsidR="00A73649" w:rsidRDefault="00D53618" w:rsidP="000F2C9B">
      <w:pPr>
        <w:pStyle w:val="Caption"/>
      </w:pPr>
      <w:r>
        <w:rPr>
          <w:noProof/>
        </w:rPr>
        <w:lastRenderedPageBreak/>
        <w:drawing>
          <wp:inline distT="0" distB="0" distL="0" distR="0" wp14:anchorId="3E0E216C" wp14:editId="157FB768">
            <wp:extent cx="5708650" cy="2210435"/>
            <wp:effectExtent l="0" t="0" r="6350" b="0"/>
            <wp:docPr id="18" name="Picture 18" descr="../characteristi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acteristic-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8650" cy="2210435"/>
                    </a:xfrm>
                    <a:prstGeom prst="rect">
                      <a:avLst/>
                    </a:prstGeom>
                    <a:noFill/>
                    <a:ln>
                      <a:noFill/>
                    </a:ln>
                  </pic:spPr>
                </pic:pic>
              </a:graphicData>
            </a:graphic>
          </wp:inline>
        </w:drawing>
      </w:r>
    </w:p>
    <w:p w14:paraId="331924D7" w14:textId="52087DB2" w:rsidR="00647B18" w:rsidRDefault="00152334" w:rsidP="000F2C9B">
      <w:pPr>
        <w:pStyle w:val="Caption"/>
      </w:pPr>
      <w:bookmarkStart w:id="8" w:name="_Toc456223697"/>
      <w:r>
        <w:t xml:space="preserve">Figure </w:t>
      </w:r>
      <w:fldSimple w:instr=" SEQ Figure \* ARABIC ">
        <w:r w:rsidR="00CB1B8C">
          <w:rPr>
            <w:noProof/>
          </w:rPr>
          <w:t>1</w:t>
        </w:r>
      </w:fldSimple>
      <w:r>
        <w:t xml:space="preserve">. </w:t>
      </w:r>
      <w:r w:rsidR="00C049B4">
        <w:t>The three</w:t>
      </w:r>
      <w:r w:rsidR="004A5179">
        <w:t xml:space="preserve"> characteristics found in the work presented in this thesis.</w:t>
      </w:r>
      <w:bookmarkEnd w:id="8"/>
    </w:p>
    <w:p w14:paraId="376B7E40" w14:textId="65C42E09" w:rsidR="00342434" w:rsidRPr="00342434" w:rsidRDefault="00342434" w:rsidP="00342434"/>
    <w:p w14:paraId="275F5BD7" w14:textId="32270EB9" w:rsidR="006974D0" w:rsidRDefault="00141320" w:rsidP="006974D0">
      <w:pPr>
        <w:pStyle w:val="Heading3"/>
      </w:pPr>
      <w:bookmarkStart w:id="9" w:name="_Toc456223650"/>
      <w:r>
        <w:rPr>
          <w:noProof/>
        </w:rPr>
        <w:drawing>
          <wp:anchor distT="0" distB="0" distL="114300" distR="114300" simplePos="0" relativeHeight="251678720" behindDoc="1" locked="0" layoutInCell="1" allowOverlap="1" wp14:anchorId="6F54E471" wp14:editId="700216C1">
            <wp:simplePos x="0" y="0"/>
            <wp:positionH relativeFrom="column">
              <wp:posOffset>2536091</wp:posOffset>
            </wp:positionH>
            <wp:positionV relativeFrom="paragraph">
              <wp:posOffset>38088</wp:posOffset>
            </wp:positionV>
            <wp:extent cx="338730" cy="338730"/>
            <wp:effectExtent l="0" t="0" r="0" b="0"/>
            <wp:wrapNone/>
            <wp:docPr id="12" name="Picture 12"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730" cy="338730"/>
                    </a:xfrm>
                    <a:prstGeom prst="rect">
                      <a:avLst/>
                    </a:prstGeom>
                    <a:noFill/>
                    <a:ln>
                      <a:noFill/>
                    </a:ln>
                  </pic:spPr>
                </pic:pic>
              </a:graphicData>
            </a:graphic>
            <wp14:sizeRelH relativeFrom="page">
              <wp14:pctWidth>0</wp14:pctWidth>
            </wp14:sizeRelH>
            <wp14:sizeRelV relativeFrom="page">
              <wp14:pctHeight>0</wp14:pctHeight>
            </wp14:sizeRelV>
          </wp:anchor>
        </w:drawing>
      </w:r>
      <w:r w:rsidR="006974D0">
        <w:t>Sonic Characteristic // Noise</w:t>
      </w:r>
      <w:bookmarkEnd w:id="9"/>
    </w:p>
    <w:p w14:paraId="3E9CCC46" w14:textId="77777777" w:rsidR="001B5CD5" w:rsidRPr="001B5CD5" w:rsidRDefault="001B5CD5" w:rsidP="001B5CD5"/>
    <w:p w14:paraId="455B001D" w14:textId="7E26DC3D" w:rsidR="00DF4DB1" w:rsidRDefault="00345871" w:rsidP="00C049B4">
      <w:r>
        <w:t xml:space="preserve">Noise </w:t>
      </w:r>
      <w:r w:rsidR="006974D0">
        <w:t xml:space="preserve">is the primary sonic element of these works. This noise is the stuff of machines, the </w:t>
      </w:r>
      <w:r w:rsidR="008F7192">
        <w:t xml:space="preserve">sonic </w:t>
      </w:r>
      <w:r w:rsidR="006974D0">
        <w:t>output of everyday objects</w:t>
      </w:r>
      <w:r w:rsidR="00464EE9">
        <w:t xml:space="preserve">; this is a noise whose roots stem from the </w:t>
      </w:r>
      <w:r w:rsidR="00532705">
        <w:t xml:space="preserve">Futurist definition of noise as described by Luigi Russolo. When </w:t>
      </w:r>
      <w:r w:rsidR="00C32D9C">
        <w:t xml:space="preserve">the </w:t>
      </w:r>
      <w:r w:rsidR="00532705">
        <w:t xml:space="preserve">term </w:t>
      </w:r>
      <w:r w:rsidR="00532705">
        <w:rPr>
          <w:i/>
        </w:rPr>
        <w:t xml:space="preserve">noise </w:t>
      </w:r>
      <w:r w:rsidR="00C32D9C">
        <w:t>is used in this thesis, it is describing the sort of noise that arose from the</w:t>
      </w:r>
      <w:r w:rsidR="00532705">
        <w:t xml:space="preserve"> </w:t>
      </w:r>
      <w:r w:rsidR="00AD094B">
        <w:t>“increasing proliferation of machinery”</w:t>
      </w:r>
      <w:r w:rsidR="0050118D">
        <w:t xml:space="preserve"> </w:t>
      </w:r>
      <w:r w:rsidR="0050118D">
        <w:rPr>
          <w:rStyle w:val="FootnoteReference"/>
        </w:rPr>
        <w:footnoteReference w:id="4"/>
      </w:r>
      <w:r w:rsidR="00653D59">
        <w:t xml:space="preserve"> </w:t>
      </w:r>
      <w:r w:rsidR="00C32D9C">
        <w:t>of</w:t>
      </w:r>
      <w:r w:rsidR="00AD094B">
        <w:t xml:space="preserve"> the</w:t>
      </w:r>
      <w:r w:rsidR="00464EE9">
        <w:t xml:space="preserve"> early 20</w:t>
      </w:r>
      <w:r w:rsidR="00464EE9" w:rsidRPr="00464EE9">
        <w:rPr>
          <w:vertAlign w:val="superscript"/>
        </w:rPr>
        <w:t>th</w:t>
      </w:r>
      <w:r w:rsidR="00464EE9">
        <w:t xml:space="preserve"> century</w:t>
      </w:r>
      <w:r w:rsidR="006974D0">
        <w:t>.</w:t>
      </w:r>
      <w:r w:rsidR="00165921">
        <w:t xml:space="preserve"> This noise is the sound of machines</w:t>
      </w:r>
      <w:r w:rsidR="00AB4AD4">
        <w:t xml:space="preserve"> and human action.</w:t>
      </w:r>
      <w:r w:rsidR="00C049B4">
        <w:t xml:space="preserve"> </w:t>
      </w:r>
      <w:r w:rsidR="00CB4D82">
        <w:t>An</w:t>
      </w:r>
      <w:r w:rsidR="008F7192">
        <w:t xml:space="preserve"> audience has </w:t>
      </w:r>
      <w:r w:rsidR="00E448E7">
        <w:t xml:space="preserve">an inherent connection to this type of noise </w:t>
      </w:r>
      <w:r w:rsidR="008F7192">
        <w:t>because of its</w:t>
      </w:r>
      <w:r w:rsidR="0084413D">
        <w:t xml:space="preserve"> </w:t>
      </w:r>
      <w:r w:rsidR="008F7192">
        <w:t>familiarity</w:t>
      </w:r>
      <w:r w:rsidR="003D3EF7">
        <w:t xml:space="preserve"> to everyday experiences</w:t>
      </w:r>
      <w:r w:rsidR="00CB4D82">
        <w:t>, and the discussed pieces will explore this connection.</w:t>
      </w:r>
    </w:p>
    <w:p w14:paraId="5CBF9CA4" w14:textId="0E0BA1E8" w:rsidR="006974D0" w:rsidRDefault="00C049B4" w:rsidP="006974D0">
      <w:pPr>
        <w:pStyle w:val="Heading3"/>
      </w:pPr>
      <w:bookmarkStart w:id="10" w:name="_Toc456223651"/>
      <w:r>
        <w:rPr>
          <w:noProof/>
        </w:rPr>
        <w:drawing>
          <wp:anchor distT="0" distB="0" distL="114300" distR="114300" simplePos="0" relativeHeight="251672576" behindDoc="1" locked="0" layoutInCell="1" allowOverlap="1" wp14:anchorId="1FBC6411" wp14:editId="375A5295">
            <wp:simplePos x="0" y="0"/>
            <wp:positionH relativeFrom="column">
              <wp:posOffset>3678913</wp:posOffset>
            </wp:positionH>
            <wp:positionV relativeFrom="paragraph">
              <wp:posOffset>36818</wp:posOffset>
            </wp:positionV>
            <wp:extent cx="345491" cy="345491"/>
            <wp:effectExtent l="0" t="0" r="10160" b="10160"/>
            <wp:wrapNone/>
            <wp:docPr id="50" name="Picture 50"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5491" cy="345491"/>
                    </a:xfrm>
                    <a:prstGeom prst="rect">
                      <a:avLst/>
                    </a:prstGeom>
                    <a:noFill/>
                    <a:ln>
                      <a:noFill/>
                    </a:ln>
                  </pic:spPr>
                </pic:pic>
              </a:graphicData>
            </a:graphic>
            <wp14:sizeRelH relativeFrom="page">
              <wp14:pctWidth>0</wp14:pctWidth>
            </wp14:sizeRelH>
            <wp14:sizeRelV relativeFrom="page">
              <wp14:pctHeight>0</wp14:pctHeight>
            </wp14:sizeRelV>
          </wp:anchor>
        </w:drawing>
      </w:r>
      <w:r w:rsidR="00F66104">
        <w:t>Procedural</w:t>
      </w:r>
      <w:r w:rsidR="006974D0">
        <w:t xml:space="preserve"> Characteristic // </w:t>
      </w:r>
      <w:r w:rsidR="0084186A">
        <w:t xml:space="preserve">Physical </w:t>
      </w:r>
      <w:r w:rsidR="006974D0">
        <w:t>Narrative</w:t>
      </w:r>
      <w:bookmarkEnd w:id="10"/>
    </w:p>
    <w:p w14:paraId="20556CE7" w14:textId="38ED29A0" w:rsidR="001B5CD5" w:rsidRPr="001B5CD5" w:rsidRDefault="001B5CD5" w:rsidP="001B5CD5"/>
    <w:p w14:paraId="692A70A0" w14:textId="77777777" w:rsidR="00362E6B" w:rsidRDefault="00F50A51" w:rsidP="001C23B2">
      <w:r>
        <w:t xml:space="preserve">The compositional method </w:t>
      </w:r>
      <w:r w:rsidR="00DC6D37">
        <w:t>in this thesis requires that</w:t>
      </w:r>
      <w:r w:rsidR="0084413D">
        <w:t xml:space="preserve"> </w:t>
      </w:r>
      <w:r w:rsidR="00CB4D82">
        <w:t xml:space="preserve">the </w:t>
      </w:r>
      <w:r w:rsidR="0084413D">
        <w:t>sound</w:t>
      </w:r>
      <w:r w:rsidR="006D4B42">
        <w:t xml:space="preserve"> produced</w:t>
      </w:r>
      <w:r>
        <w:t xml:space="preserve"> is ancillary or parallel to a</w:t>
      </w:r>
      <w:r w:rsidR="009932F9">
        <w:t xml:space="preserve"> narrative that is developing.</w:t>
      </w:r>
      <w:r w:rsidR="00165921">
        <w:t xml:space="preserve"> In each</w:t>
      </w:r>
      <w:r w:rsidR="009932F9">
        <w:t xml:space="preserve"> piece, there is a story being told through a set of human action</w:t>
      </w:r>
      <w:r>
        <w:t>s and programmable functions</w:t>
      </w:r>
      <w:r w:rsidR="00CB4D82">
        <w:t>;</w:t>
      </w:r>
      <w:r>
        <w:t xml:space="preserve"> the music that occurs is m</w:t>
      </w:r>
      <w:r w:rsidR="00CB4D82">
        <w:t xml:space="preserve">erely a result of the narrative’s </w:t>
      </w:r>
      <w:r>
        <w:t>progres</w:t>
      </w:r>
      <w:r w:rsidR="00CB4D82">
        <w:t>sion</w:t>
      </w:r>
      <w:r>
        <w:t xml:space="preserve">. </w:t>
      </w:r>
    </w:p>
    <w:p w14:paraId="288F0548" w14:textId="706002CC" w:rsidR="00EB3B1C" w:rsidRDefault="00362E6B" w:rsidP="00362E6B">
      <w:pPr>
        <w:ind w:firstLine="720"/>
      </w:pPr>
      <w:r>
        <w:t xml:space="preserve">This </w:t>
      </w:r>
      <w:r w:rsidR="00333D7D">
        <w:t xml:space="preserve">method </w:t>
      </w:r>
      <w:r>
        <w:t xml:space="preserve">can be considered a type of process music. “In the experimental “open work,” musical arguments are replaced by </w:t>
      </w:r>
      <w:r>
        <w:rPr>
          <w:i/>
        </w:rPr>
        <w:t xml:space="preserve">processes </w:t>
      </w:r>
      <w:r>
        <w:t xml:space="preserve">that result in “music,” and the writing of </w:t>
      </w:r>
      <w:r>
        <w:lastRenderedPageBreak/>
        <w:t>music is supplanted by the creation of situations.”</w:t>
      </w:r>
      <w:r>
        <w:rPr>
          <w:rStyle w:val="FootnoteReference"/>
        </w:rPr>
        <w:footnoteReference w:id="5"/>
      </w:r>
      <w:r w:rsidR="002D38C4">
        <w:t xml:space="preserve"> </w:t>
      </w:r>
      <w:r w:rsidR="0011636C">
        <w:t xml:space="preserve">Brandon LaBelle is supplanting the </w:t>
      </w:r>
      <w:r w:rsidR="00704874">
        <w:t xml:space="preserve">typical creation of </w:t>
      </w:r>
      <w:r w:rsidR="0011636C">
        <w:t>sound</w:t>
      </w:r>
      <w:r w:rsidR="002A40F5">
        <w:t xml:space="preserve"> in favor of</w:t>
      </w:r>
      <w:r w:rsidR="00771FA3">
        <w:t xml:space="preserve"> processes that</w:t>
      </w:r>
      <w:r w:rsidR="002A40F5">
        <w:t xml:space="preserve"> will </w:t>
      </w:r>
      <w:r w:rsidR="00704874">
        <w:t xml:space="preserve">determine its output. </w:t>
      </w:r>
      <w:r w:rsidR="000E6054">
        <w:t>In the context of this research, t</w:t>
      </w:r>
      <w:r w:rsidR="0002199F">
        <w:t>he physical</w:t>
      </w:r>
      <w:r w:rsidR="00622CF7">
        <w:t xml:space="preserve"> narrative posited</w:t>
      </w:r>
      <w:r w:rsidR="00704874">
        <w:t xml:space="preserve"> is </w:t>
      </w:r>
      <w:r w:rsidR="0002199F">
        <w:t>progressed by</w:t>
      </w:r>
      <w:r w:rsidR="000A2AD3">
        <w:t xml:space="preserve"> human action</w:t>
      </w:r>
      <w:r w:rsidR="00704874">
        <w:t>s</w:t>
      </w:r>
      <w:r w:rsidR="0002199F">
        <w:t xml:space="preserve"> and </w:t>
      </w:r>
      <w:r w:rsidR="00447514">
        <w:t>programmable functions; the physical narrative is the situation</w:t>
      </w:r>
      <w:r w:rsidR="00622CF7">
        <w:t xml:space="preserve"> that LaBelle is referring to</w:t>
      </w:r>
      <w:r w:rsidR="00704874">
        <w:t>.</w:t>
      </w:r>
      <w:r w:rsidR="0002199F">
        <w:t xml:space="preserve"> T</w:t>
      </w:r>
      <w:r w:rsidR="00755CAA">
        <w:t>here is rarely an intentional</w:t>
      </w:r>
      <w:r w:rsidR="00F50A51">
        <w:t xml:space="preserve"> sound that occurs just for the sake of sound. </w:t>
      </w:r>
      <w:r w:rsidR="00CB4D82">
        <w:t xml:space="preserve">This </w:t>
      </w:r>
      <w:r w:rsidR="007A09F9">
        <w:t xml:space="preserve">does not necessarily give sound less importance in the </w:t>
      </w:r>
      <w:r w:rsidR="0044082A">
        <w:t>work</w:t>
      </w:r>
      <w:r w:rsidR="00607F95">
        <w:t>; there is still a</w:t>
      </w:r>
      <w:r w:rsidR="0044082A">
        <w:t>n objective</w:t>
      </w:r>
      <w:r w:rsidR="00607F95">
        <w:t xml:space="preserve"> consideration of </w:t>
      </w:r>
      <w:r w:rsidR="0084186A">
        <w:t>the</w:t>
      </w:r>
      <w:r w:rsidR="00607F95">
        <w:t xml:space="preserve"> sonic landscape</w:t>
      </w:r>
      <w:r w:rsidR="0084186A">
        <w:t xml:space="preserve"> that is created</w:t>
      </w:r>
      <w:r w:rsidR="00607F95">
        <w:t>, but the result</w:t>
      </w:r>
      <w:r w:rsidR="007301DC">
        <w:t xml:space="preserve">ing sound </w:t>
      </w:r>
      <w:r w:rsidR="000E6054" w:rsidRPr="000E6054">
        <w:t>always</w:t>
      </w:r>
      <w:r w:rsidR="007301DC">
        <w:t xml:space="preserve"> coincide</w:t>
      </w:r>
      <w:r w:rsidR="000E6054">
        <w:t>s</w:t>
      </w:r>
      <w:r w:rsidR="007301DC">
        <w:t xml:space="preserve"> with a</w:t>
      </w:r>
      <w:r w:rsidR="00607F95">
        <w:t xml:space="preserve"> narrative</w:t>
      </w:r>
      <w:r w:rsidR="00DD29DB">
        <w:t xml:space="preserve"> (or process)</w:t>
      </w:r>
      <w:r w:rsidR="00607F95">
        <w:t xml:space="preserve"> that is developing.</w:t>
      </w:r>
    </w:p>
    <w:p w14:paraId="189D6EDD" w14:textId="77777777" w:rsidR="007A5225" w:rsidRDefault="00872021" w:rsidP="00EB3B1C">
      <w:pPr>
        <w:ind w:firstLine="720"/>
      </w:pPr>
      <w:r>
        <w:t>In regard to the performed pieces in this thesis, t</w:t>
      </w:r>
      <w:r w:rsidR="00EB3B1C">
        <w:t>he narrative elicits a</w:t>
      </w:r>
      <w:r w:rsidR="00E26ECE">
        <w:t xml:space="preserve"> task-oriented performance</w:t>
      </w:r>
      <w:r>
        <w:t xml:space="preserve"> that the performer progresses</w:t>
      </w:r>
      <w:r w:rsidR="003A7F9D">
        <w:t xml:space="preserve"> with human action. </w:t>
      </w:r>
    </w:p>
    <w:p w14:paraId="2DDE5FFE" w14:textId="6AB2CAE8" w:rsidR="000E6054" w:rsidRDefault="000E6054" w:rsidP="00EB3B1C">
      <w:pPr>
        <w:ind w:firstLine="720"/>
      </w:pPr>
      <w:r>
        <w:t xml:space="preserve">In regard to the installation in this thesis, the physical narrative </w:t>
      </w:r>
      <w:r w:rsidR="00F61816">
        <w:t>is subjected to a</w:t>
      </w:r>
      <w:r>
        <w:t xml:space="preserve"> physical system that is in place. It is progressed by the installation’s nature, rather than human action.</w:t>
      </w:r>
    </w:p>
    <w:p w14:paraId="4F048BFB" w14:textId="0A145F89" w:rsidR="0084413D" w:rsidRDefault="00C049B4" w:rsidP="0084413D">
      <w:pPr>
        <w:pStyle w:val="Heading3"/>
      </w:pPr>
      <w:bookmarkStart w:id="11" w:name="_Toc456223652"/>
      <w:r>
        <w:rPr>
          <w:noProof/>
        </w:rPr>
        <w:drawing>
          <wp:anchor distT="0" distB="0" distL="114300" distR="114300" simplePos="0" relativeHeight="251683840" behindDoc="0" locked="0" layoutInCell="1" allowOverlap="1" wp14:anchorId="0D3C0833" wp14:editId="7E228BAC">
            <wp:simplePos x="0" y="0"/>
            <wp:positionH relativeFrom="column">
              <wp:posOffset>4056312</wp:posOffset>
            </wp:positionH>
            <wp:positionV relativeFrom="paragraph">
              <wp:posOffset>34500</wp:posOffset>
            </wp:positionV>
            <wp:extent cx="343535" cy="343535"/>
            <wp:effectExtent l="0" t="0" r="12065" b="12065"/>
            <wp:wrapNone/>
            <wp:docPr id="42" name="Picture 42"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343535" cy="3435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413D">
        <w:t>Systemic Characteristic // Complexity</w:t>
      </w:r>
      <w:r w:rsidR="00CE0100">
        <w:t xml:space="preserve"> &amp; Emergence</w:t>
      </w:r>
      <w:bookmarkEnd w:id="11"/>
    </w:p>
    <w:p w14:paraId="7C7B0993" w14:textId="44AF92F5" w:rsidR="0084413D" w:rsidRDefault="0084413D" w:rsidP="007E52B5">
      <w:pPr>
        <w:ind w:firstLine="720"/>
      </w:pPr>
    </w:p>
    <w:p w14:paraId="41B9DE0C" w14:textId="497A7543" w:rsidR="00601DC2" w:rsidRDefault="003626BA" w:rsidP="009011A1">
      <w:r>
        <w:t>The amount of complexity found in the compo</w:t>
      </w:r>
      <w:r w:rsidR="009C1515">
        <w:t>sition is</w:t>
      </w:r>
      <w:r w:rsidR="007241CF">
        <w:t xml:space="preserve"> important to the works in this</w:t>
      </w:r>
      <w:r w:rsidR="00E33DDF">
        <w:t xml:space="preserve"> thesis. There is a concept of </w:t>
      </w:r>
      <w:r w:rsidR="00E33DDF">
        <w:rPr>
          <w:i/>
        </w:rPr>
        <w:t>emergence</w:t>
      </w:r>
      <w:r w:rsidR="00E33DDF">
        <w:t>,</w:t>
      </w:r>
      <w:r w:rsidR="00B26849">
        <w:t xml:space="preserve"> </w:t>
      </w:r>
      <w:r w:rsidR="00E33DDF">
        <w:t>which</w:t>
      </w:r>
      <w:r>
        <w:t xml:space="preserve"> describes</w:t>
      </w:r>
      <w:r w:rsidR="00601DC2">
        <w:t xml:space="preserve"> a </w:t>
      </w:r>
      <w:r w:rsidR="00A26C0B">
        <w:t>syste</w:t>
      </w:r>
      <w:r w:rsidR="00FB484B">
        <w:t>m with</w:t>
      </w:r>
      <w:r w:rsidR="00B26849">
        <w:t xml:space="preserve"> an amount of com</w:t>
      </w:r>
      <w:r w:rsidR="00E33DDF">
        <w:t>plexity which grants that system</w:t>
      </w:r>
      <w:r w:rsidR="00B26849">
        <w:t xml:space="preserve"> an</w:t>
      </w:r>
      <w:r w:rsidR="00FB484B">
        <w:t xml:space="preserve"> un</w:t>
      </w:r>
      <w:r w:rsidR="00A26C0B">
        <w:t xml:space="preserve">predictable </w:t>
      </w:r>
      <w:r w:rsidR="00B26849">
        <w:t>outcome</w:t>
      </w:r>
      <w:r w:rsidR="009C1515">
        <w:t>.</w:t>
      </w:r>
      <w:r w:rsidR="00601DC2">
        <w:t xml:space="preserve"> </w:t>
      </w:r>
      <w:r w:rsidR="00FB484B">
        <w:t>This unpredictable output can be seen</w:t>
      </w:r>
      <w:r w:rsidR="00B26849">
        <w:t xml:space="preserve"> as an output that</w:t>
      </w:r>
      <w:r w:rsidR="00FB484B">
        <w:t xml:space="preserve"> </w:t>
      </w:r>
      <w:r w:rsidR="00FB484B" w:rsidRPr="00B26849">
        <w:rPr>
          <w:i/>
        </w:rPr>
        <w:t>emerge</w:t>
      </w:r>
      <w:r w:rsidR="00B26849">
        <w:rPr>
          <w:i/>
        </w:rPr>
        <w:t>s</w:t>
      </w:r>
      <w:r w:rsidR="00FB484B">
        <w:t xml:space="preserve"> from the system</w:t>
      </w:r>
      <w:r w:rsidR="009C1515">
        <w:t xml:space="preserve"> due to its complexity</w:t>
      </w:r>
      <w:r w:rsidR="00FB484B">
        <w:t>.</w:t>
      </w:r>
    </w:p>
    <w:p w14:paraId="190C1BE5" w14:textId="7F29A2F9" w:rsidR="007241CF" w:rsidRDefault="00601DC2" w:rsidP="00601DC2">
      <w:pPr>
        <w:ind w:firstLine="720"/>
      </w:pPr>
      <w:r>
        <w:t>In regard to this</w:t>
      </w:r>
      <w:r w:rsidR="00B26849">
        <w:t xml:space="preserve"> performed works in this thesis, this characteristic refers to a</w:t>
      </w:r>
      <w:r>
        <w:t xml:space="preserve"> complex system that the performer must respond to it as if it were a cooperator.</w:t>
      </w:r>
      <w:r w:rsidR="000A2AD3">
        <w:t xml:space="preserve"> </w:t>
      </w:r>
      <w:r w:rsidR="00196357">
        <w:t xml:space="preserve">When a system is complex enough, </w:t>
      </w:r>
      <w:r w:rsidR="000A2AD3">
        <w:t xml:space="preserve">the performer </w:t>
      </w:r>
      <w:r w:rsidR="00FB484B">
        <w:t xml:space="preserve">can </w:t>
      </w:r>
      <w:r w:rsidR="000A2AD3">
        <w:t xml:space="preserve">be genuinely surprised by the mechatronic object’s behavior, </w:t>
      </w:r>
      <w:r w:rsidR="00FB484B">
        <w:t>which strengthens the semblance of a relationship between the two.</w:t>
      </w:r>
      <w:r w:rsidR="00230514">
        <w:t xml:space="preserve"> A </w:t>
      </w:r>
      <w:r w:rsidR="003C3F82">
        <w:t>scripted</w:t>
      </w:r>
      <w:r w:rsidR="00230514">
        <w:t xml:space="preserve"> narrative can be created that still allows for</w:t>
      </w:r>
      <w:r w:rsidR="003C3F82">
        <w:t xml:space="preserve"> surprises during the performance, leaving the performer unaware of the outcome.</w:t>
      </w:r>
      <w:r w:rsidR="000B1730">
        <w:t xml:space="preserve"> This </w:t>
      </w:r>
      <w:r w:rsidR="00230514">
        <w:t>allows the performer to be genuinely pleased or frustrated at the mechatronic object</w:t>
      </w:r>
      <w:r w:rsidR="000B1730">
        <w:t>’s behavior</w:t>
      </w:r>
      <w:r w:rsidR="002E0586">
        <w:t>, giving the object a personality for the performer to respond to.</w:t>
      </w:r>
    </w:p>
    <w:p w14:paraId="7B5E191F" w14:textId="2079CD74" w:rsidR="00B26849" w:rsidRDefault="00B26849" w:rsidP="00601DC2">
      <w:pPr>
        <w:ind w:firstLine="720"/>
      </w:pPr>
      <w:r>
        <w:t xml:space="preserve">In regard to the installation in this thesis, this complexity arises from the physical nature of the installation itself. The delicate mechanics fail in unexpected ways, providing an output that is relatable to our reliance on the machines we are dependent on. </w:t>
      </w:r>
    </w:p>
    <w:p w14:paraId="79F166E6" w14:textId="77777777" w:rsidR="00E33DDF" w:rsidRDefault="00E33DDF" w:rsidP="00601DC2">
      <w:pPr>
        <w:ind w:firstLine="720"/>
      </w:pPr>
    </w:p>
    <w:p w14:paraId="2FBA790A" w14:textId="3E4CE6B2" w:rsidR="007241CF" w:rsidRDefault="00151A79" w:rsidP="007241CF">
      <w:pPr>
        <w:pStyle w:val="Heading3"/>
      </w:pPr>
      <w:bookmarkStart w:id="12" w:name="_Toc456223653"/>
      <w:r>
        <w:rPr>
          <w:noProof/>
        </w:rPr>
        <w:lastRenderedPageBreak/>
        <w:drawing>
          <wp:anchor distT="0" distB="0" distL="114300" distR="114300" simplePos="0" relativeHeight="251687936" behindDoc="1" locked="0" layoutInCell="1" allowOverlap="1" wp14:anchorId="29CD94C8" wp14:editId="12C520B1">
            <wp:simplePos x="0" y="0"/>
            <wp:positionH relativeFrom="column">
              <wp:posOffset>1635125</wp:posOffset>
            </wp:positionH>
            <wp:positionV relativeFrom="paragraph">
              <wp:posOffset>-94615</wp:posOffset>
            </wp:positionV>
            <wp:extent cx="345440" cy="345440"/>
            <wp:effectExtent l="0" t="0" r="10160" b="10160"/>
            <wp:wrapNone/>
            <wp:docPr id="44" name="Picture 44"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5440" cy="3454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9984" behindDoc="1" locked="0" layoutInCell="1" allowOverlap="1" wp14:anchorId="291A2029" wp14:editId="5E9199C6">
            <wp:simplePos x="0" y="0"/>
            <wp:positionH relativeFrom="column">
              <wp:posOffset>1188720</wp:posOffset>
            </wp:positionH>
            <wp:positionV relativeFrom="paragraph">
              <wp:posOffset>-97155</wp:posOffset>
            </wp:positionV>
            <wp:extent cx="338455" cy="338455"/>
            <wp:effectExtent l="0" t="0" r="0" b="0"/>
            <wp:wrapNone/>
            <wp:docPr id="45" name="Picture 45"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455" cy="3384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5888" behindDoc="0" locked="0" layoutInCell="1" allowOverlap="1" wp14:anchorId="51EB7819" wp14:editId="3898F23B">
            <wp:simplePos x="0" y="0"/>
            <wp:positionH relativeFrom="column">
              <wp:posOffset>2092325</wp:posOffset>
            </wp:positionH>
            <wp:positionV relativeFrom="paragraph">
              <wp:posOffset>-88043</wp:posOffset>
            </wp:positionV>
            <wp:extent cx="343535" cy="343535"/>
            <wp:effectExtent l="0" t="0" r="12065" b="12065"/>
            <wp:wrapNone/>
            <wp:docPr id="43" name="Picture 43"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343535" cy="343535"/>
                    </a:xfrm>
                    <a:prstGeom prst="rect">
                      <a:avLst/>
                    </a:prstGeom>
                    <a:noFill/>
                    <a:ln>
                      <a:noFill/>
                    </a:ln>
                  </pic:spPr>
                </pic:pic>
              </a:graphicData>
            </a:graphic>
            <wp14:sizeRelH relativeFrom="page">
              <wp14:pctWidth>0</wp14:pctWidth>
            </wp14:sizeRelH>
            <wp14:sizeRelV relativeFrom="page">
              <wp14:pctHeight>0</wp14:pctHeight>
            </wp14:sizeRelV>
          </wp:anchor>
        </w:drawing>
      </w:r>
      <w:r w:rsidR="0068693C">
        <w:t>Summary</w:t>
      </w:r>
      <w:bookmarkEnd w:id="12"/>
    </w:p>
    <w:p w14:paraId="46467BE7" w14:textId="77777777" w:rsidR="007241CF" w:rsidRPr="007241CF" w:rsidRDefault="007241CF" w:rsidP="007241CF"/>
    <w:p w14:paraId="293DD3B3" w14:textId="7D41880D" w:rsidR="002D2F3C" w:rsidRDefault="001A51F5" w:rsidP="007E52B5">
      <w:pPr>
        <w:ind w:firstLine="720"/>
      </w:pPr>
      <w:r>
        <w:t xml:space="preserve">The combination of these characteristics work together to create the human relations this research is seeking. </w:t>
      </w:r>
      <w:r w:rsidR="007050F3">
        <w:t>In</w:t>
      </w:r>
      <w:r w:rsidR="007E52B5">
        <w:t xml:space="preserve"> regard to t</w:t>
      </w:r>
      <w:r w:rsidR="000A2AD3">
        <w:t>he</w:t>
      </w:r>
      <w:r w:rsidR="007050F3">
        <w:t xml:space="preserve"> performative</w:t>
      </w:r>
      <w:r w:rsidR="003E7D6A">
        <w:t xml:space="preserve"> p</w:t>
      </w:r>
      <w:r w:rsidR="00F367D6">
        <w:t>ieces in this thesis</w:t>
      </w:r>
      <w:r w:rsidR="007E52B5">
        <w:t xml:space="preserve"> (</w:t>
      </w:r>
      <w:r w:rsidR="007E52B5" w:rsidRPr="00082405">
        <w:rPr>
          <w:i/>
        </w:rPr>
        <w:t>Animal</w:t>
      </w:r>
      <w:r w:rsidR="007E52B5">
        <w:t xml:space="preserve"> and </w:t>
      </w:r>
      <w:r w:rsidR="007E52B5" w:rsidRPr="00082405">
        <w:rPr>
          <w:i/>
        </w:rPr>
        <w:t>Beast</w:t>
      </w:r>
      <w:r w:rsidR="007E52B5">
        <w:t>)</w:t>
      </w:r>
      <w:r w:rsidR="00F367D6">
        <w:t>, the mechatronics and performer cooperate to progress the narrative of the piece.</w:t>
      </w:r>
      <w:r w:rsidR="007050F3">
        <w:t xml:space="preserve"> </w:t>
      </w:r>
      <w:r w:rsidR="000A2AD3">
        <w:t>Ideally, t</w:t>
      </w:r>
      <w:r w:rsidR="007050F3">
        <w:t xml:space="preserve">here is a complex system </w:t>
      </w:r>
      <w:r w:rsidR="001D585B">
        <w:t xml:space="preserve">that relies on </w:t>
      </w:r>
      <w:r w:rsidR="000A2AD3">
        <w:t>physical</w:t>
      </w:r>
      <w:r w:rsidR="007050F3">
        <w:t xml:space="preserve"> narrative</w:t>
      </w:r>
      <w:r w:rsidR="001D585B">
        <w:t xml:space="preserve"> to develop a</w:t>
      </w:r>
      <w:r w:rsidR="000A2AD3">
        <w:t xml:space="preserve"> relationship </w:t>
      </w:r>
      <w:r w:rsidR="001D585B">
        <w:t>b</w:t>
      </w:r>
      <w:r w:rsidR="000A2AD3">
        <w:t>etween the mechatronic obje</w:t>
      </w:r>
      <w:r w:rsidR="001D585B">
        <w:t>c</w:t>
      </w:r>
      <w:r w:rsidR="000A2AD3">
        <w:t xml:space="preserve">t </w:t>
      </w:r>
      <w:r w:rsidR="001D585B">
        <w:t>and the performer</w:t>
      </w:r>
      <w:r w:rsidR="00C90DCB">
        <w:t xml:space="preserve">. These performances </w:t>
      </w:r>
      <w:r w:rsidR="00090DF5">
        <w:t>will be further described in chapter 3 and chapter 5</w:t>
      </w:r>
      <w:r w:rsidR="00CD0ED1">
        <w:t>.</w:t>
      </w:r>
      <w:r w:rsidR="007755D1">
        <w:t xml:space="preserve"> </w:t>
      </w:r>
    </w:p>
    <w:p w14:paraId="7C3ADD45" w14:textId="5AB86BD0" w:rsidR="007E52B5" w:rsidRDefault="00F367D6" w:rsidP="007E52B5">
      <w:pPr>
        <w:ind w:firstLine="720"/>
      </w:pPr>
      <w:r>
        <w:t>With regard to the mechatronic installation in this thesis</w:t>
      </w:r>
      <w:r w:rsidR="00815E40">
        <w:t xml:space="preserve"> </w:t>
      </w:r>
      <w:r w:rsidR="00815E40" w:rsidRPr="00815E40">
        <w:rPr>
          <w:i/>
        </w:rPr>
        <w:t>(Red Mitsubishi)</w:t>
      </w:r>
      <w:r>
        <w:t xml:space="preserve">, the mechatronics respond to the fragility </w:t>
      </w:r>
      <w:r w:rsidR="007E52B5">
        <w:t>of the material itself to form its</w:t>
      </w:r>
      <w:r>
        <w:t xml:space="preserve"> narrative</w:t>
      </w:r>
      <w:r w:rsidR="00CD0ED1">
        <w:t>.</w:t>
      </w:r>
      <w:r w:rsidR="000617F6">
        <w:t xml:space="preserve"> The installation’s auto-destructive nature is in fact the narrative of the piece. </w:t>
      </w:r>
      <w:r w:rsidR="00211168">
        <w:t xml:space="preserve">The </w:t>
      </w:r>
      <w:r w:rsidR="000617F6">
        <w:t xml:space="preserve">audience’s personal association with an object’s </w:t>
      </w:r>
      <w:r w:rsidR="009B788F">
        <w:t xml:space="preserve">failing and </w:t>
      </w:r>
      <w:r w:rsidR="00CB6C32">
        <w:t xml:space="preserve">its </w:t>
      </w:r>
      <w:r w:rsidR="009B788F">
        <w:t>eventual destruction</w:t>
      </w:r>
      <w:r w:rsidR="00211168">
        <w:t xml:space="preserve"> becomes the relational aspect of this work</w:t>
      </w:r>
      <w:r w:rsidR="00CB6C32">
        <w:t xml:space="preserve">. This </w:t>
      </w:r>
      <w:r w:rsidR="00090DF5">
        <w:t xml:space="preserve">will be </w:t>
      </w:r>
      <w:r w:rsidR="000617F6">
        <w:t xml:space="preserve">further </w:t>
      </w:r>
      <w:r w:rsidR="00090DF5">
        <w:t>described in chapter 4</w:t>
      </w:r>
      <w:r w:rsidR="009B788F">
        <w:t>.</w:t>
      </w:r>
      <w:r w:rsidR="00CD0ED1">
        <w:t xml:space="preserve"> </w:t>
      </w:r>
    </w:p>
    <w:p w14:paraId="5EDCDDDF" w14:textId="2238A5C4" w:rsidR="007D7077" w:rsidRPr="000617F6" w:rsidRDefault="00950F37" w:rsidP="007E52B5">
      <w:pPr>
        <w:ind w:firstLine="720"/>
      </w:pPr>
      <w:r>
        <w:t>The method in which these attributes are mixed and matched contribute t</w:t>
      </w:r>
      <w:r w:rsidR="00E76DEB">
        <w:t>o how an audience can be guiled; they are</w:t>
      </w:r>
      <w:r>
        <w:t xml:space="preserve"> what I’m considering a </w:t>
      </w:r>
      <w:r>
        <w:rPr>
          <w:i/>
        </w:rPr>
        <w:t>pitc</w:t>
      </w:r>
      <w:r w:rsidR="00E76DEB">
        <w:rPr>
          <w:i/>
        </w:rPr>
        <w:t>h</w:t>
      </w:r>
      <w:r>
        <w:t xml:space="preserve">. </w:t>
      </w:r>
      <w:r w:rsidR="008E22CC">
        <w:t>In all cases, a work</w:t>
      </w:r>
      <w:r w:rsidR="007E52B5">
        <w:t xml:space="preserve"> is created that utilizes a narrative</w:t>
      </w:r>
      <w:r w:rsidR="00E76DEB">
        <w:t xml:space="preserve"> which</w:t>
      </w:r>
      <w:r w:rsidR="00F91749">
        <w:t xml:space="preserve"> requires</w:t>
      </w:r>
      <w:r w:rsidR="008E22CC">
        <w:t xml:space="preserve"> human action or physical processes</w:t>
      </w:r>
      <w:r w:rsidR="00DE1F1D">
        <w:t xml:space="preserve"> to create its sound, the combination of such </w:t>
      </w:r>
      <w:r w:rsidR="00060972">
        <w:t xml:space="preserve">characteristics </w:t>
      </w:r>
      <w:r w:rsidR="00DE1F1D">
        <w:t>creating a vague</w:t>
      </w:r>
      <w:r w:rsidR="006F610A">
        <w:t xml:space="preserve"> </w:t>
      </w:r>
      <w:r w:rsidR="005151AD">
        <w:t xml:space="preserve">anthropomorphic </w:t>
      </w:r>
      <w:r w:rsidR="006F610A">
        <w:t>theme</w:t>
      </w:r>
      <w:r w:rsidR="00DE1F1D">
        <w:t xml:space="preserve"> throughout the </w:t>
      </w:r>
      <w:r w:rsidR="00060972">
        <w:t xml:space="preserve">different </w:t>
      </w:r>
      <w:r w:rsidR="00DE1F1D">
        <w:t>pieces</w:t>
      </w:r>
      <w:r>
        <w:rPr>
          <w:i/>
        </w:rPr>
        <w:t xml:space="preserve">. </w:t>
      </w:r>
      <w:r w:rsidR="009E37CE">
        <w:t>The</w:t>
      </w:r>
      <w:r>
        <w:t xml:space="preserve"> characteristics and their implementation methods enable this</w:t>
      </w:r>
      <w:r w:rsidR="000617F6">
        <w:t xml:space="preserve"> </w:t>
      </w:r>
      <w:r w:rsidR="000617F6">
        <w:rPr>
          <w:i/>
        </w:rPr>
        <w:t>pitch</w:t>
      </w:r>
      <w:r w:rsidR="000617F6">
        <w:t xml:space="preserve"> to materialize, in effort</w:t>
      </w:r>
      <w:r w:rsidR="005D1E2C">
        <w:t xml:space="preserve">s of creating a </w:t>
      </w:r>
      <w:r w:rsidR="00F91749">
        <w:t>relationa</w:t>
      </w:r>
      <w:r w:rsidR="005D1E2C">
        <w:t xml:space="preserve">l bond between </w:t>
      </w:r>
      <w:r w:rsidR="00865AA5">
        <w:t xml:space="preserve">the </w:t>
      </w:r>
      <w:r w:rsidR="00C9253C">
        <w:t>mach</w:t>
      </w:r>
      <w:r w:rsidR="001E3EE4">
        <w:t xml:space="preserve">ines (the mechatronics) and </w:t>
      </w:r>
      <w:r w:rsidR="00C9253C">
        <w:t>meatbags (us)</w:t>
      </w:r>
      <w:r w:rsidR="000617F6">
        <w:t xml:space="preserve">. </w:t>
      </w:r>
    </w:p>
    <w:p w14:paraId="2F5C9D8A" w14:textId="1C38BA29" w:rsidR="004532A2" w:rsidRPr="004532A2" w:rsidRDefault="006974D0" w:rsidP="004532A2">
      <w:pPr>
        <w:pStyle w:val="Heading2"/>
      </w:pPr>
      <w:bookmarkStart w:id="13" w:name="_Toc456223654"/>
      <w:r>
        <w:t>Outline</w:t>
      </w:r>
      <w:bookmarkEnd w:id="13"/>
    </w:p>
    <w:p w14:paraId="1370B3D2" w14:textId="059AF554" w:rsidR="002452B3" w:rsidRDefault="00C75F1E" w:rsidP="00C75F1E">
      <w:r>
        <w:t>Chapter 2 surveys the historical context for this work based on the c</w:t>
      </w:r>
      <w:r w:rsidR="00E31537">
        <w:t>haracteristics mentioned above.</w:t>
      </w:r>
      <w:r w:rsidR="004532A2">
        <w:tab/>
        <w:t xml:space="preserve">The remaining chapters will discuss </w:t>
      </w:r>
      <w:r w:rsidR="007A2110">
        <w:t xml:space="preserve">the </w:t>
      </w:r>
      <w:r w:rsidR="004532A2">
        <w:t>three pieces</w:t>
      </w:r>
      <w:r w:rsidR="002452B3">
        <w:t xml:space="preserve"> </w:t>
      </w:r>
      <w:r w:rsidR="0088650F">
        <w:t>and how they use the</w:t>
      </w:r>
      <w:r w:rsidR="002452B3">
        <w:t xml:space="preserve">se </w:t>
      </w:r>
      <w:r w:rsidR="004D5D66">
        <w:t xml:space="preserve">characteristics </w:t>
      </w:r>
      <w:r w:rsidR="0088650F">
        <w:t>to realize a</w:t>
      </w:r>
      <w:r w:rsidR="00EE799B">
        <w:t xml:space="preserve"> </w:t>
      </w:r>
      <w:r w:rsidR="00EE799B">
        <w:rPr>
          <w:i/>
        </w:rPr>
        <w:t>pitch</w:t>
      </w:r>
      <w:r w:rsidR="00720118">
        <w:rPr>
          <w:i/>
        </w:rPr>
        <w:t xml:space="preserve">, </w:t>
      </w:r>
      <w:r w:rsidR="008F6D30">
        <w:t>or</w:t>
      </w:r>
      <w:r w:rsidR="00720118">
        <w:t xml:space="preserve"> </w:t>
      </w:r>
      <w:r w:rsidR="00720118">
        <w:rPr>
          <w:i/>
        </w:rPr>
        <w:t>magic trick</w:t>
      </w:r>
      <w:r w:rsidR="00EE799B">
        <w:t xml:space="preserve">. </w:t>
      </w:r>
      <w:r w:rsidR="00F42CD3">
        <w:t>These chapters will</w:t>
      </w:r>
      <w:r w:rsidR="0088650F">
        <w:t xml:space="preserve"> discuss the effectiveness of the characteristics in the work and </w:t>
      </w:r>
      <w:r w:rsidR="00F42CD3">
        <w:t xml:space="preserve">how </w:t>
      </w:r>
      <w:r w:rsidR="002452B3">
        <w:t xml:space="preserve">various combinations of these attributes </w:t>
      </w:r>
      <w:r w:rsidR="0088650F">
        <w:t xml:space="preserve">allows for a </w:t>
      </w:r>
      <w:r w:rsidR="00823924">
        <w:t>piece</w:t>
      </w:r>
      <w:r w:rsidR="002452B3">
        <w:t xml:space="preserve"> to realize</w:t>
      </w:r>
      <w:r w:rsidR="0088650F">
        <w:t xml:space="preserve"> a relationship between </w:t>
      </w:r>
      <w:r w:rsidR="00C705F1">
        <w:t>humans</w:t>
      </w:r>
      <w:r w:rsidR="00B66D3C">
        <w:t xml:space="preserve"> and machines.</w:t>
      </w:r>
      <w:r w:rsidR="00823924">
        <w:t xml:space="preserve"> </w:t>
      </w:r>
    </w:p>
    <w:p w14:paraId="0F147F24" w14:textId="1DBCB8D1" w:rsidR="004532A2" w:rsidRDefault="00823924" w:rsidP="00E552EA">
      <w:pPr>
        <w:ind w:firstLine="720"/>
      </w:pPr>
      <w:r>
        <w:t xml:space="preserve">For example, </w:t>
      </w:r>
      <w:r w:rsidRPr="003E435D">
        <w:rPr>
          <w:i/>
        </w:rPr>
        <w:t>Animal</w:t>
      </w:r>
      <w:r w:rsidR="00F42CD3">
        <w:t xml:space="preserve"> depends</w:t>
      </w:r>
      <w:r w:rsidR="005432BF">
        <w:t xml:space="preserve"> heavily on its narrative</w:t>
      </w:r>
      <w:r w:rsidR="00A60A07">
        <w:t xml:space="preserve"> procedure</w:t>
      </w:r>
      <w:r w:rsidR="00876975">
        <w:t xml:space="preserve"> </w:t>
      </w:r>
      <w:r w:rsidR="00056099">
        <w:t xml:space="preserve">and </w:t>
      </w:r>
      <w:r w:rsidR="00A97074">
        <w:t>its</w:t>
      </w:r>
      <w:r w:rsidR="002452B3">
        <w:t xml:space="preserve"> scrawled and noisy soundscape</w:t>
      </w:r>
      <w:r w:rsidR="005432BF">
        <w:t xml:space="preserve">, </w:t>
      </w:r>
      <w:r w:rsidR="00A97074">
        <w:t xml:space="preserve">but lacks the </w:t>
      </w:r>
      <w:r w:rsidR="002452B3">
        <w:t>systemic</w:t>
      </w:r>
      <w:r w:rsidR="00F13FD6">
        <w:t xml:space="preserve"> complexity </w:t>
      </w:r>
      <w:r w:rsidR="00876975">
        <w:t xml:space="preserve">which would lend the </w:t>
      </w:r>
      <w:r w:rsidR="002452B3">
        <w:t>object a p</w:t>
      </w:r>
      <w:r w:rsidR="00E4015C">
        <w:t>ersonality</w:t>
      </w:r>
      <w:r>
        <w:t>.</w:t>
      </w:r>
      <w:r w:rsidR="00E4015C">
        <w:t xml:space="preserve"> In </w:t>
      </w:r>
      <w:r w:rsidR="008D26D2">
        <w:rPr>
          <w:i/>
        </w:rPr>
        <w:t xml:space="preserve">Red Mitsubishi, </w:t>
      </w:r>
      <w:r w:rsidR="00E4015C">
        <w:t>there is no physical</w:t>
      </w:r>
      <w:r w:rsidR="00841E52">
        <w:t xml:space="preserve"> performative</w:t>
      </w:r>
      <w:r w:rsidR="00E4015C">
        <w:t xml:space="preserve"> narrative</w:t>
      </w:r>
      <w:r w:rsidR="00A97074">
        <w:t xml:space="preserve"> </w:t>
      </w:r>
      <w:r w:rsidR="00037C5D">
        <w:t>(</w:t>
      </w:r>
      <w:r w:rsidR="008D26D2">
        <w:t>as it is an installation</w:t>
      </w:r>
      <w:r w:rsidR="00037C5D">
        <w:t>)</w:t>
      </w:r>
      <w:r w:rsidR="00E4015C">
        <w:t>,</w:t>
      </w:r>
      <w:r w:rsidR="008D26D2">
        <w:t xml:space="preserve"> but its physical complexity and a</w:t>
      </w:r>
      <w:r w:rsidR="005608E0">
        <w:t>coustic rawness</w:t>
      </w:r>
      <w:r w:rsidR="003536FE">
        <w:t xml:space="preserve"> still allow</w:t>
      </w:r>
      <w:r w:rsidR="005608E0">
        <w:t xml:space="preserve"> for it to be anthropomorphized</w:t>
      </w:r>
      <w:r w:rsidR="005771E1">
        <w:t xml:space="preserve">. The nature </w:t>
      </w:r>
      <w:r w:rsidR="005771E1">
        <w:lastRenderedPageBreak/>
        <w:t>of the solenoids helps build a physical narrative without the necessity of human action</w:t>
      </w:r>
      <w:r w:rsidR="005608E0">
        <w:t xml:space="preserve">. </w:t>
      </w:r>
      <w:r w:rsidR="004950AA" w:rsidRPr="003E435D">
        <w:rPr>
          <w:i/>
        </w:rPr>
        <w:t>Beast</w:t>
      </w:r>
      <w:r w:rsidR="004950AA">
        <w:t xml:space="preserve"> </w:t>
      </w:r>
      <w:r w:rsidR="005608E0">
        <w:t xml:space="preserve">contains all three of </w:t>
      </w:r>
      <w:r w:rsidR="008A7CAC">
        <w:t>discussed</w:t>
      </w:r>
      <w:r w:rsidR="005608E0">
        <w:t xml:space="preserve"> c</w:t>
      </w:r>
      <w:r w:rsidR="004950AA">
        <w:t xml:space="preserve">haracteristics, </w:t>
      </w:r>
      <w:r w:rsidR="002D5229">
        <w:t>and during its performance realizes a complex and constantly changing relationship between the object and the performer.</w:t>
      </w:r>
      <w:r w:rsidR="009441A0">
        <w:t xml:space="preserve"> </w:t>
      </w:r>
    </w:p>
    <w:p w14:paraId="26C3D083" w14:textId="77777777" w:rsidR="00E552EA" w:rsidRDefault="00E552EA" w:rsidP="00E552EA">
      <w:pPr>
        <w:ind w:firstLine="720"/>
      </w:pPr>
    </w:p>
    <w:p w14:paraId="7A3EAC2A" w14:textId="6C7E80C7" w:rsidR="00345A23" w:rsidRDefault="00821A36" w:rsidP="00345A23">
      <w:pPr>
        <w:pStyle w:val="Caption"/>
        <w:keepNext/>
      </w:pPr>
      <w:r>
        <w:rPr>
          <w:noProof/>
        </w:rPr>
        <w:drawing>
          <wp:inline distT="0" distB="0" distL="0" distR="0" wp14:anchorId="16052C36" wp14:editId="658320B3">
            <wp:extent cx="5664342" cy="5127559"/>
            <wp:effectExtent l="0" t="0" r="0" b="3810"/>
            <wp:docPr id="19" name="Picture 19" descr="../venn-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nn-new.png"/>
                    <pic:cNvPicPr>
                      <a:picLocks noChangeAspect="1" noChangeArrowheads="1"/>
                    </pic:cNvPicPr>
                  </pic:nvPicPr>
                  <pic:blipFill rotWithShape="1">
                    <a:blip r:embed="rId12">
                      <a:extLst>
                        <a:ext uri="{28A0092B-C50C-407E-A947-70E740481C1C}">
                          <a14:useLocalDpi xmlns:a14="http://schemas.microsoft.com/office/drawing/2010/main" val="0"/>
                        </a:ext>
                      </a:extLst>
                    </a:blip>
                    <a:srcRect r="19600"/>
                    <a:stretch/>
                  </pic:blipFill>
                  <pic:spPr bwMode="auto">
                    <a:xfrm>
                      <a:off x="0" y="0"/>
                      <a:ext cx="5671445" cy="5133989"/>
                    </a:xfrm>
                    <a:prstGeom prst="rect">
                      <a:avLst/>
                    </a:prstGeom>
                    <a:noFill/>
                    <a:ln>
                      <a:noFill/>
                    </a:ln>
                    <a:extLst>
                      <a:ext uri="{53640926-AAD7-44D8-BBD7-CCE9431645EC}">
                        <a14:shadowObscured xmlns:a14="http://schemas.microsoft.com/office/drawing/2010/main"/>
                      </a:ext>
                    </a:extLst>
                  </pic:spPr>
                </pic:pic>
              </a:graphicData>
            </a:graphic>
          </wp:inline>
        </w:drawing>
      </w:r>
    </w:p>
    <w:p w14:paraId="4A76765F" w14:textId="77777777" w:rsidR="006F7C65" w:rsidRDefault="006F7C65" w:rsidP="009B5082">
      <w:pPr>
        <w:pStyle w:val="Caption"/>
      </w:pPr>
    </w:p>
    <w:p w14:paraId="086AFEC9" w14:textId="4122FEEB" w:rsidR="00FF2E20" w:rsidRDefault="00345A23" w:rsidP="00E552EA">
      <w:pPr>
        <w:pStyle w:val="Caption"/>
      </w:pPr>
      <w:bookmarkStart w:id="14" w:name="_Toc456223698"/>
      <w:r>
        <w:t xml:space="preserve">Figure </w:t>
      </w:r>
      <w:fldSimple w:instr=" SEQ Figure \* ARABIC ">
        <w:r w:rsidR="00CB1B8C">
          <w:rPr>
            <w:noProof/>
          </w:rPr>
          <w:t>2</w:t>
        </w:r>
      </w:fldSimple>
      <w:r>
        <w:t xml:space="preserve">.  </w:t>
      </w:r>
      <w:r w:rsidR="006F7C65">
        <w:t>Venn diagram showing the three aesthetic characteristics described in this thesis, and how they influence the three pieces</w:t>
      </w:r>
      <w:r w:rsidR="004E4436">
        <w:t xml:space="preserve"> that are discussed in this thesis</w:t>
      </w:r>
      <w:r w:rsidR="006F7C65">
        <w:t>.</w:t>
      </w:r>
      <w:bookmarkEnd w:id="14"/>
      <w:r w:rsidR="006F7C65">
        <w:t xml:space="preserve"> </w:t>
      </w:r>
    </w:p>
    <w:p w14:paraId="728A624B" w14:textId="77777777" w:rsidR="00821A36" w:rsidRDefault="00821A36" w:rsidP="001423E1">
      <w:pPr>
        <w:ind w:firstLine="720"/>
      </w:pPr>
    </w:p>
    <w:p w14:paraId="6309EFBF" w14:textId="6D5EF002" w:rsidR="001423E1" w:rsidRDefault="001423E1" w:rsidP="001423E1">
      <w:pPr>
        <w:ind w:firstLine="720"/>
      </w:pPr>
      <w:r>
        <w:t>In any case, these elements merely create moments that make u</w:t>
      </w:r>
      <w:r w:rsidR="00E552EA">
        <w:t xml:space="preserve">p a larger event. They are </w:t>
      </w:r>
      <w:r>
        <w:t>methods that contribute to an effective pitch. The pitch</w:t>
      </w:r>
      <w:r w:rsidR="00E552EA">
        <w:t xml:space="preserve"> mentioned</w:t>
      </w:r>
      <w:r>
        <w:t xml:space="preserve"> being made up of moments of mortality, or </w:t>
      </w:r>
      <w:r w:rsidR="00E552EA">
        <w:t>sentimentality, or disobedience; m</w:t>
      </w:r>
      <w:r>
        <w:t xml:space="preserve">oments that are </w:t>
      </w:r>
      <w:r w:rsidR="00C06008">
        <w:t xml:space="preserve">characteristically </w:t>
      </w:r>
      <w:r>
        <w:t>non</w:t>
      </w:r>
      <w:r w:rsidR="00C06008">
        <w:t>-robotic.</w:t>
      </w:r>
    </w:p>
    <w:p w14:paraId="0BBD1700" w14:textId="39C41F6D" w:rsidR="00FF2E20" w:rsidRPr="00FF2E20" w:rsidRDefault="00FF2E20" w:rsidP="00357B2C">
      <w:pPr>
        <w:ind w:firstLine="720"/>
      </w:pPr>
      <w:r>
        <w:lastRenderedPageBreak/>
        <w:t>Lastly will be a conclusion</w:t>
      </w:r>
      <w:r w:rsidR="00A97074">
        <w:t xml:space="preserve"> presented</w:t>
      </w:r>
      <w:r>
        <w:t xml:space="preserve"> that discusses the themes</w:t>
      </w:r>
      <w:r w:rsidR="00A97074">
        <w:t xml:space="preserve"> of this</w:t>
      </w:r>
      <w:r w:rsidR="00AF5159">
        <w:t xml:space="preserve"> thesis, as well as the direction of any future work.</w:t>
      </w:r>
    </w:p>
    <w:p w14:paraId="79C1E22E" w14:textId="233299B4" w:rsidR="00906D68" w:rsidRDefault="00EB40A7" w:rsidP="00906D68">
      <w:pPr>
        <w:pStyle w:val="Heading1"/>
      </w:pPr>
      <w:r>
        <w:lastRenderedPageBreak/>
        <w:br/>
      </w:r>
      <w:bookmarkStart w:id="15" w:name="_Toc456223655"/>
      <w:r w:rsidR="00FC164F">
        <w:t>Historical Context</w:t>
      </w:r>
      <w:bookmarkEnd w:id="15"/>
    </w:p>
    <w:p w14:paraId="6C11A463" w14:textId="7AD517C5" w:rsidR="00D87777" w:rsidRDefault="001B2550" w:rsidP="00772CEB">
      <w:r>
        <w:t xml:space="preserve">A </w:t>
      </w:r>
      <w:r w:rsidR="005542CE">
        <w:t>short history of mechatronic</w:t>
      </w:r>
      <w:r w:rsidR="00597611">
        <w:t xml:space="preserve"> and robotic instruments will be given, </w:t>
      </w:r>
      <w:r w:rsidR="00F22013">
        <w:t>as they pertain to the materials used in this research. A discussion on the three characteristics and their historical relevance will then follow.</w:t>
      </w:r>
      <w:r w:rsidR="008813B2">
        <w:t xml:space="preserve"> </w:t>
      </w:r>
    </w:p>
    <w:p w14:paraId="0D3A1302" w14:textId="158F6B21" w:rsidR="00D87777" w:rsidRDefault="008351D2" w:rsidP="00D87777">
      <w:pPr>
        <w:pStyle w:val="Heading2"/>
      </w:pPr>
      <w:bookmarkStart w:id="16" w:name="_Toc456223656"/>
      <w:r>
        <w:t>Sonic Heritage</w:t>
      </w:r>
      <w:bookmarkEnd w:id="16"/>
      <w:r>
        <w:t xml:space="preserve"> </w:t>
      </w:r>
    </w:p>
    <w:p w14:paraId="1748995B" w14:textId="3F2A19D5" w:rsidR="003055B5" w:rsidRPr="00E761A4" w:rsidRDefault="00FC0429" w:rsidP="00E761A4">
      <w:r>
        <w:t>A</w:t>
      </w:r>
      <w:r w:rsidR="00EA48F9">
        <w:t>s the primary</w:t>
      </w:r>
      <w:r>
        <w:t xml:space="preserve"> material used in the presented works are </w:t>
      </w:r>
      <w:r w:rsidR="00E84F5A">
        <w:t xml:space="preserve">mechatronic </w:t>
      </w:r>
      <w:r w:rsidR="00EA48F9">
        <w:t xml:space="preserve">sound </w:t>
      </w:r>
      <w:r w:rsidR="00E84F5A">
        <w:t>objects, a short history</w:t>
      </w:r>
      <w:r w:rsidR="00D74FD6">
        <w:t xml:space="preserve"> of their use is provided</w:t>
      </w:r>
      <w:r w:rsidR="00E84F5A">
        <w:t xml:space="preserve">. Then a glance at the origins </w:t>
      </w:r>
      <w:r w:rsidR="00D74FD6">
        <w:t>of noise is provided</w:t>
      </w:r>
      <w:r w:rsidR="00EA48F9">
        <w:t xml:space="preserve"> which posits their connection to everyday life.</w:t>
      </w:r>
    </w:p>
    <w:p w14:paraId="1B41DBB7" w14:textId="21184BF2" w:rsidR="008351D2" w:rsidRDefault="008351D2" w:rsidP="00E01AE7">
      <w:pPr>
        <w:pStyle w:val="Heading3"/>
      </w:pPr>
      <w:bookmarkStart w:id="17" w:name="_Toc456223657"/>
      <w:r>
        <w:t xml:space="preserve">Mechatronic </w:t>
      </w:r>
      <w:r w:rsidR="00E01AE7">
        <w:t>Sound-Objects</w:t>
      </w:r>
      <w:r w:rsidR="00DE4045">
        <w:t xml:space="preserve"> and</w:t>
      </w:r>
      <w:r w:rsidR="00765865">
        <w:t xml:space="preserve"> </w:t>
      </w:r>
      <w:r w:rsidR="0084387C">
        <w:t>Musical Robotics</w:t>
      </w:r>
      <w:bookmarkEnd w:id="17"/>
    </w:p>
    <w:p w14:paraId="456A479B" w14:textId="77777777" w:rsidR="004A3573" w:rsidRPr="004A3573" w:rsidRDefault="004A3573" w:rsidP="004A3573"/>
    <w:p w14:paraId="59D885D6" w14:textId="5D552D3F" w:rsidR="009823FA" w:rsidRDefault="009823FA" w:rsidP="009823FA">
      <w:r>
        <w:t>Mo Zareei d</w:t>
      </w:r>
      <w:r w:rsidR="00265AC4">
        <w:t>escribes the different ways that “robotics, mechatronics, and automatic apparatuses”</w:t>
      </w:r>
      <w:r w:rsidR="005D5D14">
        <w:rPr>
          <w:rStyle w:val="FootnoteReference"/>
        </w:rPr>
        <w:footnoteReference w:id="6"/>
      </w:r>
      <w:r w:rsidR="00265AC4">
        <w:t xml:space="preserve"> have been used in course of the past decade.  Zareei suggests that there have been two different approaches to their integration, </w:t>
      </w:r>
      <w:r w:rsidR="00E46A95">
        <w:t xml:space="preserve">and </w:t>
      </w:r>
      <w:r w:rsidR="00D73FBF">
        <w:t xml:space="preserve">further </w:t>
      </w:r>
      <w:r w:rsidR="00E46A95">
        <w:t xml:space="preserve">clarifies the difference between </w:t>
      </w:r>
      <w:r w:rsidR="00E7120D">
        <w:t>‘musical robotics’</w:t>
      </w:r>
      <w:r w:rsidR="00E46A95">
        <w:t xml:space="preserve"> and</w:t>
      </w:r>
      <w:r w:rsidR="00E7120D">
        <w:t xml:space="preserve"> ‘mechatronic sound-objects.’</w:t>
      </w:r>
    </w:p>
    <w:p w14:paraId="0F5E0389" w14:textId="52B68405" w:rsidR="00B21B7F" w:rsidRDefault="0084387C" w:rsidP="002B2924">
      <w:r>
        <w:tab/>
        <w:t>The term “musical robotics</w:t>
      </w:r>
      <w:r w:rsidR="001077F4">
        <w:t>” describes the work of artists such as Eric S</w:t>
      </w:r>
      <w:r w:rsidR="00D73FBF">
        <w:t xml:space="preserve">inger, </w:t>
      </w:r>
      <w:r w:rsidR="001077F4">
        <w:t>Ajay Kapur,</w:t>
      </w:r>
      <w:r w:rsidR="00D73FBF">
        <w:t xml:space="preserve"> and Jim Murphy. Singer’s LEMUR (League of Electronic Musical Urban Robotics)</w:t>
      </w:r>
      <w:r w:rsidR="001077F4">
        <w:t xml:space="preserve"> </w:t>
      </w:r>
      <w:r w:rsidR="00D73FBF">
        <w:t>s</w:t>
      </w:r>
      <w:r w:rsidR="001077F4">
        <w:t>ought to “augment the possibilities available to players and composers” in order to provide “compelling new means of musical expression.”</w:t>
      </w:r>
      <w:r w:rsidR="005D5D14">
        <w:rPr>
          <w:rStyle w:val="FootnoteReference"/>
        </w:rPr>
        <w:footnoteReference w:id="7"/>
      </w:r>
      <w:r w:rsidR="001077F4">
        <w:t xml:space="preserve"> </w:t>
      </w:r>
      <w:r w:rsidR="005B2B47">
        <w:t>The KarmetiK</w:t>
      </w:r>
      <w:r>
        <w:t xml:space="preserve"> Machine Orchestra utilized an “ensemble of laptop performers and a set of networked robotic idiophones and membranophones,” designed by Kapur and Michael Darling</w:t>
      </w:r>
      <w:r w:rsidR="00D044E0">
        <w:t xml:space="preserve">. These musical robots are capable </w:t>
      </w:r>
      <w:r w:rsidR="00D044E0">
        <w:lastRenderedPageBreak/>
        <w:t>of “performance in areas beyond human performers’ abilities.” A collection of piano robots, turntable robots, percussion robots, string robots, and wind robots are described in Kapur’s article “A History of Robotic Musical Instruments.”</w:t>
      </w:r>
      <w:r w:rsidR="00D044E0">
        <w:rPr>
          <w:rStyle w:val="FootnoteReference"/>
        </w:rPr>
        <w:footnoteReference w:id="8"/>
      </w:r>
    </w:p>
    <w:p w14:paraId="6B6DE39E" w14:textId="77777777" w:rsidR="00D044E0" w:rsidRPr="002B2924" w:rsidRDefault="00D044E0" w:rsidP="002B2924"/>
    <w:p w14:paraId="6DCA799C" w14:textId="77777777" w:rsidR="004827E5" w:rsidRDefault="00CD1DA8" w:rsidP="004827E5">
      <w:pPr>
        <w:keepNext/>
      </w:pPr>
      <w:r>
        <w:rPr>
          <w:noProof/>
        </w:rPr>
        <w:drawing>
          <wp:inline distT="0" distB="0" distL="0" distR="0" wp14:anchorId="3093E5CD" wp14:editId="3D9B9AA8">
            <wp:extent cx="5715000" cy="2015231"/>
            <wp:effectExtent l="0" t="0" r="0" b="0"/>
            <wp:docPr id="7" name="Picture 7" descr="../rob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bots.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2377" b="11676"/>
                    <a:stretch/>
                  </pic:blipFill>
                  <pic:spPr bwMode="auto">
                    <a:xfrm>
                      <a:off x="0" y="0"/>
                      <a:ext cx="5716905" cy="2015903"/>
                    </a:xfrm>
                    <a:prstGeom prst="rect">
                      <a:avLst/>
                    </a:prstGeom>
                    <a:noFill/>
                    <a:ln>
                      <a:noFill/>
                    </a:ln>
                    <a:extLst>
                      <a:ext uri="{53640926-AAD7-44D8-BBD7-CCE9431645EC}">
                        <a14:shadowObscured xmlns:a14="http://schemas.microsoft.com/office/drawing/2010/main"/>
                      </a:ext>
                    </a:extLst>
                  </pic:spPr>
                </pic:pic>
              </a:graphicData>
            </a:graphic>
          </wp:inline>
        </w:drawing>
      </w:r>
    </w:p>
    <w:p w14:paraId="26A3CFAF" w14:textId="257B3CF6" w:rsidR="00C73DBD" w:rsidRPr="00C73DBD" w:rsidRDefault="004827E5" w:rsidP="004827E5">
      <w:pPr>
        <w:pStyle w:val="Caption"/>
      </w:pPr>
      <w:bookmarkStart w:id="18" w:name="_Toc456223699"/>
      <w:r>
        <w:t xml:space="preserve">Figure </w:t>
      </w:r>
      <w:fldSimple w:instr=" SEQ Figure \* ARABIC ">
        <w:r w:rsidR="00CB1B8C">
          <w:rPr>
            <w:noProof/>
          </w:rPr>
          <w:t>3</w:t>
        </w:r>
      </w:fldSimple>
      <w:r>
        <w:t>. Singer's Guita</w:t>
      </w:r>
      <w:r w:rsidR="00765865">
        <w:t>rBot on the left,</w:t>
      </w:r>
      <w:r w:rsidR="00564476">
        <w:t xml:space="preserve"> Kapur</w:t>
      </w:r>
      <w:r>
        <w:t xml:space="preserve"> and Michael Darling's NotomotoN on the right.</w:t>
      </w:r>
      <w:bookmarkEnd w:id="18"/>
    </w:p>
    <w:p w14:paraId="4C784868" w14:textId="77777777" w:rsidR="00D044E0" w:rsidRDefault="00D044E0" w:rsidP="004827E5">
      <w:pPr>
        <w:ind w:firstLine="720"/>
      </w:pPr>
    </w:p>
    <w:p w14:paraId="4EA3C5CF" w14:textId="76E67C9A" w:rsidR="00D26672" w:rsidRDefault="004827E5" w:rsidP="00922FD7">
      <w:pPr>
        <w:ind w:firstLine="720"/>
      </w:pPr>
      <w:r>
        <w:t xml:space="preserve">The term </w:t>
      </w:r>
      <w:r w:rsidR="00D044E0">
        <w:t>‘</w:t>
      </w:r>
      <w:r>
        <w:t>mechatronic sound-objects</w:t>
      </w:r>
      <w:r w:rsidR="00D044E0">
        <w:t>’</w:t>
      </w:r>
      <w:r>
        <w:t xml:space="preserve"> </w:t>
      </w:r>
      <w:r w:rsidR="00D044E0">
        <w:t>more closely d</w:t>
      </w:r>
      <w:r w:rsidR="00333BA8">
        <w:t xml:space="preserve">escribes the work in this thesis. A collection of these objects is exemplified in </w:t>
      </w:r>
      <w:r w:rsidR="00333BA8">
        <w:rPr>
          <w:i/>
        </w:rPr>
        <w:t xml:space="preserve">Klompen, </w:t>
      </w:r>
      <w:r w:rsidR="00333BA8">
        <w:t>a kinetic sculpture by German born artist Trimpin. The sculpture consists of “120 Dutch wooden clogs suspended from the ceiling and connect by concealed wires to a computer. Mallets, placed in each of the shoes’ toes, were electromagnetically triggered when a visitor activated the sculpture by dropping quarters into a nearby box.”</w:t>
      </w:r>
      <w:r w:rsidR="00947979">
        <w:rPr>
          <w:rStyle w:val="FootnoteReference"/>
        </w:rPr>
        <w:footnoteReference w:id="9"/>
      </w:r>
    </w:p>
    <w:p w14:paraId="426E6749" w14:textId="77777777" w:rsidR="00333BA8" w:rsidRDefault="00333BA8" w:rsidP="00922FD7">
      <w:pPr>
        <w:ind w:firstLine="720"/>
      </w:pPr>
    </w:p>
    <w:p w14:paraId="61C9CBB4" w14:textId="77777777" w:rsidR="00333BA8" w:rsidRDefault="00333BA8" w:rsidP="00333BA8">
      <w:pPr>
        <w:keepNext/>
      </w:pPr>
      <w:r>
        <w:rPr>
          <w:noProof/>
        </w:rPr>
        <w:drawing>
          <wp:inline distT="0" distB="0" distL="0" distR="0" wp14:anchorId="38E46F32" wp14:editId="251C35E3">
            <wp:extent cx="5714109" cy="1428436"/>
            <wp:effectExtent l="0" t="0" r="1270" b="0"/>
            <wp:docPr id="16" name="Picture 16" descr="../trimpin-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impin-header.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27515" b="12644"/>
                    <a:stretch/>
                  </pic:blipFill>
                  <pic:spPr bwMode="auto">
                    <a:xfrm>
                      <a:off x="0" y="0"/>
                      <a:ext cx="5716905" cy="1429135"/>
                    </a:xfrm>
                    <a:prstGeom prst="rect">
                      <a:avLst/>
                    </a:prstGeom>
                    <a:noFill/>
                    <a:ln>
                      <a:noFill/>
                    </a:ln>
                    <a:extLst>
                      <a:ext uri="{53640926-AAD7-44D8-BBD7-CCE9431645EC}">
                        <a14:shadowObscured xmlns:a14="http://schemas.microsoft.com/office/drawing/2010/main"/>
                      </a:ext>
                    </a:extLst>
                  </pic:spPr>
                </pic:pic>
              </a:graphicData>
            </a:graphic>
          </wp:inline>
        </w:drawing>
      </w:r>
    </w:p>
    <w:p w14:paraId="11178017" w14:textId="10DA49C3" w:rsidR="00333BA8" w:rsidRDefault="00333BA8" w:rsidP="00333BA8">
      <w:pPr>
        <w:pStyle w:val="Caption"/>
      </w:pPr>
      <w:bookmarkStart w:id="19" w:name="_Toc456223700"/>
      <w:r>
        <w:t xml:space="preserve">Figure </w:t>
      </w:r>
      <w:fldSimple w:instr=" SEQ Figure \* ARABIC ">
        <w:r w:rsidR="00CB1B8C">
          <w:rPr>
            <w:noProof/>
          </w:rPr>
          <w:t>4</w:t>
        </w:r>
      </w:fldSimple>
      <w:r>
        <w:t xml:space="preserve">. Trimpin's </w:t>
      </w:r>
      <w:r w:rsidRPr="007C7CF8">
        <w:rPr>
          <w:i/>
        </w:rPr>
        <w:t>Klompen.</w:t>
      </w:r>
      <w:bookmarkEnd w:id="19"/>
    </w:p>
    <w:p w14:paraId="417C2C72" w14:textId="017A41E3" w:rsidR="001721D6" w:rsidRPr="004F164C" w:rsidRDefault="002E246F" w:rsidP="00A52814">
      <w:r>
        <w:lastRenderedPageBreak/>
        <w:t xml:space="preserve">What separates </w:t>
      </w:r>
      <w:r>
        <w:rPr>
          <w:i/>
        </w:rPr>
        <w:t xml:space="preserve">Klompen </w:t>
      </w:r>
      <w:r>
        <w:t xml:space="preserve">from the realm of robotic </w:t>
      </w:r>
      <w:r w:rsidR="00F226D9">
        <w:t>instruments is the removal of a robotics that attempts to replace the human performer. Its extra-musical qualities land it in</w:t>
      </w:r>
      <w:r w:rsidR="004F164C">
        <w:t>to</w:t>
      </w:r>
      <w:r w:rsidR="00F226D9">
        <w:t xml:space="preserve"> the mechatronic sound-object camp. </w:t>
      </w:r>
      <w:r w:rsidR="00012F69">
        <w:t>The mechatronic installations of Swiss artists Zimoun and Pe Lang</w:t>
      </w:r>
      <w:r w:rsidR="00F226D9">
        <w:t xml:space="preserve"> are comparable, as they create</w:t>
      </w:r>
      <w:r w:rsidR="001721D6">
        <w:t xml:space="preserve"> “reductionist sculptures that pare sound-making elements down to their pure forms.”</w:t>
      </w:r>
      <w:r w:rsidR="001721D6">
        <w:rPr>
          <w:rStyle w:val="FootnoteReference"/>
        </w:rPr>
        <w:footnoteReference w:id="10"/>
      </w:r>
      <w:r w:rsidR="00463A8D">
        <w:t xml:space="preserve"> </w:t>
      </w:r>
    </w:p>
    <w:p w14:paraId="53C1F957" w14:textId="77777777" w:rsidR="001721D6" w:rsidRDefault="001721D6" w:rsidP="004827E5">
      <w:pPr>
        <w:ind w:firstLine="720"/>
      </w:pPr>
    </w:p>
    <w:p w14:paraId="7CDD07DF" w14:textId="77777777" w:rsidR="00922FD7" w:rsidRDefault="00922FD7" w:rsidP="00922FD7">
      <w:pPr>
        <w:keepNext/>
      </w:pPr>
      <w:r>
        <w:rPr>
          <w:noProof/>
        </w:rPr>
        <w:drawing>
          <wp:inline distT="0" distB="0" distL="0" distR="0" wp14:anchorId="069F5D74" wp14:editId="72D35B3F">
            <wp:extent cx="5707587" cy="2228295"/>
            <wp:effectExtent l="0" t="0" r="7620" b="6985"/>
            <wp:docPr id="14" name="Picture 14" descr="../zimo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oun.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22429" b="18918"/>
                    <a:stretch/>
                  </pic:blipFill>
                  <pic:spPr bwMode="auto">
                    <a:xfrm>
                      <a:off x="0" y="0"/>
                      <a:ext cx="5708650" cy="2228710"/>
                    </a:xfrm>
                    <a:prstGeom prst="rect">
                      <a:avLst/>
                    </a:prstGeom>
                    <a:noFill/>
                    <a:ln>
                      <a:noFill/>
                    </a:ln>
                    <a:extLst>
                      <a:ext uri="{53640926-AAD7-44D8-BBD7-CCE9431645EC}">
                        <a14:shadowObscured xmlns:a14="http://schemas.microsoft.com/office/drawing/2010/main"/>
                      </a:ext>
                    </a:extLst>
                  </pic:spPr>
                </pic:pic>
              </a:graphicData>
            </a:graphic>
          </wp:inline>
        </w:drawing>
      </w:r>
    </w:p>
    <w:p w14:paraId="498B8D6D" w14:textId="3485DD20" w:rsidR="001721D6" w:rsidRDefault="00922FD7" w:rsidP="00922FD7">
      <w:pPr>
        <w:pStyle w:val="Caption"/>
        <w:jc w:val="both"/>
      </w:pPr>
      <w:bookmarkStart w:id="20" w:name="_Toc456223701"/>
      <w:r>
        <w:t xml:space="preserve">Figure </w:t>
      </w:r>
      <w:fldSimple w:instr=" SEQ Figure \* ARABIC ">
        <w:r w:rsidR="00CB1B8C">
          <w:rPr>
            <w:noProof/>
          </w:rPr>
          <w:t>5</w:t>
        </w:r>
      </w:fldSimple>
      <w:r>
        <w:t>. Zimoun and Hannes Zweifel</w:t>
      </w:r>
      <w:r w:rsidR="004F164C">
        <w:t>’s</w:t>
      </w:r>
      <w:r>
        <w:t xml:space="preserve"> </w:t>
      </w:r>
      <w:r w:rsidRPr="0046652E">
        <w:rPr>
          <w:i/>
        </w:rPr>
        <w:t>20 prepared dc-motors, 81 cardboard boxes 70x70x70cm</w:t>
      </w:r>
      <w:bookmarkEnd w:id="20"/>
    </w:p>
    <w:p w14:paraId="02E220ED" w14:textId="77777777" w:rsidR="00F226D9" w:rsidRDefault="00F226D9" w:rsidP="008813B2"/>
    <w:p w14:paraId="4D2AFA16" w14:textId="73EA3251" w:rsidR="004827E5" w:rsidRDefault="00246043" w:rsidP="00D7754B">
      <w:pPr>
        <w:ind w:firstLine="720"/>
      </w:pPr>
      <w:r>
        <w:t xml:space="preserve">Zareei’s mechatronic sound-object, </w:t>
      </w:r>
      <w:r>
        <w:rPr>
          <w:i/>
        </w:rPr>
        <w:t xml:space="preserve">RASPER, </w:t>
      </w:r>
      <w:r>
        <w:t>aims to “bring the ignored and unwanted noises of the machine back to the domain of aural attention by regulating their irregularity.”</w:t>
      </w:r>
      <w:r>
        <w:rPr>
          <w:rStyle w:val="FootnoteReference"/>
        </w:rPr>
        <w:footnoteReference w:id="11"/>
      </w:r>
      <w:r w:rsidR="004F164C">
        <w:t xml:space="preserve"> </w:t>
      </w:r>
    </w:p>
    <w:p w14:paraId="421FFF3D" w14:textId="77777777" w:rsidR="002648CB" w:rsidRDefault="002648CB" w:rsidP="008813B2"/>
    <w:p w14:paraId="233DD989" w14:textId="77777777" w:rsidR="00377504" w:rsidRDefault="00377504" w:rsidP="00377504">
      <w:pPr>
        <w:keepNext/>
        <w:jc w:val="center"/>
      </w:pPr>
      <w:r>
        <w:rPr>
          <w:noProof/>
        </w:rPr>
        <w:drawing>
          <wp:inline distT="0" distB="0" distL="0" distR="0" wp14:anchorId="3440B4BB" wp14:editId="033923D3">
            <wp:extent cx="5707496" cy="1712977"/>
            <wp:effectExtent l="0" t="0" r="7620" b="0"/>
            <wp:docPr id="82" name="Picture 82" descr="../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20819" b="7440"/>
                    <a:stretch/>
                  </pic:blipFill>
                  <pic:spPr bwMode="auto">
                    <a:xfrm>
                      <a:off x="0" y="0"/>
                      <a:ext cx="5708650" cy="1713323"/>
                    </a:xfrm>
                    <a:prstGeom prst="rect">
                      <a:avLst/>
                    </a:prstGeom>
                    <a:noFill/>
                    <a:ln>
                      <a:noFill/>
                    </a:ln>
                    <a:extLst>
                      <a:ext uri="{53640926-AAD7-44D8-BBD7-CCE9431645EC}">
                        <a14:shadowObscured xmlns:a14="http://schemas.microsoft.com/office/drawing/2010/main"/>
                      </a:ext>
                    </a:extLst>
                  </pic:spPr>
                </pic:pic>
              </a:graphicData>
            </a:graphic>
          </wp:inline>
        </w:drawing>
      </w:r>
    </w:p>
    <w:p w14:paraId="6F29E566" w14:textId="05901714" w:rsidR="00377504" w:rsidRDefault="00377504" w:rsidP="00377504">
      <w:pPr>
        <w:pStyle w:val="Caption"/>
      </w:pPr>
      <w:bookmarkStart w:id="21" w:name="_Toc456223702"/>
      <w:r>
        <w:t xml:space="preserve">Figure </w:t>
      </w:r>
      <w:fldSimple w:instr=" SEQ Figure \* ARABIC ">
        <w:r w:rsidR="00CB1B8C">
          <w:rPr>
            <w:noProof/>
          </w:rPr>
          <w:t>6</w:t>
        </w:r>
      </w:fldSimple>
      <w:r w:rsidR="004A3573">
        <w:t xml:space="preserve">. Mo Zareei adjusting </w:t>
      </w:r>
      <w:r w:rsidR="004A3573" w:rsidRPr="004A3573">
        <w:rPr>
          <w:i/>
        </w:rPr>
        <w:t>RASPER</w:t>
      </w:r>
      <w:r w:rsidR="004A3573">
        <w:rPr>
          <w:i/>
        </w:rPr>
        <w:t xml:space="preserve"> </w:t>
      </w:r>
      <w:r w:rsidR="004A3573">
        <w:t xml:space="preserve">on the left, and </w:t>
      </w:r>
      <w:r w:rsidR="004A3573" w:rsidRPr="004A3573">
        <w:rPr>
          <w:i/>
        </w:rPr>
        <w:t>MUTOR</w:t>
      </w:r>
      <w:r>
        <w:t xml:space="preserve"> on the right, </w:t>
      </w:r>
      <w:r w:rsidR="00246043">
        <w:t>his mechatronic sound-object</w:t>
      </w:r>
      <w:r w:rsidR="00FF3D94">
        <w:t>s</w:t>
      </w:r>
      <w:r>
        <w:t>.</w:t>
      </w:r>
      <w:bookmarkEnd w:id="21"/>
    </w:p>
    <w:p w14:paraId="1C31FCD7" w14:textId="5B640BD8" w:rsidR="008813B2" w:rsidRDefault="00D7754B" w:rsidP="00D7754B">
      <w:pPr>
        <w:ind w:firstLine="720"/>
      </w:pPr>
      <w:r>
        <w:lastRenderedPageBreak/>
        <w:t>Zareei’s components are “held together in an open-faced enclosure made of clear acrylic (…) all the parts, components, and the entire sound generating mechanism are completely visible. In order to boost the audiovisual expressivity.”</w:t>
      </w:r>
      <w:r w:rsidR="00D53618">
        <w:rPr>
          <w:rStyle w:val="FootnoteReference"/>
        </w:rPr>
        <w:footnoteReference w:id="12"/>
      </w:r>
      <w:r>
        <w:t xml:space="preserve"> The work in this thesis also leaves all the components bare, and will be discussed in the following chapters.</w:t>
      </w:r>
    </w:p>
    <w:p w14:paraId="291BA618" w14:textId="4D7EAA93" w:rsidR="008351D2" w:rsidRDefault="00B93DA7" w:rsidP="008351D2">
      <w:pPr>
        <w:pStyle w:val="Heading3"/>
      </w:pPr>
      <w:bookmarkStart w:id="22" w:name="_Toc456223658"/>
      <w:r>
        <w:rPr>
          <w:noProof/>
        </w:rPr>
        <w:drawing>
          <wp:anchor distT="0" distB="0" distL="114300" distR="114300" simplePos="0" relativeHeight="251711488" behindDoc="1" locked="0" layoutInCell="1" allowOverlap="1" wp14:anchorId="3A880FFB" wp14:editId="13BF29DB">
            <wp:simplePos x="0" y="0"/>
            <wp:positionH relativeFrom="column">
              <wp:posOffset>967666</wp:posOffset>
            </wp:positionH>
            <wp:positionV relativeFrom="paragraph">
              <wp:posOffset>44388</wp:posOffset>
            </wp:positionV>
            <wp:extent cx="338730" cy="338730"/>
            <wp:effectExtent l="0" t="0" r="0" b="0"/>
            <wp:wrapNone/>
            <wp:docPr id="11" name="Picture 11"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730" cy="338730"/>
                    </a:xfrm>
                    <a:prstGeom prst="rect">
                      <a:avLst/>
                    </a:prstGeom>
                    <a:noFill/>
                    <a:ln>
                      <a:noFill/>
                    </a:ln>
                  </pic:spPr>
                </pic:pic>
              </a:graphicData>
            </a:graphic>
            <wp14:sizeRelH relativeFrom="page">
              <wp14:pctWidth>0</wp14:pctWidth>
            </wp14:sizeRelH>
            <wp14:sizeRelV relativeFrom="page">
              <wp14:pctHeight>0</wp14:pctHeight>
            </wp14:sizeRelV>
          </wp:anchor>
        </w:drawing>
      </w:r>
      <w:r w:rsidR="008351D2">
        <w:t>Noise</w:t>
      </w:r>
      <w:bookmarkEnd w:id="22"/>
    </w:p>
    <w:p w14:paraId="21661B57" w14:textId="77777777" w:rsidR="00B93DA7" w:rsidRPr="00B93DA7" w:rsidRDefault="00B93DA7" w:rsidP="00B93DA7"/>
    <w:p w14:paraId="073BD991" w14:textId="130649B6" w:rsidR="0046359F" w:rsidRPr="00A654AE" w:rsidRDefault="0046359F" w:rsidP="0046359F">
      <w:pPr>
        <w:rPr>
          <w:i/>
        </w:rPr>
      </w:pPr>
      <w:r>
        <w:rPr>
          <w:i/>
        </w:rPr>
        <w:t>“</w:t>
      </w:r>
      <w:r w:rsidRPr="00A654AE">
        <w:rPr>
          <w:i/>
        </w:rPr>
        <w:t>Sound is all our dreams of music. Noise is music’s dreams of us.</w:t>
      </w:r>
      <w:r>
        <w:rPr>
          <w:i/>
        </w:rPr>
        <w:t>”</w:t>
      </w:r>
    </w:p>
    <w:p w14:paraId="45FC9DBB" w14:textId="098AC9DD" w:rsidR="0046359F" w:rsidRDefault="0046359F" w:rsidP="0046359F">
      <w:pPr>
        <w:pStyle w:val="ListParagraph"/>
        <w:numPr>
          <w:ilvl w:val="0"/>
          <w:numId w:val="27"/>
        </w:numPr>
      </w:pPr>
      <w:r w:rsidRPr="00A654AE">
        <w:t>Morton Feldman</w:t>
      </w:r>
      <w:r w:rsidR="00EB7BAB">
        <w:t xml:space="preserve">, </w:t>
      </w:r>
      <w:r w:rsidR="00EB7BAB">
        <w:rPr>
          <w:i/>
        </w:rPr>
        <w:t>Sound, Noise, Boulez, Varèse</w:t>
      </w:r>
      <w:r w:rsidR="00EB7BAB">
        <w:rPr>
          <w:rStyle w:val="FootnoteReference"/>
          <w:i/>
        </w:rPr>
        <w:footnoteReference w:id="13"/>
      </w:r>
    </w:p>
    <w:p w14:paraId="217D0A0B" w14:textId="77E80074" w:rsidR="006F4A5F" w:rsidRDefault="006F4A5F" w:rsidP="00FE2F3D"/>
    <w:p w14:paraId="70866B6E" w14:textId="77777777" w:rsidR="00182468" w:rsidRDefault="0024436E" w:rsidP="00535824">
      <w:r>
        <w:t>Feldman</w:t>
      </w:r>
      <w:r w:rsidR="00533C88">
        <w:t xml:space="preserve"> </w:t>
      </w:r>
      <w:r w:rsidR="00361A2C">
        <w:t xml:space="preserve">here </w:t>
      </w:r>
      <w:r w:rsidR="00533C88">
        <w:t xml:space="preserve">is </w:t>
      </w:r>
      <w:r w:rsidR="000574B3">
        <w:t xml:space="preserve">praising Edgard Varèse’s use of </w:t>
      </w:r>
      <w:r w:rsidR="00F94B25">
        <w:t>noise</w:t>
      </w:r>
      <w:r w:rsidR="00533C88">
        <w:t xml:space="preserve"> in his music, and while he may be waxing poetic, he </w:t>
      </w:r>
      <w:r w:rsidR="00DA775E">
        <w:t xml:space="preserve">is </w:t>
      </w:r>
      <w:r w:rsidR="00533C88">
        <w:t xml:space="preserve">still </w:t>
      </w:r>
      <w:r w:rsidR="00DA775E">
        <w:t>making</w:t>
      </w:r>
      <w:r w:rsidR="00533C88">
        <w:t xml:space="preserve"> an interesting observation</w:t>
      </w:r>
      <w:r w:rsidR="000574B3">
        <w:t>. Feld</w:t>
      </w:r>
      <w:r w:rsidR="00533C88">
        <w:t>man here is positing that we’ve only created music using an idealized sound (“sound is all our dreams</w:t>
      </w:r>
      <w:r w:rsidR="00F12360">
        <w:t xml:space="preserve"> of music</w:t>
      </w:r>
      <w:r w:rsidR="00533C88">
        <w:t xml:space="preserve">”), </w:t>
      </w:r>
      <w:r w:rsidR="00F12360">
        <w:t>this idealized sound being tones, notes, and all the other sounds that</w:t>
      </w:r>
      <w:r w:rsidR="00AA21A7">
        <w:t xml:space="preserve"> (</w:t>
      </w:r>
      <w:r w:rsidR="00F12360">
        <w:t>until the</w:t>
      </w:r>
      <w:r w:rsidR="00AA21A7">
        <w:t>n)</w:t>
      </w:r>
      <w:r w:rsidR="00DB3870">
        <w:t xml:space="preserve"> comprised the tools</w:t>
      </w:r>
      <w:r w:rsidR="00F12360">
        <w:t xml:space="preserve"> of traditional music</w:t>
      </w:r>
      <w:r w:rsidR="000574B3">
        <w:t xml:space="preserve">. </w:t>
      </w:r>
    </w:p>
    <w:p w14:paraId="6D161D5C" w14:textId="04AB7CFF" w:rsidR="001311F0" w:rsidRDefault="00F12360" w:rsidP="007974A7">
      <w:pPr>
        <w:ind w:firstLine="720"/>
      </w:pPr>
      <w:r>
        <w:t>Noise on the other hand has always been present in our lives; it is unavoidable</w:t>
      </w:r>
      <w:r w:rsidR="00DE79B7">
        <w:t xml:space="preserve"> and constantly surrounds us. The quote</w:t>
      </w:r>
      <w:r>
        <w:t xml:space="preserve"> can be paraphrased as</w:t>
      </w:r>
      <w:r w:rsidR="004773D1">
        <w:t xml:space="preserve"> such</w:t>
      </w:r>
      <w:r w:rsidR="00446F24">
        <w:t>, ‘</w:t>
      </w:r>
      <w:r>
        <w:t xml:space="preserve">while we’ve forgotten about </w:t>
      </w:r>
      <w:r w:rsidR="000D2CCA">
        <w:t xml:space="preserve">(and ignored) </w:t>
      </w:r>
      <w:r>
        <w:t>noise, n</w:t>
      </w:r>
      <w:r w:rsidR="00446F24">
        <w:t>oise hasn’t forgotten about us.’</w:t>
      </w:r>
      <w:r>
        <w:t xml:space="preserve"> Its </w:t>
      </w:r>
      <w:r w:rsidR="00DC756D">
        <w:t xml:space="preserve">enduring </w:t>
      </w:r>
      <w:r>
        <w:t xml:space="preserve">presence has </w:t>
      </w:r>
      <w:r w:rsidR="00DC756D">
        <w:t xml:space="preserve">tricked us into </w:t>
      </w:r>
      <w:r>
        <w:t>accept</w:t>
      </w:r>
      <w:r w:rsidR="00DC756D">
        <w:t>ing</w:t>
      </w:r>
      <w:r>
        <w:t xml:space="preserve"> it as a part of music. The sounds of life eventually had to irk their way into art, as in the case of Varèse. </w:t>
      </w:r>
      <w:r w:rsidR="000574B3">
        <w:t>This is why the compositions of Varèse</w:t>
      </w:r>
      <w:r w:rsidR="00F94B25">
        <w:t xml:space="preserve">, according to Feldman, </w:t>
      </w:r>
      <w:r w:rsidR="000574B3">
        <w:t>give “the impression that the music is writing about mankind rather than being composed.”</w:t>
      </w:r>
      <w:r w:rsidR="00F94B25">
        <w:t xml:space="preserve"> </w:t>
      </w:r>
      <w:r w:rsidR="00DE79B7">
        <w:t xml:space="preserve">Varèse is merely accepting noise’s rightful place in music by adopting noise into his compositions. </w:t>
      </w:r>
      <w:r w:rsidR="0008103E">
        <w:t>There is</w:t>
      </w:r>
      <w:r>
        <w:t xml:space="preserve"> </w:t>
      </w:r>
      <w:r w:rsidR="00F94B25">
        <w:t>some</w:t>
      </w:r>
      <w:r>
        <w:t>thing</w:t>
      </w:r>
      <w:r w:rsidR="00F94B25">
        <w:t xml:space="preserve"> </w:t>
      </w:r>
      <w:r>
        <w:t>familiar</w:t>
      </w:r>
      <w:r w:rsidR="00F94B25">
        <w:t xml:space="preserve"> </w:t>
      </w:r>
      <w:r w:rsidR="0008103E">
        <w:t>about noise, and noise has an inherent connection to our everyday experiences because of this familiarity.</w:t>
      </w:r>
      <w:r w:rsidR="003C5D48">
        <w:t xml:space="preserve"> This familiarity is what grants noise a place alongside other music.</w:t>
      </w:r>
    </w:p>
    <w:p w14:paraId="460DFA27" w14:textId="36DB4DD5" w:rsidR="006D1BFC" w:rsidRDefault="00A72CDD" w:rsidP="007974A7">
      <w:pPr>
        <w:ind w:firstLine="720"/>
      </w:pPr>
      <w:r>
        <w:t xml:space="preserve">The work presented in this thesis draws its sound from </w:t>
      </w:r>
      <w:r w:rsidR="00440404">
        <w:t>either electromagnetic solen</w:t>
      </w:r>
      <w:r w:rsidR="00DF13E8">
        <w:t>oids</w:t>
      </w:r>
      <w:r w:rsidR="00FC398A">
        <w:t xml:space="preserve"> </w:t>
      </w:r>
      <w:r w:rsidR="00440404">
        <w:t>or human action</w:t>
      </w:r>
      <w:r w:rsidR="00DF13E8">
        <w:t xml:space="preserve">. This </w:t>
      </w:r>
      <w:r>
        <w:t>material</w:t>
      </w:r>
      <w:r w:rsidR="00E511A0">
        <w:t xml:space="preserve"> was chose</w:t>
      </w:r>
      <w:r w:rsidR="00453F21">
        <w:t>n because of its non</w:t>
      </w:r>
      <w:r w:rsidR="009B1C5E">
        <w:t>-musical qualities</w:t>
      </w:r>
      <w:r w:rsidR="00453F21">
        <w:t>. The solenoids bear</w:t>
      </w:r>
      <w:r w:rsidR="00DF13E8">
        <w:t xml:space="preserve"> a </w:t>
      </w:r>
      <w:r w:rsidR="002E553E">
        <w:t xml:space="preserve">sonic </w:t>
      </w:r>
      <w:r w:rsidR="00DF13E8">
        <w:t xml:space="preserve">resemblance to </w:t>
      </w:r>
      <w:r w:rsidR="00FC398A">
        <w:t xml:space="preserve">the </w:t>
      </w:r>
      <w:r w:rsidR="00DF13E8">
        <w:t>machin</w:t>
      </w:r>
      <w:r w:rsidR="007F2BCC">
        <w:t>es</w:t>
      </w:r>
      <w:r w:rsidR="00FC398A">
        <w:t xml:space="preserve"> we cooperate with every day</w:t>
      </w:r>
      <w:r w:rsidR="002E553E">
        <w:t>; the sound of</w:t>
      </w:r>
      <w:r w:rsidR="00F94B25">
        <w:t xml:space="preserve"> an automatic door unlocking, </w:t>
      </w:r>
      <w:r w:rsidR="002E553E">
        <w:t>the sound of a jackhammer at a construction site</w:t>
      </w:r>
      <w:r w:rsidR="00F94B25">
        <w:t>, the sound of an old car ratt</w:t>
      </w:r>
      <w:r w:rsidR="001311F0">
        <w:t>l</w:t>
      </w:r>
      <w:r w:rsidR="00F94B25">
        <w:t>ing by</w:t>
      </w:r>
      <w:r w:rsidR="002E553E">
        <w:t xml:space="preserve">. </w:t>
      </w:r>
      <w:r w:rsidR="00453F21">
        <w:t xml:space="preserve">The sound of the </w:t>
      </w:r>
      <w:r w:rsidR="00C8771C">
        <w:t>s</w:t>
      </w:r>
      <w:r w:rsidR="00453F21">
        <w:t xml:space="preserve">olenoids </w:t>
      </w:r>
      <w:r w:rsidR="002957BA">
        <w:t xml:space="preserve">used </w:t>
      </w:r>
      <w:r w:rsidR="00453F21">
        <w:t xml:space="preserve">is familiar, but not entirely recognizable. </w:t>
      </w:r>
    </w:p>
    <w:p w14:paraId="4ED04746" w14:textId="1535FBED" w:rsidR="00657165" w:rsidRDefault="00C538AD" w:rsidP="00657165">
      <w:pPr>
        <w:ind w:firstLine="720"/>
      </w:pPr>
      <w:r>
        <w:lastRenderedPageBreak/>
        <w:t>Contact microphones are also used in</w:t>
      </w:r>
      <w:r w:rsidR="00463A8D">
        <w:t xml:space="preserve"> this work</w:t>
      </w:r>
      <w:r>
        <w:t xml:space="preserve"> to amplify the movements of the performer. This allows the physical narrative be to heard as well as seen. These actions become another sonic element </w:t>
      </w:r>
      <w:r w:rsidR="006146DF">
        <w:t>whose association escapes traditional music</w:t>
      </w:r>
      <w:r>
        <w:t>.</w:t>
      </w:r>
    </w:p>
    <w:p w14:paraId="0BCCDBF2" w14:textId="77777777" w:rsidR="00657165" w:rsidRDefault="00657165" w:rsidP="00657165">
      <w:pPr>
        <w:ind w:firstLine="720"/>
      </w:pPr>
    </w:p>
    <w:p w14:paraId="12D1C2D2" w14:textId="77777777" w:rsidR="00657165" w:rsidRDefault="003E3DE4" w:rsidP="00657165">
      <w:pPr>
        <w:keepNext/>
      </w:pPr>
      <w:r>
        <w:rPr>
          <w:noProof/>
        </w:rPr>
        <w:drawing>
          <wp:inline distT="0" distB="0" distL="0" distR="0" wp14:anchorId="254BDCD2" wp14:editId="13B29DFA">
            <wp:extent cx="5709285" cy="1343660"/>
            <wp:effectExtent l="0" t="0" r="5715" b="2540"/>
            <wp:docPr id="72" name="Picture 72" descr="../noi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ois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9285" cy="1343660"/>
                    </a:xfrm>
                    <a:prstGeom prst="rect">
                      <a:avLst/>
                    </a:prstGeom>
                    <a:noFill/>
                    <a:ln>
                      <a:noFill/>
                    </a:ln>
                  </pic:spPr>
                </pic:pic>
              </a:graphicData>
            </a:graphic>
          </wp:inline>
        </w:drawing>
      </w:r>
    </w:p>
    <w:p w14:paraId="2244D094" w14:textId="04E55DCC" w:rsidR="006D1BFC" w:rsidRDefault="00657165" w:rsidP="00657165">
      <w:pPr>
        <w:pStyle w:val="Caption"/>
      </w:pPr>
      <w:bookmarkStart w:id="23" w:name="_Toc456223703"/>
      <w:r>
        <w:t xml:space="preserve">Figure </w:t>
      </w:r>
      <w:fldSimple w:instr=" SEQ Figure \* ARABIC ">
        <w:r w:rsidR="00CB1B8C">
          <w:rPr>
            <w:noProof/>
          </w:rPr>
          <w:t>7</w:t>
        </w:r>
      </w:fldSimple>
      <w:r>
        <w:t>. A rotary solenoid, a push-pull solenoid, and a contact microphone sealed in plastic coating.</w:t>
      </w:r>
      <w:bookmarkEnd w:id="23"/>
    </w:p>
    <w:p w14:paraId="4A61FAC0" w14:textId="77777777" w:rsidR="00657165" w:rsidRPr="00657165" w:rsidRDefault="00657165" w:rsidP="00657165"/>
    <w:p w14:paraId="1AE0EA1C" w14:textId="298B6870" w:rsidR="006B1E34" w:rsidRPr="00455B1B" w:rsidRDefault="00455B1B" w:rsidP="006B1E34">
      <w:pPr>
        <w:ind w:firstLine="720"/>
      </w:pPr>
      <w:r>
        <w:t>We surely have more everyday exposure to these sounds than those that come from traditional</w:t>
      </w:r>
      <w:r w:rsidR="00B35695">
        <w:t xml:space="preserve"> music. Does the fact that noise is a prominent audible byproduct of our society</w:t>
      </w:r>
      <w:r w:rsidR="00D40864">
        <w:t xml:space="preserve"> insinuate that it can have as </w:t>
      </w:r>
      <w:r w:rsidR="00B35695">
        <w:t>much meaningful potential than traditional music?</w:t>
      </w:r>
      <w:r w:rsidR="004B396B">
        <w:t xml:space="preserve"> </w:t>
      </w:r>
      <w:r w:rsidR="00CF55C0">
        <w:t xml:space="preserve">And </w:t>
      </w:r>
      <w:r w:rsidR="004B396B">
        <w:t xml:space="preserve">If so, </w:t>
      </w:r>
      <w:r w:rsidR="00CF55C0">
        <w:t xml:space="preserve">would that make it </w:t>
      </w:r>
      <w:r w:rsidR="004B396B">
        <w:t xml:space="preserve">meaningful in a different </w:t>
      </w:r>
      <w:r w:rsidR="00CF55C0">
        <w:t>way?</w:t>
      </w:r>
    </w:p>
    <w:p w14:paraId="33ED8546" w14:textId="6530D79E" w:rsidR="0096700B" w:rsidRPr="00071016" w:rsidRDefault="004B396B" w:rsidP="002F4BFA">
      <w:pPr>
        <w:ind w:firstLine="720"/>
      </w:pPr>
      <w:r>
        <w:t>Luigi Russolo</w:t>
      </w:r>
      <w:r w:rsidR="00CF6C6F">
        <w:t>,</w:t>
      </w:r>
      <w:r>
        <w:t xml:space="preserve"> in</w:t>
      </w:r>
      <w:r w:rsidR="00CF6C6F">
        <w:t xml:space="preserve"> </w:t>
      </w:r>
      <w:r w:rsidR="009A1B97">
        <w:rPr>
          <w:i/>
        </w:rPr>
        <w:t>The Art of Noises,</w:t>
      </w:r>
      <w:r>
        <w:rPr>
          <w:i/>
        </w:rPr>
        <w:t xml:space="preserve"> </w:t>
      </w:r>
      <w:r w:rsidR="009A1B97">
        <w:t xml:space="preserve">supposes the </w:t>
      </w:r>
      <w:r w:rsidR="0053225F">
        <w:t>prehistory</w:t>
      </w:r>
      <w:r w:rsidR="00604492">
        <w:t xml:space="preserve"> of musical language</w:t>
      </w:r>
      <w:r w:rsidR="0053225F">
        <w:t xml:space="preserve"> and its exclusion of noise</w:t>
      </w:r>
      <w:r w:rsidR="00604492">
        <w:t xml:space="preserve">. </w:t>
      </w:r>
    </w:p>
    <w:p w14:paraId="7ACED3EB" w14:textId="35B5F4B4" w:rsidR="0096700B" w:rsidRPr="003A415D" w:rsidRDefault="003A415D" w:rsidP="003A415D">
      <w:pPr>
        <w:pStyle w:val="Quote"/>
      </w:pPr>
      <w:r w:rsidRPr="003A415D">
        <w:t xml:space="preserve">In this scarcity of </w:t>
      </w:r>
      <w:r w:rsidRPr="00D8134F">
        <w:rPr>
          <w:i/>
        </w:rPr>
        <w:t>noises</w:t>
      </w:r>
      <w:r w:rsidRPr="003A415D">
        <w:t xml:space="preserve">, the first </w:t>
      </w:r>
      <w:r w:rsidRPr="00D8134F">
        <w:rPr>
          <w:i/>
        </w:rPr>
        <w:t>sounds</w:t>
      </w:r>
      <w:r w:rsidRPr="003A415D">
        <w:t xml:space="preserve"> that men were able to draw from a pierced reed or a taut string were stupefying, something new and wonderful. </w:t>
      </w:r>
      <w:r w:rsidR="00E67FA7">
        <w:t xml:space="preserve">(…) </w:t>
      </w:r>
      <w:r w:rsidRPr="003A415D">
        <w:t>Thus was born the idea of sound as something in itself, as differe</w:t>
      </w:r>
      <w:r w:rsidR="00EB7BAB">
        <w:t>nt from and independent of life.</w:t>
      </w:r>
      <w:r w:rsidR="00EB7BAB">
        <w:rPr>
          <w:rStyle w:val="FootnoteReference"/>
        </w:rPr>
        <w:footnoteReference w:id="14"/>
      </w:r>
      <w:r w:rsidR="006F4A5F" w:rsidRPr="003A415D">
        <w:t xml:space="preserve"> </w:t>
      </w:r>
    </w:p>
    <w:p w14:paraId="52242BD5" w14:textId="1958A245" w:rsidR="00601AC5" w:rsidRDefault="00D65E74" w:rsidP="0053225F">
      <w:pPr>
        <w:ind w:firstLine="720"/>
      </w:pPr>
      <w:r>
        <w:t xml:space="preserve">Russolo </w:t>
      </w:r>
      <w:r w:rsidR="00604492">
        <w:t>is distinguishing</w:t>
      </w:r>
      <w:r w:rsidR="00F07C59">
        <w:t xml:space="preserve"> how</w:t>
      </w:r>
      <w:r w:rsidR="00DF13E8">
        <w:t xml:space="preserve"> the</w:t>
      </w:r>
      <w:r w:rsidR="00D8134F">
        <w:t xml:space="preserve"> sound of music </w:t>
      </w:r>
      <w:r w:rsidR="00F07C59">
        <w:t>used to be</w:t>
      </w:r>
      <w:r w:rsidR="00DF13E8">
        <w:t xml:space="preserve"> separate </w:t>
      </w:r>
      <w:r w:rsidR="00D8134F">
        <w:t>from the sound of life</w:t>
      </w:r>
      <w:r w:rsidR="00A372F2">
        <w:t xml:space="preserve">; </w:t>
      </w:r>
      <w:r w:rsidR="00601AC5">
        <w:t>music was placed apart all other sounds because of its “wonder</w:t>
      </w:r>
      <w:r w:rsidR="008C08EF">
        <w:t>.</w:t>
      </w:r>
      <w:r w:rsidR="00601AC5">
        <w:t>”</w:t>
      </w:r>
      <w:r w:rsidR="008C08EF">
        <w:t xml:space="preserve"> </w:t>
      </w:r>
      <w:r w:rsidR="00780078">
        <w:t xml:space="preserve">He </w:t>
      </w:r>
      <w:r w:rsidR="00601AC5">
        <w:t xml:space="preserve">then </w:t>
      </w:r>
      <w:r w:rsidR="00780078">
        <w:t>argues that in music’s evolution,</w:t>
      </w:r>
      <w:r w:rsidR="006A2927">
        <w:t xml:space="preserve"> </w:t>
      </w:r>
      <w:r w:rsidR="00780078">
        <w:t>it</w:t>
      </w:r>
      <w:r w:rsidR="0053225F">
        <w:t xml:space="preserve"> has sought “combinations that are more dissonant, stranger, and harsher for our ear.” </w:t>
      </w:r>
      <w:r w:rsidR="00601AC5">
        <w:t>With the proliferation of machines during the 20</w:t>
      </w:r>
      <w:r w:rsidR="00601AC5" w:rsidRPr="00601AC5">
        <w:rPr>
          <w:vertAlign w:val="superscript"/>
        </w:rPr>
        <w:t>th</w:t>
      </w:r>
      <w:r w:rsidR="00601AC5">
        <w:t xml:space="preserve"> century, the call for</w:t>
      </w:r>
      <w:r w:rsidR="00E46A95">
        <w:t xml:space="preserve"> dissonanc became</w:t>
      </w:r>
      <w:r w:rsidR="00601AC5">
        <w:t xml:space="preserve"> more profound.</w:t>
      </w:r>
    </w:p>
    <w:p w14:paraId="1DCCB5DF" w14:textId="7867159E" w:rsidR="0053225F" w:rsidRDefault="0053225F" w:rsidP="0053225F">
      <w:pPr>
        <w:ind w:firstLine="720"/>
      </w:pPr>
      <w:r>
        <w:t xml:space="preserve">“We must break out of this limited circle of sounds and conquer the infinite variety of noise-sounds.” To Russolo, the incorporation of these complex timbres into traditional music is </w:t>
      </w:r>
      <w:r>
        <w:lastRenderedPageBreak/>
        <w:t>a natural evolution toward a sublime sonic aesthetic</w:t>
      </w:r>
      <w:r w:rsidR="009B4BAE">
        <w:t xml:space="preserve">, </w:t>
      </w:r>
      <w:r w:rsidR="006A2927">
        <w:t xml:space="preserve">an aesthetic </w:t>
      </w:r>
      <w:r w:rsidR="00600CAF">
        <w:t xml:space="preserve">that </w:t>
      </w:r>
      <w:r w:rsidR="00873084">
        <w:t xml:space="preserve">is </w:t>
      </w:r>
      <w:r w:rsidR="00600CAF">
        <w:t>“</w:t>
      </w:r>
      <w:r w:rsidR="00873084">
        <w:t>familiar to our ear and has the power of immediately recalling life itself.”</w:t>
      </w:r>
      <w:r w:rsidR="006E30A3">
        <w:t xml:space="preserve"> The sound of the cities and the machineries of the </w:t>
      </w:r>
      <w:r w:rsidR="00704C1C">
        <w:t>time</w:t>
      </w:r>
      <w:r w:rsidR="006E30A3">
        <w:t xml:space="preserve"> heralded noise’s inclusion into our musical language.</w:t>
      </w:r>
    </w:p>
    <w:p w14:paraId="048CCD95" w14:textId="6C734BEF" w:rsidR="00E1624C" w:rsidRDefault="00B76FAC" w:rsidP="00444134">
      <w:pPr>
        <w:ind w:firstLine="720"/>
      </w:pPr>
      <w:r>
        <w:t xml:space="preserve">Influenced by the </w:t>
      </w:r>
      <w:r w:rsidR="00EE3AE5">
        <w:t xml:space="preserve">Italian </w:t>
      </w:r>
      <w:r>
        <w:t>Futurists</w:t>
      </w:r>
      <w:r w:rsidR="00EE3AE5">
        <w:t xml:space="preserve"> and the New York City soundscape</w:t>
      </w:r>
      <w:r>
        <w:t xml:space="preserve">, </w:t>
      </w:r>
      <w:r w:rsidR="005607B8">
        <w:t xml:space="preserve">Edgard </w:t>
      </w:r>
      <w:r w:rsidR="002F4BFA">
        <w:t>Varèse</w:t>
      </w:r>
      <w:r w:rsidR="00704C1C">
        <w:t xml:space="preserve"> famously orchestrated</w:t>
      </w:r>
      <w:r>
        <w:t xml:space="preserve"> a siren to emulate the police of New York</w:t>
      </w:r>
      <w:r w:rsidR="004E0F21">
        <w:t xml:space="preserve"> in his early work </w:t>
      </w:r>
      <w:r w:rsidR="004E0F21">
        <w:rPr>
          <w:i/>
        </w:rPr>
        <w:t>Amèriques</w:t>
      </w:r>
      <w:r>
        <w:t xml:space="preserve">. Varèse in fact fell </w:t>
      </w:r>
      <w:r w:rsidR="007449F7">
        <w:t xml:space="preserve">in </w:t>
      </w:r>
      <w:r>
        <w:t xml:space="preserve">with </w:t>
      </w:r>
      <w:r w:rsidR="0026032B">
        <w:t>such artists</w:t>
      </w:r>
      <w:r>
        <w:t xml:space="preserve"> as “Francis Picabia and Marcel Duchamp, who made art from everyday obje</w:t>
      </w:r>
      <w:r w:rsidR="00EB7BAB">
        <w:t>cts and eroticized the machine.”</w:t>
      </w:r>
      <w:r w:rsidR="00EB7BAB">
        <w:rPr>
          <w:rStyle w:val="FootnoteReference"/>
        </w:rPr>
        <w:footnoteReference w:id="15"/>
      </w:r>
      <w:r w:rsidR="00EE3AE5">
        <w:t xml:space="preserve"> </w:t>
      </w:r>
      <w:r w:rsidR="00444134">
        <w:t>Art critic Paul Rosenfeld describes this camp</w:t>
      </w:r>
      <w:r w:rsidR="00BC6C60">
        <w:t xml:space="preserve"> of artists</w:t>
      </w:r>
      <w:r w:rsidR="00444134">
        <w:t xml:space="preserve"> as the creators of a “skyscraper mysticism.</w:t>
      </w:r>
      <w:r w:rsidR="00CE08B7">
        <w:t>”</w:t>
      </w:r>
      <w:r w:rsidR="00E1624C">
        <w:t xml:space="preserve">  </w:t>
      </w:r>
    </w:p>
    <w:p w14:paraId="4C58C510" w14:textId="25DADB3D" w:rsidR="00E1624C" w:rsidRDefault="00E1624C" w:rsidP="00AA6C90">
      <w:pPr>
        <w:pStyle w:val="Quote"/>
      </w:pPr>
      <w:r>
        <w:t>[A] feeling of the unity of life through the forms and expression of industrial civilization, its fierce lights, piercing noises, compact and synthetic textures; a feeling of its immense tension, dynamism, ferocity, and also its fabulous delicacy and precision.</w:t>
      </w:r>
      <w:r w:rsidR="00B94029">
        <w:rPr>
          <w:rStyle w:val="FootnoteReference"/>
        </w:rPr>
        <w:footnoteReference w:id="16"/>
      </w:r>
    </w:p>
    <w:p w14:paraId="3947A1F7" w14:textId="2220BE5B" w:rsidR="000E6048" w:rsidRDefault="00814A3A" w:rsidP="00814A3A">
      <w:pPr>
        <w:ind w:firstLine="720"/>
      </w:pPr>
      <w:r>
        <w:t>This was the lure of ea</w:t>
      </w:r>
      <w:r w:rsidR="00604492">
        <w:t>rly noise-like music. The sound</w:t>
      </w:r>
      <w:r>
        <w:t xml:space="preserve"> of the rising cityscapes and the clamor of the industrial revolution </w:t>
      </w:r>
      <w:r w:rsidR="00B73B51">
        <w:t xml:space="preserve">were </w:t>
      </w:r>
      <w:r>
        <w:t>reaching its mechanized zenith</w:t>
      </w:r>
      <w:r w:rsidR="008658AA">
        <w:t>, and artists were following in tow</w:t>
      </w:r>
      <w:r>
        <w:t xml:space="preserve">. </w:t>
      </w:r>
      <w:r w:rsidR="00604492">
        <w:t>Decades later</w:t>
      </w:r>
      <w:r>
        <w:t xml:space="preserve"> </w:t>
      </w:r>
      <w:r w:rsidR="00C2044D">
        <w:t>John Cage</w:t>
      </w:r>
      <w:r w:rsidR="000E6048">
        <w:t>, in his</w:t>
      </w:r>
      <w:r w:rsidR="00C2044D">
        <w:t xml:space="preserve"> </w:t>
      </w:r>
      <w:r w:rsidR="000E6048">
        <w:rPr>
          <w:i/>
        </w:rPr>
        <w:t xml:space="preserve">The Future of Music: Credo, </w:t>
      </w:r>
      <w:r w:rsidR="00604492">
        <w:t>expressed</w:t>
      </w:r>
      <w:r w:rsidR="00021767">
        <w:t xml:space="preserve"> a similar </w:t>
      </w:r>
      <w:r w:rsidR="000E6048">
        <w:t xml:space="preserve">appreciation for </w:t>
      </w:r>
      <w:r w:rsidR="00D47C21">
        <w:t>this</w:t>
      </w:r>
      <w:r>
        <w:t xml:space="preserve"> type of</w:t>
      </w:r>
      <w:r w:rsidR="00D65E74">
        <w:t xml:space="preserve"> </w:t>
      </w:r>
      <w:r w:rsidR="00D47C21">
        <w:t>noise.</w:t>
      </w:r>
      <w:r w:rsidR="000E6048">
        <w:t xml:space="preserve"> </w:t>
      </w:r>
    </w:p>
    <w:p w14:paraId="790D1455" w14:textId="5742025D" w:rsidR="00853AE7" w:rsidRDefault="000E6048" w:rsidP="00975BC4">
      <w:pPr>
        <w:pStyle w:val="Quote"/>
      </w:pPr>
      <w:r>
        <w:t>Wherever we are, what we hear is mostly noise. When we ignore it, it disturbs us. When we listen to it, we find it fascinating. The sound of a truck at fifty miles per hour. Static between the stations. Rain. We want to capture and control these sounds, to use them not as sound eff</w:t>
      </w:r>
      <w:r w:rsidR="00EB7BAB">
        <w:t>ects but as musical instruments.</w:t>
      </w:r>
      <w:r w:rsidR="00EB7BAB">
        <w:rPr>
          <w:rStyle w:val="FootnoteReference"/>
        </w:rPr>
        <w:footnoteReference w:id="17"/>
      </w:r>
    </w:p>
    <w:p w14:paraId="21D2B374" w14:textId="19792105" w:rsidR="00E156F7" w:rsidRPr="00387E96" w:rsidRDefault="000054C3" w:rsidP="00853AE7">
      <w:pPr>
        <w:ind w:firstLine="720"/>
      </w:pPr>
      <w:r>
        <w:t>T</w:t>
      </w:r>
      <w:r w:rsidR="004B6DCD">
        <w:t xml:space="preserve">here is a fascination with the sounds of life, and </w:t>
      </w:r>
      <w:r w:rsidR="00B25876">
        <w:t xml:space="preserve">while it may be indescribable, </w:t>
      </w:r>
      <w:r w:rsidR="00B25876" w:rsidRPr="00D95AAD">
        <w:rPr>
          <w:i/>
        </w:rPr>
        <w:t>something</w:t>
      </w:r>
      <w:r w:rsidR="00B25876">
        <w:t xml:space="preserve"> about its familiarity</w:t>
      </w:r>
      <w:r w:rsidR="00DC756D">
        <w:t xml:space="preserve"> makes it a</w:t>
      </w:r>
      <w:r w:rsidR="00B25876">
        <w:t xml:space="preserve"> powerful musical tool.</w:t>
      </w:r>
      <w:r w:rsidR="00975BC4">
        <w:t xml:space="preserve"> Cage expresses </w:t>
      </w:r>
      <w:r w:rsidR="00D534E2">
        <w:t>the desire and respect</w:t>
      </w:r>
      <w:r w:rsidR="00975BC4">
        <w:t xml:space="preserve"> th</w:t>
      </w:r>
      <w:r w:rsidR="00D534E2">
        <w:t>at considers these sounds “musical instruments” and</w:t>
      </w:r>
      <w:r w:rsidR="00975BC4">
        <w:t xml:space="preserve"> not just “sound effects.”</w:t>
      </w:r>
      <w:r w:rsidR="00B824D2">
        <w:t xml:space="preserve"> For the context of this thesis, the term </w:t>
      </w:r>
      <w:r w:rsidR="00B824D2" w:rsidRPr="00B824D2">
        <w:rPr>
          <w:i/>
        </w:rPr>
        <w:t>noise</w:t>
      </w:r>
      <w:r w:rsidR="00B824D2">
        <w:t xml:space="preserve"> will primarily</w:t>
      </w:r>
      <w:r w:rsidR="00B15D13">
        <w:t xml:space="preserve"> be </w:t>
      </w:r>
      <w:r w:rsidR="00387E96">
        <w:t>referring t</w:t>
      </w:r>
      <w:r w:rsidR="0025503E">
        <w:t>o this idea. This idea being that noise is everywhere, it is inescapab</w:t>
      </w:r>
      <w:r w:rsidR="00D6592A">
        <w:t>le and ingrained into our lives,</w:t>
      </w:r>
      <w:r w:rsidR="0025503E">
        <w:t xml:space="preserve"> and </w:t>
      </w:r>
      <w:r w:rsidR="00394F1A">
        <w:t>“</w:t>
      </w:r>
      <w:r w:rsidR="00387E96">
        <w:t>when we choose to listen to it, we find it fascinating.”</w:t>
      </w:r>
    </w:p>
    <w:p w14:paraId="6DA72566" w14:textId="29F0FA23" w:rsidR="00953779" w:rsidRDefault="00C55F7C" w:rsidP="00D02A98">
      <w:pPr>
        <w:pStyle w:val="Heading2"/>
      </w:pPr>
      <w:bookmarkStart w:id="24" w:name="_Toc456223659"/>
      <w:r>
        <w:lastRenderedPageBreak/>
        <w:t>Compositional Heritage</w:t>
      </w:r>
      <w:bookmarkEnd w:id="24"/>
      <w:r w:rsidR="00D754F7">
        <w:t xml:space="preserve"> </w:t>
      </w:r>
    </w:p>
    <w:p w14:paraId="535D42A4" w14:textId="77777777" w:rsidR="003B691F" w:rsidRDefault="003B691F" w:rsidP="003B691F">
      <w:r>
        <w:t>The compositional practice used to create these works stems from the experimental music of the middle 20</w:t>
      </w:r>
      <w:r w:rsidRPr="002233B1">
        <w:rPr>
          <w:vertAlign w:val="superscript"/>
        </w:rPr>
        <w:t>th</w:t>
      </w:r>
      <w:r>
        <w:t xml:space="preserve"> century. Composers like John Cage, Steve Reich, Christian Wolf, and so many others, strayed from controlling the total configuration of a piece, and instead opted to develop a process that would “determine all the note-to-note (sound-to-sound) details and the overall form simultaneously.”</w:t>
      </w:r>
      <w:r>
        <w:rPr>
          <w:rStyle w:val="FootnoteReference"/>
        </w:rPr>
        <w:footnoteReference w:id="18"/>
      </w:r>
      <w:r>
        <w:t xml:space="preserve"> These processes were deemed experimental, not because the term is “descriptive of an act to be later judged in terms of success or failure, but simply as of an act the outcome of which is unknown.”</w:t>
      </w:r>
      <w:r>
        <w:rPr>
          <w:rStyle w:val="FootnoteReference"/>
        </w:rPr>
        <w:footnoteReference w:id="19"/>
      </w:r>
    </w:p>
    <w:p w14:paraId="597DFB57" w14:textId="6F925170" w:rsidR="000C0BD2" w:rsidRDefault="000C0BD2" w:rsidP="000C0BD2">
      <w:pPr>
        <w:pStyle w:val="Quote"/>
      </w:pPr>
      <w:r w:rsidRPr="007739D8">
        <w:t xml:space="preserve">Experimental composers are by and large not concerned with prescribing a defined </w:t>
      </w:r>
      <w:r w:rsidRPr="00E72C84">
        <w:rPr>
          <w:i/>
        </w:rPr>
        <w:t>time-object</w:t>
      </w:r>
      <w:r w:rsidRPr="007739D8">
        <w:t xml:space="preserve"> whose materials, structuring, and relationships are calculated and arranged in advance, but are more excited by the prospect of outlining a </w:t>
      </w:r>
      <w:r w:rsidRPr="00E72C84">
        <w:rPr>
          <w:i/>
        </w:rPr>
        <w:t>situation</w:t>
      </w:r>
      <w:r w:rsidRPr="007739D8">
        <w:t xml:space="preserve"> in which sound occurs, a </w:t>
      </w:r>
      <w:r w:rsidRPr="00E72C84">
        <w:rPr>
          <w:i/>
        </w:rPr>
        <w:t>process</w:t>
      </w:r>
      <w:r w:rsidRPr="007739D8">
        <w:t xml:space="preserve"> of generating action (sounding or otherwise).</w:t>
      </w:r>
      <w:r>
        <w:rPr>
          <w:rStyle w:val="FootnoteReference"/>
        </w:rPr>
        <w:footnoteReference w:id="20"/>
      </w:r>
    </w:p>
    <w:p w14:paraId="5A37D623" w14:textId="472C489E" w:rsidR="003B691F" w:rsidRDefault="006D73C3" w:rsidP="003B691F">
      <w:r>
        <w:tab/>
        <w:t>The processe</w:t>
      </w:r>
      <w:r w:rsidR="000C0BD2">
        <w:t xml:space="preserve">s used by these composers </w:t>
      </w:r>
      <w:r>
        <w:t xml:space="preserve">define a </w:t>
      </w:r>
      <w:r w:rsidRPr="006D73C3">
        <w:rPr>
          <w:i/>
        </w:rPr>
        <w:t>system</w:t>
      </w:r>
      <w:r>
        <w:rPr>
          <w:i/>
        </w:rPr>
        <w:t>,</w:t>
      </w:r>
      <w:r w:rsidR="000E1A70">
        <w:rPr>
          <w:i/>
        </w:rPr>
        <w:t xml:space="preserve"> </w:t>
      </w:r>
      <w:r w:rsidR="000E1A70">
        <w:t xml:space="preserve">which </w:t>
      </w:r>
      <w:r w:rsidR="00F83E2F">
        <w:t xml:space="preserve">in turn </w:t>
      </w:r>
      <w:r w:rsidR="00FE60FB">
        <w:t>de</w:t>
      </w:r>
      <w:r w:rsidR="000E1A70">
        <w:t>s</w:t>
      </w:r>
      <w:r w:rsidR="00FE60FB">
        <w:t>cribes the</w:t>
      </w:r>
      <w:r>
        <w:t xml:space="preserve"> processes</w:t>
      </w:r>
      <w:r w:rsidR="00FE60FB">
        <w:t>’ interactions</w:t>
      </w:r>
      <w:r w:rsidR="000E1A70">
        <w:t xml:space="preserve">. The system is an overall description of the various ways in which the work develops because of the processes </w:t>
      </w:r>
      <w:r w:rsidR="005550F1">
        <w:t>implementation.</w:t>
      </w:r>
    </w:p>
    <w:p w14:paraId="0690FC30" w14:textId="08EAA2E1" w:rsidR="00C55F7C" w:rsidRDefault="00F64D23" w:rsidP="00953779">
      <w:pPr>
        <w:pStyle w:val="Heading3"/>
      </w:pPr>
      <w:bookmarkStart w:id="25" w:name="_Toc456223660"/>
      <w:r>
        <w:rPr>
          <w:noProof/>
        </w:rPr>
        <w:drawing>
          <wp:anchor distT="0" distB="0" distL="114300" distR="114300" simplePos="0" relativeHeight="251676672" behindDoc="1" locked="0" layoutInCell="1" allowOverlap="1" wp14:anchorId="713DFB88" wp14:editId="2E45116F">
            <wp:simplePos x="0" y="0"/>
            <wp:positionH relativeFrom="column">
              <wp:posOffset>2657475</wp:posOffset>
            </wp:positionH>
            <wp:positionV relativeFrom="paragraph">
              <wp:posOffset>46768</wp:posOffset>
            </wp:positionV>
            <wp:extent cx="345491" cy="345491"/>
            <wp:effectExtent l="0" t="0" r="10160" b="10160"/>
            <wp:wrapNone/>
            <wp:docPr id="54" name="Picture 54"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5491" cy="345491"/>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BB">
        <w:t>Proc</w:t>
      </w:r>
      <w:r w:rsidR="00026BFB">
        <w:t>ess</w:t>
      </w:r>
      <w:r w:rsidR="00671AB2">
        <w:t>es // Physical Narrative</w:t>
      </w:r>
      <w:bookmarkEnd w:id="25"/>
    </w:p>
    <w:p w14:paraId="633B9C7D" w14:textId="5BC21B86" w:rsidR="00953779" w:rsidRPr="00953779" w:rsidRDefault="00953779" w:rsidP="00953779"/>
    <w:p w14:paraId="341C0713" w14:textId="7AB8EE30" w:rsidR="002B5B09" w:rsidRDefault="00CE48F0" w:rsidP="001567CD">
      <w:pPr>
        <w:rPr>
          <w:i/>
        </w:rPr>
      </w:pPr>
      <w:r>
        <w:t>“</w:t>
      </w:r>
      <w:r>
        <w:rPr>
          <w:i/>
        </w:rPr>
        <w:t xml:space="preserve">As to whether </w:t>
      </w:r>
      <w:r w:rsidR="00777FDC">
        <w:rPr>
          <w:i/>
        </w:rPr>
        <w:t>a musical process is realized through live human performance or through some electro-mechanical means is not finally the main issue. One of the most beautiful concerts I ever heard consisted of four composers playing their tap</w:t>
      </w:r>
      <w:r w:rsidR="00A9775B">
        <w:rPr>
          <w:i/>
        </w:rPr>
        <w:t>e</w:t>
      </w:r>
      <w:r w:rsidR="001567CD">
        <w:rPr>
          <w:i/>
        </w:rPr>
        <w:t>s in a dark hall (a tape is interesting when it’s an interesting tape).</w:t>
      </w:r>
      <w:r w:rsidR="00777FDC">
        <w:rPr>
          <w:i/>
        </w:rPr>
        <w:t>”</w:t>
      </w:r>
    </w:p>
    <w:p w14:paraId="6D7090B7" w14:textId="19FCDC0C" w:rsidR="00777FDC" w:rsidRPr="00777FDC" w:rsidRDefault="00777FDC" w:rsidP="00777FDC">
      <w:pPr>
        <w:pStyle w:val="ListParagraph"/>
        <w:numPr>
          <w:ilvl w:val="0"/>
          <w:numId w:val="27"/>
        </w:numPr>
        <w:rPr>
          <w:i/>
        </w:rPr>
      </w:pPr>
      <w:r>
        <w:t xml:space="preserve">Steve Reich, </w:t>
      </w:r>
      <w:r>
        <w:rPr>
          <w:i/>
        </w:rPr>
        <w:t>Writings About Music</w:t>
      </w:r>
      <w:r>
        <w:rPr>
          <w:rStyle w:val="FootnoteReference"/>
          <w:i/>
        </w:rPr>
        <w:footnoteReference w:id="21"/>
      </w:r>
    </w:p>
    <w:p w14:paraId="43BBDFEA" w14:textId="77777777" w:rsidR="000C0BD2" w:rsidRDefault="000C0BD2" w:rsidP="002B5B09"/>
    <w:p w14:paraId="35666A93" w14:textId="174D4962" w:rsidR="000C0BD2" w:rsidRPr="000C0BD2" w:rsidRDefault="00654B30" w:rsidP="000C0BD2">
      <w:pPr>
        <w:ind w:firstLine="720"/>
      </w:pPr>
      <w:r>
        <w:t>Reich’s work is foundational in describing compositio</w:t>
      </w:r>
      <w:r w:rsidR="000C0BD2">
        <w:t xml:space="preserve">ns that are built on processes. Reich’s </w:t>
      </w:r>
      <w:r w:rsidR="000C0BD2">
        <w:rPr>
          <w:i/>
        </w:rPr>
        <w:t xml:space="preserve">Pendulum Music </w:t>
      </w:r>
      <w:r w:rsidR="000C0BD2">
        <w:t>utilizes a physical process that “inexorably works itself out,”</w:t>
      </w:r>
      <w:r w:rsidR="00B56818">
        <w:rPr>
          <w:rStyle w:val="FootnoteReference"/>
        </w:rPr>
        <w:footnoteReference w:id="22"/>
      </w:r>
      <w:r w:rsidR="000C0BD2">
        <w:t xml:space="preserve"> the process itself being the releasing of microphones which then swing across a collection of speakers. </w:t>
      </w:r>
    </w:p>
    <w:p w14:paraId="27D004BB" w14:textId="2613BCAB" w:rsidR="00CE48F0" w:rsidRDefault="00050DE5" w:rsidP="000C0BD2">
      <w:pPr>
        <w:pStyle w:val="Quote"/>
      </w:pPr>
      <w:r>
        <w:lastRenderedPageBreak/>
        <w:t>At the beginning of the performance the performers take hold of the microphones and draw them towards them. Simultaneously the performers release the microphones and as they swing over the speakers a series of feedback pulses is produced. The performers join the audience and when the microphones are still and a continuous feedback is heard they take hold of their microphones again and the piece is over.</w:t>
      </w:r>
      <w:r w:rsidR="00B56818">
        <w:rPr>
          <w:rStyle w:val="FootnoteReference"/>
        </w:rPr>
        <w:footnoteReference w:id="23"/>
      </w:r>
    </w:p>
    <w:p w14:paraId="2536F924" w14:textId="17B5778E" w:rsidR="00A0734C" w:rsidRDefault="00C94979" w:rsidP="00BF7668">
      <w:pPr>
        <w:ind w:firstLine="720"/>
      </w:pPr>
      <w:r>
        <w:t xml:space="preserve">This thesis </w:t>
      </w:r>
      <w:r w:rsidR="00F77A5C">
        <w:t>presents</w:t>
      </w:r>
      <w:r>
        <w:t xml:space="preserve"> a type of process music that relies on human action </w:t>
      </w:r>
      <w:r w:rsidR="00F77A5C">
        <w:t xml:space="preserve">to </w:t>
      </w:r>
      <w:r w:rsidR="009E1803">
        <w:t>create its sound.</w:t>
      </w:r>
      <w:r w:rsidR="00F77A5C">
        <w:t xml:space="preserve"> It is a</w:t>
      </w:r>
      <w:r w:rsidR="009D36C0">
        <w:t xml:space="preserve"> task-oriented performance that</w:t>
      </w:r>
      <w:r w:rsidR="00F77A5C">
        <w:t xml:space="preserve"> </w:t>
      </w:r>
      <w:r w:rsidR="009D36C0">
        <w:t xml:space="preserve">assigns </w:t>
      </w:r>
      <w:r w:rsidR="008E3BA6">
        <w:t>a role to the mechatronic object and the performer. The sound is wholly reliant on the actions of the performer and the</w:t>
      </w:r>
      <w:r w:rsidR="009D36C0">
        <w:t xml:space="preserve"> object, and the </w:t>
      </w:r>
      <w:r w:rsidR="008E3BA6">
        <w:t>progression of</w:t>
      </w:r>
      <w:r w:rsidR="009D36C0">
        <w:t xml:space="preserve"> the piece is reliant</w:t>
      </w:r>
      <w:r w:rsidR="008E3BA6">
        <w:t xml:space="preserve"> these actions.</w:t>
      </w:r>
      <w:r w:rsidR="00BF7668">
        <w:t xml:space="preserve"> </w:t>
      </w:r>
      <w:r w:rsidR="00A0734C">
        <w:t xml:space="preserve">Yasunao Tone’s </w:t>
      </w:r>
      <w:r w:rsidR="00A0734C">
        <w:rPr>
          <w:i/>
        </w:rPr>
        <w:t>Catch Water Music</w:t>
      </w:r>
      <w:r w:rsidR="00E33DDF">
        <w:t xml:space="preserve"> contains</w:t>
      </w:r>
      <w:r w:rsidR="00A0734C">
        <w:t xml:space="preserve"> similarities to this idea.</w:t>
      </w:r>
    </w:p>
    <w:p w14:paraId="5463F6BF" w14:textId="6B9E384B" w:rsidR="00A0734C" w:rsidRPr="00A0734C" w:rsidRDefault="00A0734C" w:rsidP="00A0734C">
      <w:pPr>
        <w:pStyle w:val="Quote"/>
      </w:pPr>
      <w:r>
        <w:t>Imagine a dance performance that starts with a splash of water from somewhere above, followed by another splash falling in a different direction. A raincoat-clad performer-musician moves about the stage, pursuing shifting gushes of water, which he tries to intercept with a bucket on top of his head.</w:t>
      </w:r>
      <w:r w:rsidR="00A66A9A">
        <w:rPr>
          <w:rStyle w:val="FootnoteReference"/>
        </w:rPr>
        <w:footnoteReference w:id="24"/>
      </w:r>
    </w:p>
    <w:p w14:paraId="2CEEF288" w14:textId="1EA4F8CE" w:rsidR="00A0734C" w:rsidRDefault="008E3BA6" w:rsidP="002B5B09">
      <w:r>
        <w:tab/>
      </w:r>
      <w:r w:rsidR="00A66A9A">
        <w:t xml:space="preserve">The </w:t>
      </w:r>
      <w:r w:rsidR="00BF7668">
        <w:t xml:space="preserve">sound in </w:t>
      </w:r>
      <w:r w:rsidR="00BF7668">
        <w:rPr>
          <w:i/>
        </w:rPr>
        <w:t xml:space="preserve">Catch Water Music </w:t>
      </w:r>
      <w:r w:rsidR="00BF7668">
        <w:t>is created by the performers’ attempts at catching the falling water. Tone is stationed above, pouring the water onto the stage below “with thrusts of unpredictable direction and timing.” The running footsteps, the falling water, and Tone’s incidental bucket movements are the human actions that create the performances</w:t>
      </w:r>
      <w:r w:rsidR="009E1803">
        <w:t xml:space="preserve"> sound.</w:t>
      </w:r>
      <w:r w:rsidR="00BF7668">
        <w:t xml:space="preserve"> </w:t>
      </w:r>
    </w:p>
    <w:p w14:paraId="7252319A" w14:textId="5B3C714F" w:rsidR="00CE48F0" w:rsidRPr="002B5B09" w:rsidRDefault="009E1803" w:rsidP="0004105B">
      <w:r>
        <w:tab/>
        <w:t>The performative p</w:t>
      </w:r>
      <w:r w:rsidR="00A3088A">
        <w:t xml:space="preserve">ieces in this thesis use a similar </w:t>
      </w:r>
      <w:r>
        <w:t>task-oriented approach, the only difference being that the performer is fulfilling a narrative while performing.</w:t>
      </w:r>
      <w:r w:rsidR="00A3088A">
        <w:t xml:space="preserve"> The narrative determines the human actions of the performer, which in turn create</w:t>
      </w:r>
      <w:r w:rsidR="00DB19E0">
        <w:t>s</w:t>
      </w:r>
      <w:r w:rsidR="00A3088A">
        <w:t xml:space="preserve"> the sound. </w:t>
      </w:r>
      <w:r w:rsidR="00715E96">
        <w:t xml:space="preserve">The progression of a prescribed story </w:t>
      </w:r>
      <w:r w:rsidR="003A7F9D">
        <w:t>creates the form and ‘sound-to-sound’ details of the composition</w:t>
      </w:r>
      <w:r w:rsidR="00DB19E0">
        <w:t xml:space="preserve"> in the course of the</w:t>
      </w:r>
      <w:r w:rsidR="00A3088A">
        <w:t xml:space="preserve"> narrative’s fulfillment</w:t>
      </w:r>
      <w:r w:rsidR="003A7F9D">
        <w:t xml:space="preserve">. </w:t>
      </w:r>
      <w:r w:rsidR="0004105B">
        <w:t xml:space="preserve">The story, in short, becomes the process. </w:t>
      </w:r>
      <w:r w:rsidR="003A7F9D">
        <w:t xml:space="preserve">For the purposes of this thesis, the term </w:t>
      </w:r>
      <w:r w:rsidR="003A7F9D">
        <w:rPr>
          <w:i/>
        </w:rPr>
        <w:t>physical narrative</w:t>
      </w:r>
      <w:r w:rsidR="003A7F9D">
        <w:t xml:space="preserve"> will be used to describe t</w:t>
      </w:r>
      <w:r w:rsidR="00151A79">
        <w:t>he</w:t>
      </w:r>
      <w:r w:rsidR="00A2163B">
        <w:t xml:space="preserve"> processes found in the work</w:t>
      </w:r>
      <w:r w:rsidR="00E33DDF">
        <w:t xml:space="preserve"> presented</w:t>
      </w:r>
      <w:r w:rsidR="00151A79">
        <w:t>.</w:t>
      </w:r>
      <w:r w:rsidR="00A2163B">
        <w:t xml:space="preserve"> </w:t>
      </w:r>
    </w:p>
    <w:p w14:paraId="2BA4D351" w14:textId="48EB5566" w:rsidR="00607F95" w:rsidRDefault="00953779" w:rsidP="00953779">
      <w:pPr>
        <w:pStyle w:val="Heading3"/>
      </w:pPr>
      <w:bookmarkStart w:id="26" w:name="_Toc456223661"/>
      <w:r>
        <w:rPr>
          <w:noProof/>
        </w:rPr>
        <w:lastRenderedPageBreak/>
        <w:drawing>
          <wp:anchor distT="0" distB="0" distL="114300" distR="114300" simplePos="0" relativeHeight="251692032" behindDoc="0" locked="0" layoutInCell="1" allowOverlap="1" wp14:anchorId="5D0D8BD9" wp14:editId="3316D831">
            <wp:simplePos x="0" y="0"/>
            <wp:positionH relativeFrom="column">
              <wp:posOffset>3068967</wp:posOffset>
            </wp:positionH>
            <wp:positionV relativeFrom="paragraph">
              <wp:posOffset>-91890</wp:posOffset>
            </wp:positionV>
            <wp:extent cx="343535" cy="343535"/>
            <wp:effectExtent l="0" t="0" r="12065" b="12065"/>
            <wp:wrapNone/>
            <wp:docPr id="46" name="Picture 46"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343535" cy="343535"/>
                    </a:xfrm>
                    <a:prstGeom prst="rect">
                      <a:avLst/>
                    </a:prstGeom>
                    <a:noFill/>
                    <a:ln>
                      <a:noFill/>
                    </a:ln>
                  </pic:spPr>
                </pic:pic>
              </a:graphicData>
            </a:graphic>
            <wp14:sizeRelH relativeFrom="page">
              <wp14:pctWidth>0</wp14:pctWidth>
            </wp14:sizeRelH>
            <wp14:sizeRelV relativeFrom="page">
              <wp14:pctHeight>0</wp14:pctHeight>
            </wp14:sizeRelV>
          </wp:anchor>
        </w:drawing>
      </w:r>
      <w:r w:rsidR="00671AB2">
        <w:rPr>
          <w:noProof/>
        </w:rPr>
        <w:t xml:space="preserve">Systems </w:t>
      </w:r>
      <w:r w:rsidR="00671AB2">
        <w:t xml:space="preserve">// </w:t>
      </w:r>
      <w:r w:rsidR="00026BFB">
        <w:t>Complexity</w:t>
      </w:r>
      <w:r w:rsidR="00671AB2">
        <w:t xml:space="preserve"> &amp; Emergence</w:t>
      </w:r>
      <w:bookmarkEnd w:id="26"/>
    </w:p>
    <w:p w14:paraId="282533E8" w14:textId="77777777" w:rsidR="00953779" w:rsidRPr="00953779" w:rsidRDefault="00953779" w:rsidP="00953779"/>
    <w:p w14:paraId="64F32E2C" w14:textId="7074C3DA" w:rsidR="00AA2B22" w:rsidRDefault="00AA2B22" w:rsidP="004E57CF">
      <w:pPr>
        <w:rPr>
          <w:i/>
        </w:rPr>
      </w:pPr>
      <w:r>
        <w:rPr>
          <w:i/>
        </w:rPr>
        <w:t>““I try to fi</w:t>
      </w:r>
      <w:r w:rsidRPr="00AA2B22">
        <w:rPr>
          <w:i/>
        </w:rPr>
        <w:t xml:space="preserve">nd out what’s there—not to make it do what I want, but to release what’s there.  </w:t>
      </w:r>
      <w:r w:rsidR="00A47C56">
        <w:rPr>
          <w:i/>
        </w:rPr>
        <w:t>Th</w:t>
      </w:r>
      <w:r w:rsidRPr="00AA2B22">
        <w:rPr>
          <w:i/>
        </w:rPr>
        <w:t>e object should teach you what it wants to hear.”</w:t>
      </w:r>
    </w:p>
    <w:p w14:paraId="4A8A6C5F" w14:textId="69805B7B" w:rsidR="00A47C56" w:rsidRDefault="00A47C56" w:rsidP="00A47C56">
      <w:pPr>
        <w:pStyle w:val="ListParagraph"/>
        <w:numPr>
          <w:ilvl w:val="0"/>
          <w:numId w:val="27"/>
        </w:numPr>
      </w:pPr>
      <w:r>
        <w:t>David Tudor</w:t>
      </w:r>
      <w:r w:rsidR="00E33DDF">
        <w:rPr>
          <w:rStyle w:val="FootnoteReference"/>
        </w:rPr>
        <w:footnoteReference w:id="25"/>
      </w:r>
    </w:p>
    <w:p w14:paraId="6DE74404" w14:textId="77777777" w:rsidR="009C16D7" w:rsidRPr="00A47C56" w:rsidRDefault="009C16D7" w:rsidP="00B56818">
      <w:pPr>
        <w:pStyle w:val="ListParagraph"/>
      </w:pPr>
    </w:p>
    <w:p w14:paraId="47BAB398" w14:textId="5199CBAE" w:rsidR="00DB19E0" w:rsidRDefault="00B56818" w:rsidP="00F51611">
      <w:r>
        <w:t>The idea of a system in</w:t>
      </w:r>
      <w:r w:rsidR="00967FDA">
        <w:t xml:space="preserve"> </w:t>
      </w:r>
      <w:r w:rsidR="00353587">
        <w:t>David Tudor</w:t>
      </w:r>
      <w:r>
        <w:t xml:space="preserve">’s music describes a complex collection of </w:t>
      </w:r>
      <w:r w:rsidR="00040C9F">
        <w:t>electronics wired toget</w:t>
      </w:r>
      <w:r w:rsidR="00AC51E2">
        <w:t xml:space="preserve">her </w:t>
      </w:r>
      <w:r w:rsidR="00DB19E0">
        <w:t xml:space="preserve">in </w:t>
      </w:r>
      <w:r>
        <w:t>an</w:t>
      </w:r>
      <w:r w:rsidR="00556811">
        <w:t xml:space="preserve"> intentionally confusing manner</w:t>
      </w:r>
      <w:r w:rsidR="00300FAC">
        <w:t xml:space="preserve">. </w:t>
      </w:r>
      <w:r w:rsidR="00DB19E0">
        <w:t>The circuitry</w:t>
      </w:r>
      <w:r w:rsidR="00300FAC">
        <w:t xml:space="preserve"> in his pieces</w:t>
      </w:r>
      <w:r w:rsidR="00A76FC0">
        <w:t xml:space="preserve"> was complex enough </w:t>
      </w:r>
      <w:r w:rsidR="00AC51E2">
        <w:t>that it was</w:t>
      </w:r>
      <w:r w:rsidR="00040C9F">
        <w:t xml:space="preserve"> nearly impossible to predict the</w:t>
      </w:r>
      <w:r w:rsidR="00AC51E2">
        <w:t>ir</w:t>
      </w:r>
      <w:r w:rsidR="00040C9F">
        <w:t xml:space="preserve"> output</w:t>
      </w:r>
      <w:r w:rsidR="00A76FC0">
        <w:t xml:space="preserve"> given a known input</w:t>
      </w:r>
      <w:r w:rsidR="00040C9F">
        <w:t>.</w:t>
      </w:r>
      <w:r w:rsidR="00B11B93">
        <w:t xml:space="preserve"> </w:t>
      </w:r>
      <w:r w:rsidR="00300FAC">
        <w:t>This</w:t>
      </w:r>
      <w:r w:rsidR="00040C9F">
        <w:t xml:space="preserve"> complexity </w:t>
      </w:r>
      <w:r w:rsidR="00300FAC">
        <w:t xml:space="preserve">would hinder the </w:t>
      </w:r>
      <w:r w:rsidR="00040C9F">
        <w:t>system</w:t>
      </w:r>
      <w:r w:rsidR="00300FAC">
        <w:t>’s</w:t>
      </w:r>
      <w:r w:rsidR="002933B1">
        <w:t xml:space="preserve"> </w:t>
      </w:r>
      <w:r w:rsidR="00040C9F">
        <w:t>predictability, and as a result the output</w:t>
      </w:r>
      <w:r w:rsidR="00300FAC">
        <w:t xml:space="preserve"> was</w:t>
      </w:r>
      <w:r w:rsidR="001A6CEE">
        <w:t xml:space="preserve"> seen to</w:t>
      </w:r>
      <w:r w:rsidR="00040C9F">
        <w:t xml:space="preserve"> </w:t>
      </w:r>
      <w:r w:rsidR="00040C9F" w:rsidRPr="00040C9F">
        <w:rPr>
          <w:i/>
        </w:rPr>
        <w:t>emerge</w:t>
      </w:r>
      <w:r w:rsidR="00040C9F">
        <w:t xml:space="preserve"> from t</w:t>
      </w:r>
      <w:r w:rsidR="00300FAC">
        <w:t xml:space="preserve">he system. This emergence describing the </w:t>
      </w:r>
      <w:r w:rsidR="00040C9F">
        <w:t>truly unexpected</w:t>
      </w:r>
      <w:r w:rsidR="00300FAC">
        <w:t xml:space="preserve"> nature of a system’s behavior</w:t>
      </w:r>
      <w:r w:rsidR="00040C9F">
        <w:t>.</w:t>
      </w:r>
      <w:r w:rsidR="00300FAC">
        <w:t xml:space="preserve"> </w:t>
      </w:r>
    </w:p>
    <w:p w14:paraId="154896FE" w14:textId="1E3F80D3" w:rsidR="006C62EE" w:rsidRDefault="006C62EE" w:rsidP="00C55F7C">
      <w:r>
        <w:tab/>
        <w:t xml:space="preserve">David Behrman’s </w:t>
      </w:r>
      <w:r w:rsidRPr="006C62EE">
        <w:rPr>
          <w:i/>
        </w:rPr>
        <w:t>Runthrough</w:t>
      </w:r>
      <w:r w:rsidR="00B5685A">
        <w:t xml:space="preserve"> is an</w:t>
      </w:r>
      <w:r w:rsidR="005B6877">
        <w:t xml:space="preserve"> example of this level of</w:t>
      </w:r>
      <w:r>
        <w:t xml:space="preserve"> </w:t>
      </w:r>
      <w:r w:rsidR="005B6877">
        <w:t>complexity</w:t>
      </w:r>
      <w:r>
        <w:t>.</w:t>
      </w:r>
      <w:r w:rsidR="005B6877">
        <w:t xml:space="preserve"> In the piece, </w:t>
      </w:r>
      <w:r w:rsidR="00516C8A">
        <w:t xml:space="preserve">two </w:t>
      </w:r>
      <w:r w:rsidR="005B6877">
        <w:t>performer</w:t>
      </w:r>
      <w:r w:rsidR="00516C8A">
        <w:t xml:space="preserve">s crawl through a small tunnel while </w:t>
      </w:r>
      <w:r w:rsidR="005B6877">
        <w:t xml:space="preserve">shining flashlights around the room. </w:t>
      </w:r>
      <w:r w:rsidR="00516C8A">
        <w:t>Alvin Lucier describes the piece.</w:t>
      </w:r>
    </w:p>
    <w:p w14:paraId="319BE6D4" w14:textId="4FDB2275" w:rsidR="00264B5B" w:rsidRDefault="006C62EE" w:rsidP="006C62EE">
      <w:pPr>
        <w:pStyle w:val="Quote"/>
      </w:pPr>
      <w:r>
        <w:t>One or two players work dials and switches that control various sound generators and modulators while two other players shine small flashlights onto photoresistors housed in tin cans, distributing sounds to four loudspeakers deployed ar</w:t>
      </w:r>
      <w:r w:rsidR="00516C8A">
        <w:t>ound the concert space. (…) Conceiving this piece as a quasi-improvised performance work, Behrman allowed ample time for the possibilities offered by his circuitry to unfold.</w:t>
      </w:r>
      <w:r w:rsidR="00040C9F">
        <w:tab/>
      </w:r>
    </w:p>
    <w:p w14:paraId="59A63A01" w14:textId="642681F2" w:rsidR="006C62EE" w:rsidRDefault="00516C8A" w:rsidP="006C62EE">
      <w:r>
        <w:t>The flashlights from the performers activated a series of photoresistors that in turn activated a collection of analog oscillators,</w:t>
      </w:r>
      <w:r w:rsidR="005B6877">
        <w:t xml:space="preserve"> voltage control modulators, and ring modulators</w:t>
      </w:r>
      <w:r w:rsidR="00271A5E">
        <w:t>. Behrman had</w:t>
      </w:r>
      <w:r w:rsidR="005B6877">
        <w:t xml:space="preserve"> created a system that is not only complex in its circuitry, but also in its interactions.</w:t>
      </w:r>
      <w:r w:rsidR="00271A5E">
        <w:t xml:space="preserve"> The nature in which the performers </w:t>
      </w:r>
      <w:r w:rsidR="00F263B8">
        <w:t xml:space="preserve">interacted with the piece </w:t>
      </w:r>
      <w:r w:rsidR="00D41C77">
        <w:t>promised unexpected results, as</w:t>
      </w:r>
      <w:r w:rsidR="005B6877">
        <w:t xml:space="preserve"> </w:t>
      </w:r>
      <w:r w:rsidR="006C62EE">
        <w:t>Lucier recounts, “there were no scores to follow; the scores were inherent in the</w:t>
      </w:r>
      <w:r>
        <w:t xml:space="preserve"> circuitry.</w:t>
      </w:r>
      <w:r w:rsidR="006C62EE">
        <w:t>”</w:t>
      </w:r>
      <w:r w:rsidR="00BE5E99">
        <w:t xml:space="preserve"> This idea of the ‘circuit as the score’ describes a music in which the system must be learned or experimented with </w:t>
      </w:r>
      <w:r w:rsidR="00300FAC">
        <w:t>in order to produce a result that is unpredictable</w:t>
      </w:r>
      <w:r w:rsidR="00BE5E99">
        <w:t>.</w:t>
      </w:r>
      <w:r w:rsidR="00300FAC">
        <w:t xml:space="preserve"> Nicolas Collins describes this camp of composers, and their ‘circuit scores.’</w:t>
      </w:r>
    </w:p>
    <w:p w14:paraId="3D53B43A" w14:textId="1A17329E" w:rsidR="00300FAC" w:rsidRDefault="00300FAC" w:rsidP="00300FAC">
      <w:pPr>
        <w:pStyle w:val="Quote"/>
      </w:pPr>
      <w:r w:rsidRPr="00E505E5">
        <w:lastRenderedPageBreak/>
        <w:t xml:space="preserve">Inspired by Tudor (and fellow visionaries such as David Behrman and Gordon Mumma) and aided by the proliferation of the integrated circuit, which combined transistors into functional, Lego-like modules that could be wired up with a bare minimum of engineering skill, a number of composers adopted a working method based on seat-of-the-pants electronic engineering. The circuit-whether built from scratch, a customized commercial device, or store-bought and scrutinized </w:t>
      </w:r>
      <w:r>
        <w:t>to death-became the score.</w:t>
      </w:r>
      <w:r>
        <w:rPr>
          <w:rStyle w:val="FootnoteReference"/>
        </w:rPr>
        <w:footnoteReference w:id="26"/>
      </w:r>
    </w:p>
    <w:p w14:paraId="0DF62347" w14:textId="46980F0D" w:rsidR="00D41C77" w:rsidRDefault="00D41C77" w:rsidP="006C62EE">
      <w:r>
        <w:tab/>
        <w:t>Lucier also describes a slew of experimental composers, from Gordon Mumm</w:t>
      </w:r>
      <w:r w:rsidR="001E654F">
        <w:t xml:space="preserve">a to James Tenney, as sharing this same </w:t>
      </w:r>
      <w:r>
        <w:t>“compositional principle; an action or process, set into motion and sustained throughout the course of the work, produces unexpected and complex results.”</w:t>
      </w:r>
      <w:r w:rsidR="001A6CEE">
        <w:rPr>
          <w:rStyle w:val="FootnoteReference"/>
        </w:rPr>
        <w:footnoteReference w:id="27"/>
      </w:r>
      <w:r w:rsidR="007F07EB">
        <w:t xml:space="preserve"> </w:t>
      </w:r>
      <w:r w:rsidR="00300FAC">
        <w:t xml:space="preserve">But also Lucier describes how these composers were discovering ways to </w:t>
      </w:r>
      <w:r w:rsidR="00D87429">
        <w:t>relate to the ‘proliferation of machines’ which continued into the middle 20</w:t>
      </w:r>
      <w:r w:rsidR="00D87429" w:rsidRPr="00D87429">
        <w:rPr>
          <w:vertAlign w:val="superscript"/>
        </w:rPr>
        <w:t>th</w:t>
      </w:r>
      <w:r w:rsidR="00D87429">
        <w:t xml:space="preserve"> century.</w:t>
      </w:r>
    </w:p>
    <w:p w14:paraId="4B3D8249" w14:textId="4818A284" w:rsidR="00F312A1" w:rsidRPr="00F312A1" w:rsidRDefault="007F07EB" w:rsidP="00623810">
      <w:pPr>
        <w:pStyle w:val="Quote"/>
      </w:pPr>
      <w:r>
        <w:t>The neutrality of these structures seemed only to place the performer, and therefore the listener, more firmly in the human situation in which most people found themselves in that burgeoning technological world.</w:t>
      </w:r>
      <w:r w:rsidR="001A6CEE">
        <w:rPr>
          <w:rStyle w:val="FootnoteReference"/>
        </w:rPr>
        <w:footnoteReference w:id="28"/>
      </w:r>
    </w:p>
    <w:p w14:paraId="0FD4011C" w14:textId="4211BF56" w:rsidR="003A415D" w:rsidRDefault="00040C9F" w:rsidP="00A818C6">
      <w:pPr>
        <w:ind w:firstLine="720"/>
      </w:pPr>
      <w:r>
        <w:t>T</w:t>
      </w:r>
      <w:r w:rsidR="00E343A0">
        <w:t>he pieces in this thesis attempts integrate this level</w:t>
      </w:r>
      <w:r>
        <w:t xml:space="preserve"> type </w:t>
      </w:r>
      <w:r w:rsidR="00E343A0">
        <w:t xml:space="preserve">of complexity. In the case of the performative pieces </w:t>
      </w:r>
      <w:r w:rsidR="00E343A0" w:rsidRPr="00710431">
        <w:rPr>
          <w:i/>
        </w:rPr>
        <w:t>(</w:t>
      </w:r>
      <w:r w:rsidR="00E343A0">
        <w:rPr>
          <w:i/>
        </w:rPr>
        <w:t xml:space="preserve">Animal </w:t>
      </w:r>
      <w:r w:rsidR="00E343A0">
        <w:t xml:space="preserve">and </w:t>
      </w:r>
      <w:r w:rsidR="00E343A0">
        <w:rPr>
          <w:i/>
        </w:rPr>
        <w:t>Beast</w:t>
      </w:r>
      <w:r w:rsidR="00E343A0" w:rsidRPr="00E343A0">
        <w:rPr>
          <w:i/>
        </w:rPr>
        <w:t>)</w:t>
      </w:r>
      <w:r w:rsidR="00E343A0">
        <w:t xml:space="preserve">, the systems involved must be complex enough that the performer cannot </w:t>
      </w:r>
      <w:r w:rsidR="00DC756D">
        <w:t>fully predict its output</w:t>
      </w:r>
      <w:r w:rsidR="00E343A0">
        <w:t>. There is a spirit of true improvisation in the pieces, where the object’s</w:t>
      </w:r>
      <w:r w:rsidR="00DC756D">
        <w:t xml:space="preserve"> emergent </w:t>
      </w:r>
      <w:r w:rsidR="00DC756D" w:rsidRPr="00710431">
        <w:rPr>
          <w:i/>
        </w:rPr>
        <w:t>behavior</w:t>
      </w:r>
      <w:r w:rsidR="00E343A0">
        <w:t xml:space="preserve"> </w:t>
      </w:r>
      <w:r w:rsidR="00DC756D">
        <w:t xml:space="preserve">allows a genuine response from the performer. Instead of merely watching a narrative </w:t>
      </w:r>
      <w:r w:rsidR="00DC756D" w:rsidRPr="00DC756D">
        <w:rPr>
          <w:i/>
        </w:rPr>
        <w:t>unfold</w:t>
      </w:r>
      <w:r w:rsidR="00DC756D">
        <w:t xml:space="preserve">, a narrative </w:t>
      </w:r>
      <w:r w:rsidR="00DC756D" w:rsidRPr="00DC756D">
        <w:rPr>
          <w:i/>
        </w:rPr>
        <w:t>develops</w:t>
      </w:r>
      <w:r w:rsidR="00DC756D">
        <w:t xml:space="preserve"> as the performer responds to the whims of system.</w:t>
      </w:r>
      <w:r w:rsidR="00623810">
        <w:t xml:space="preserve"> Overall, the compositional techniques described here lays the g</w:t>
      </w:r>
      <w:r w:rsidR="006F2548">
        <w:t xml:space="preserve">roundwork for a system </w:t>
      </w:r>
      <w:r w:rsidR="00623810">
        <w:t>whose goal is to reflect on the ‘burgeoning technological world.’</w:t>
      </w:r>
    </w:p>
    <w:p w14:paraId="49161CE6" w14:textId="77777777" w:rsidR="00955241" w:rsidRDefault="00955241" w:rsidP="00A818C6">
      <w:pPr>
        <w:ind w:firstLine="720"/>
      </w:pPr>
    </w:p>
    <w:p w14:paraId="57247043" w14:textId="58A0546B" w:rsidR="00980F03" w:rsidRDefault="00382EA6" w:rsidP="00980F03">
      <w:pPr>
        <w:pStyle w:val="Heading1"/>
      </w:pPr>
      <w:bookmarkStart w:id="27" w:name="_Toc456223662"/>
      <w:r>
        <w:rPr>
          <w:noProof/>
        </w:rPr>
        <w:lastRenderedPageBreak/>
        <w:drawing>
          <wp:anchor distT="0" distB="0" distL="114300" distR="114300" simplePos="0" relativeHeight="251703296" behindDoc="1" locked="0" layoutInCell="1" allowOverlap="1" wp14:anchorId="0C9B6A2B" wp14:editId="2E2E0F89">
            <wp:simplePos x="0" y="0"/>
            <wp:positionH relativeFrom="column">
              <wp:posOffset>3026244</wp:posOffset>
            </wp:positionH>
            <wp:positionV relativeFrom="paragraph">
              <wp:posOffset>-227689</wp:posOffset>
            </wp:positionV>
            <wp:extent cx="2989447" cy="3185570"/>
            <wp:effectExtent l="0" t="0" r="8255" b="0"/>
            <wp:wrapNone/>
            <wp:docPr id="73" name="Picture 73" descr="../ani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nima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9447" cy="318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980F03">
        <w:br/>
      </w:r>
      <w:r w:rsidR="008E0CDE">
        <w:t>Mechatronic</w:t>
      </w:r>
      <w:r w:rsidR="001440F8">
        <w:t xml:space="preserve"> Performance // </w:t>
      </w:r>
      <w:r w:rsidR="009F618E">
        <w:t>Animal</w:t>
      </w:r>
      <w:bookmarkEnd w:id="27"/>
    </w:p>
    <w:p w14:paraId="47C81378" w14:textId="572234EE" w:rsidR="00980F03" w:rsidRDefault="00F8094F" w:rsidP="00980F03">
      <w:pPr>
        <w:rPr>
          <w:i/>
        </w:rPr>
      </w:pPr>
      <w:r>
        <w:rPr>
          <w:i/>
        </w:rPr>
        <w:t>“</w:t>
      </w:r>
      <w:r w:rsidRPr="00F8094F">
        <w:rPr>
          <w:i/>
        </w:rPr>
        <w:t>I ask myself, to no purpose, what is likely to happen to him? Can he possibly die? Anything</w:t>
      </w:r>
      <w:r w:rsidR="00654127">
        <w:rPr>
          <w:i/>
        </w:rPr>
        <w:t xml:space="preserve"> </w:t>
      </w:r>
      <w:r w:rsidRPr="00F8094F">
        <w:rPr>
          <w:i/>
        </w:rPr>
        <w:t>that dies has had some kind of aim in life, some kind of activity, which has worn out; but</w:t>
      </w:r>
      <w:r w:rsidR="00654127">
        <w:rPr>
          <w:i/>
        </w:rPr>
        <w:t xml:space="preserve"> </w:t>
      </w:r>
      <w:r w:rsidRPr="00F8094F">
        <w:rPr>
          <w:i/>
        </w:rPr>
        <w:t>that does not apply to Odradek. Am I to suppose, then, that he will always be rolling down</w:t>
      </w:r>
      <w:r w:rsidR="00654127">
        <w:rPr>
          <w:i/>
        </w:rPr>
        <w:t xml:space="preserve"> </w:t>
      </w:r>
      <w:r w:rsidRPr="00F8094F">
        <w:rPr>
          <w:i/>
        </w:rPr>
        <w:t>the stairs, with ends of thread trailing after him, right before the feet of my children, and</w:t>
      </w:r>
      <w:r w:rsidR="00654127">
        <w:rPr>
          <w:i/>
        </w:rPr>
        <w:t xml:space="preserve"> </w:t>
      </w:r>
      <w:r w:rsidRPr="00F8094F">
        <w:rPr>
          <w:i/>
        </w:rPr>
        <w:t>my children's children? He does no harm to anyone that one can see; but the idea that he</w:t>
      </w:r>
      <w:r w:rsidR="00654127">
        <w:rPr>
          <w:i/>
        </w:rPr>
        <w:t xml:space="preserve"> </w:t>
      </w:r>
      <w:r w:rsidRPr="00F8094F">
        <w:rPr>
          <w:i/>
        </w:rPr>
        <w:t>is likely to survive me I find almost painful</w:t>
      </w:r>
      <w:r>
        <w:rPr>
          <w:i/>
        </w:rPr>
        <w:t>”</w:t>
      </w:r>
      <w:r w:rsidR="00F22DEF">
        <w:rPr>
          <w:i/>
        </w:rPr>
        <w:t xml:space="preserve"> </w:t>
      </w:r>
    </w:p>
    <w:p w14:paraId="0E631BE4" w14:textId="1168D779" w:rsidR="00857A06" w:rsidRPr="00F8094F" w:rsidRDefault="00F8094F" w:rsidP="00F8094F">
      <w:pPr>
        <w:pStyle w:val="ListParagraph"/>
        <w:numPr>
          <w:ilvl w:val="0"/>
          <w:numId w:val="27"/>
        </w:numPr>
        <w:rPr>
          <w:i/>
        </w:rPr>
      </w:pPr>
      <w:r>
        <w:t xml:space="preserve">Franz </w:t>
      </w:r>
      <w:r w:rsidR="00722E05">
        <w:t>Kafk</w:t>
      </w:r>
      <w:r w:rsidR="00154B1D">
        <w:t>a</w:t>
      </w:r>
      <w:r w:rsidR="004F4220">
        <w:t xml:space="preserve">, </w:t>
      </w:r>
      <w:r w:rsidR="004F4220">
        <w:rPr>
          <w:i/>
        </w:rPr>
        <w:t>The Cares of a Family Man</w:t>
      </w:r>
      <w:r w:rsidR="004F4220">
        <w:rPr>
          <w:rStyle w:val="FootnoteReference"/>
          <w:i/>
        </w:rPr>
        <w:footnoteReference w:id="29"/>
      </w:r>
    </w:p>
    <w:p w14:paraId="42FAE865" w14:textId="1A8E2BEA" w:rsidR="00C87B2D" w:rsidRDefault="00042487" w:rsidP="006F7E4F">
      <w:pPr>
        <w:pStyle w:val="Heading2"/>
      </w:pPr>
      <w:bookmarkStart w:id="28" w:name="_Toc456223663"/>
      <w:r>
        <w:t xml:space="preserve">The </w:t>
      </w:r>
      <w:r w:rsidR="00AE5F93">
        <w:t>Odradek</w:t>
      </w:r>
      <w:bookmarkEnd w:id="28"/>
    </w:p>
    <w:p w14:paraId="0AEAFF43" w14:textId="005CC506" w:rsidR="00FE6828" w:rsidRDefault="00FE6828" w:rsidP="00732A86">
      <w:r>
        <w:t>Kafka’s Odradek is a something of</w:t>
      </w:r>
      <w:r w:rsidR="00732A86">
        <w:t xml:space="preserve"> a</w:t>
      </w:r>
      <w:r>
        <w:t>n</w:t>
      </w:r>
      <w:r w:rsidR="00732A86">
        <w:t xml:space="preserve"> ontological quandary. </w:t>
      </w:r>
      <w:r>
        <w:t>The creature is described as a “</w:t>
      </w:r>
      <w:r w:rsidRPr="00FE6828">
        <w:t>flat star-shaped spool for thread</w:t>
      </w:r>
      <w:r>
        <w:t>” who is “extraordinarily ni</w:t>
      </w:r>
      <w:r w:rsidR="00B51A56">
        <w:t>mble” and lurks about the neighborhood</w:t>
      </w:r>
      <w:r>
        <w:t xml:space="preserve">. </w:t>
      </w:r>
      <w:r w:rsidR="00732A86">
        <w:t>This imaginary being</w:t>
      </w:r>
      <w:r>
        <w:t xml:space="preserve"> seemingly has no beginning and has no ending, it simply exists</w:t>
      </w:r>
      <w:r w:rsidR="00B51A56">
        <w:t xml:space="preserve"> without explanation</w:t>
      </w:r>
      <w:r>
        <w:t xml:space="preserve">. </w:t>
      </w:r>
    </w:p>
    <w:p w14:paraId="475C6BEB" w14:textId="77777777" w:rsidR="00F060CD" w:rsidRDefault="00FE6828" w:rsidP="00F060CD">
      <w:pPr>
        <w:ind w:firstLine="720"/>
      </w:pPr>
      <w:r>
        <w:t>The narrator is conflicted by the exi</w:t>
      </w:r>
      <w:r w:rsidR="0079237C">
        <w:t>stence of this unknown creature who has no explainable origin</w:t>
      </w:r>
      <w:r>
        <w:t>.</w:t>
      </w:r>
      <w:r w:rsidR="006A49C2">
        <w:t xml:space="preserve"> By stumbling upo</w:t>
      </w:r>
      <w:r w:rsidR="00B51A56">
        <w:t>n this creatu</w:t>
      </w:r>
      <w:r w:rsidR="0079237C">
        <w:t>re, the narrator forced to ponder</w:t>
      </w:r>
      <w:r w:rsidR="00B51A56">
        <w:t xml:space="preserve"> </w:t>
      </w:r>
      <w:r w:rsidR="00C42D49">
        <w:t>his own existence.</w:t>
      </w:r>
      <w:r w:rsidR="006A49C2">
        <w:t xml:space="preserve"> “Am I to suppose, then, that he will always be rolling down the stairs, with ends of thread trailing after him, right before the feet of my children, and my children’s children?” </w:t>
      </w:r>
      <w:r w:rsidR="00C42D49">
        <w:t xml:space="preserve">How would we react when confronted with a mysterious creature that seemingly has no origin and no </w:t>
      </w:r>
      <w:r w:rsidR="00C42D49">
        <w:lastRenderedPageBreak/>
        <w:t>death?</w:t>
      </w:r>
      <w:r w:rsidR="00F060CD">
        <w:t xml:space="preserve"> </w:t>
      </w:r>
      <w:r w:rsidR="00354165">
        <w:t xml:space="preserve">This first piece in this thesis </w:t>
      </w:r>
      <w:r w:rsidR="00037A27">
        <w:t>presents</w:t>
      </w:r>
      <w:r w:rsidR="00354165">
        <w:t xml:space="preserve"> a similar set of questions</w:t>
      </w:r>
      <w:r w:rsidR="00F060CD">
        <w:t>,</w:t>
      </w:r>
      <w:r w:rsidR="00AA65C1">
        <w:t xml:space="preserve"> a</w:t>
      </w:r>
      <w:r w:rsidR="00BB64B6">
        <w:t>nd aims at creating a</w:t>
      </w:r>
      <w:r w:rsidR="00D52110">
        <w:t xml:space="preserve">n </w:t>
      </w:r>
      <w:r w:rsidR="00F060CD">
        <w:t>unnatural</w:t>
      </w:r>
      <w:r w:rsidR="00BB64B6">
        <w:t xml:space="preserve"> </w:t>
      </w:r>
      <w:r w:rsidR="00F060CD">
        <w:t xml:space="preserve">feeling that is </w:t>
      </w:r>
      <w:r w:rsidR="00D52110">
        <w:t>akin to the</w:t>
      </w:r>
      <w:r w:rsidR="00F060CD">
        <w:t xml:space="preserve"> one found in</w:t>
      </w:r>
      <w:r w:rsidR="00BB64B6">
        <w:t xml:space="preserve"> Odradek</w:t>
      </w:r>
      <w:r w:rsidR="00354165">
        <w:t xml:space="preserve">. </w:t>
      </w:r>
    </w:p>
    <w:p w14:paraId="681CA977" w14:textId="07D51DB0" w:rsidR="00E50553" w:rsidRDefault="00186298" w:rsidP="00F060CD">
      <w:pPr>
        <w:ind w:firstLine="720"/>
      </w:pPr>
      <w:r w:rsidRPr="002F4967">
        <w:rPr>
          <w:i/>
        </w:rPr>
        <w:t>Animal</w:t>
      </w:r>
      <w:r w:rsidR="00037A27">
        <w:t xml:space="preserve"> is a mechatronic performance that is comprised of a performer and a responsive sculpture</w:t>
      </w:r>
      <w:r>
        <w:t xml:space="preserve">. </w:t>
      </w:r>
      <w:r w:rsidR="00037A27">
        <w:t>This</w:t>
      </w:r>
      <w:r w:rsidR="00F060CD">
        <w:t xml:space="preserve"> sculpture was built to possess an uncanny aura, with the performer playing</w:t>
      </w:r>
      <w:r w:rsidR="00D52110">
        <w:t xml:space="preserve"> a role that is akin to the aforementioned narrator.</w:t>
      </w:r>
    </w:p>
    <w:p w14:paraId="730D0A5D" w14:textId="169B3C32" w:rsidR="006C70BD" w:rsidRDefault="00D52110" w:rsidP="004613AF">
      <w:pPr>
        <w:ind w:firstLine="720"/>
      </w:pPr>
      <w:r>
        <w:t>The piece begins</w:t>
      </w:r>
      <w:r w:rsidR="002B4B7F">
        <w:t xml:space="preserve"> when the performer</w:t>
      </w:r>
      <w:r w:rsidR="009D4BCE">
        <w:t xml:space="preserve"> walk</w:t>
      </w:r>
      <w:r w:rsidR="002B4B7F">
        <w:t>s</w:t>
      </w:r>
      <w:r w:rsidR="009D4BCE">
        <w:t xml:space="preserve"> up to a</w:t>
      </w:r>
      <w:r w:rsidR="00E50553">
        <w:t>n</w:t>
      </w:r>
      <w:r w:rsidR="00816107">
        <w:t xml:space="preserve"> </w:t>
      </w:r>
      <w:r w:rsidR="00E50553">
        <w:t>old wooden</w:t>
      </w:r>
      <w:r w:rsidR="009D4BCE">
        <w:t xml:space="preserve"> table and turn</w:t>
      </w:r>
      <w:r w:rsidR="002B4B7F">
        <w:t>s</w:t>
      </w:r>
      <w:r w:rsidR="009D4BCE">
        <w:t xml:space="preserve"> on a </w:t>
      </w:r>
      <w:r w:rsidR="00F370C7">
        <w:t xml:space="preserve">small </w:t>
      </w:r>
      <w:r w:rsidR="00E50553">
        <w:t xml:space="preserve">lamp, the light shines on a </w:t>
      </w:r>
      <w:r w:rsidR="00F370C7">
        <w:t>diminutive</w:t>
      </w:r>
      <w:r w:rsidR="00816107">
        <w:t xml:space="preserve"> puzzle-like sculpture made out of wood and steel. </w:t>
      </w:r>
      <w:r w:rsidR="00A73685">
        <w:t>The object sta</w:t>
      </w:r>
      <w:r w:rsidR="009D4BCE">
        <w:t xml:space="preserve">nds as if had always been there, and </w:t>
      </w:r>
      <w:r w:rsidR="00A73685">
        <w:t xml:space="preserve">alongside </w:t>
      </w:r>
      <w:r w:rsidR="009D4BCE">
        <w:t xml:space="preserve">it is </w:t>
      </w:r>
      <w:r w:rsidR="00A73685">
        <w:t>an open computer</w:t>
      </w:r>
      <w:r w:rsidR="009D4BCE">
        <w:t xml:space="preserve"> and a few</w:t>
      </w:r>
      <w:r w:rsidR="00F370C7">
        <w:t xml:space="preserve"> </w:t>
      </w:r>
      <w:r w:rsidR="00E50553">
        <w:t>quarter-</w:t>
      </w:r>
      <w:r w:rsidR="009D4BCE">
        <w:t xml:space="preserve">inch </w:t>
      </w:r>
      <w:r w:rsidR="00602579">
        <w:t xml:space="preserve">audio </w:t>
      </w:r>
      <w:r w:rsidR="009D4BCE">
        <w:t>cables</w:t>
      </w:r>
      <w:r w:rsidR="00F370C7">
        <w:t xml:space="preserve"> hanging off of the </w:t>
      </w:r>
      <w:r w:rsidR="008565BF">
        <w:t xml:space="preserve">nearby </w:t>
      </w:r>
      <w:r w:rsidR="00F370C7">
        <w:t>lamp</w:t>
      </w:r>
      <w:r w:rsidR="00A73685">
        <w:t>.</w:t>
      </w:r>
    </w:p>
    <w:p w14:paraId="11A9CB66" w14:textId="528A7675" w:rsidR="002729E3" w:rsidRDefault="00F370C7" w:rsidP="00A73685">
      <w:pPr>
        <w:ind w:firstLine="720"/>
      </w:pPr>
      <w:r>
        <w:t xml:space="preserve">This is the framing for </w:t>
      </w:r>
      <w:r w:rsidRPr="002F4967">
        <w:rPr>
          <w:i/>
        </w:rPr>
        <w:t>Animal</w:t>
      </w:r>
      <w:r>
        <w:t xml:space="preserve">, it’s a narrative that </w:t>
      </w:r>
      <w:r w:rsidR="00602579">
        <w:t xml:space="preserve">invites </w:t>
      </w:r>
      <w:r>
        <w:t xml:space="preserve">speculation. In this setting, </w:t>
      </w:r>
      <w:r w:rsidR="0011336A">
        <w:t>it</w:t>
      </w:r>
      <w:r w:rsidR="00F060CD">
        <w:t>’</w:t>
      </w:r>
      <w:r w:rsidR="0011336A">
        <w:t xml:space="preserve">s required </w:t>
      </w:r>
      <w:r w:rsidR="00E50553">
        <w:t>that the performer</w:t>
      </w:r>
      <w:r w:rsidR="00F060CD">
        <w:t xml:space="preserve"> play the role of a </w:t>
      </w:r>
      <w:r>
        <w:t>scientist</w:t>
      </w:r>
      <w:r w:rsidR="00E205B4">
        <w:t xml:space="preserve">. </w:t>
      </w:r>
      <w:r w:rsidR="00602579">
        <w:t>The lamp, t</w:t>
      </w:r>
      <w:r w:rsidR="00595190">
        <w:t>he computer, and the table are also part of this narrative; they’re scenic elements that describe a type of laboratory, with the audience given full view of the experiment. T</w:t>
      </w:r>
      <w:r w:rsidR="00F060CD">
        <w:t>he audience is</w:t>
      </w:r>
      <w:r w:rsidR="002B4B7F">
        <w:t xml:space="preserve"> witnessing the process of the subject and object cooperating with each other for the first time</w:t>
      </w:r>
      <w:r w:rsidR="00F060CD">
        <w:t>.</w:t>
      </w:r>
    </w:p>
    <w:p w14:paraId="6FBB7A32" w14:textId="787E507F" w:rsidR="00A73685" w:rsidRDefault="00E205B4" w:rsidP="00A73685">
      <w:pPr>
        <w:ind w:firstLine="720"/>
      </w:pPr>
      <w:r>
        <w:t>The performer</w:t>
      </w:r>
      <w:r w:rsidR="00E16D33">
        <w:t xml:space="preserve"> </w:t>
      </w:r>
      <w:r w:rsidR="00434932">
        <w:t>carefully</w:t>
      </w:r>
      <w:r w:rsidR="00B70147">
        <w:t xml:space="preserve"> grab</w:t>
      </w:r>
      <w:r w:rsidR="004374CD">
        <w:t>s</w:t>
      </w:r>
      <w:r w:rsidR="00B70147">
        <w:t xml:space="preserve"> one of the hanging quarter inch cables and plug</w:t>
      </w:r>
      <w:r>
        <w:t>s</w:t>
      </w:r>
      <w:r w:rsidR="00B70147">
        <w:t xml:space="preserve"> it into the mechatronic sculp</w:t>
      </w:r>
      <w:r w:rsidR="004374CD">
        <w:t>ture, and</w:t>
      </w:r>
      <w:r>
        <w:t xml:space="preserve"> the object responds by</w:t>
      </w:r>
      <w:r w:rsidR="00434932">
        <w:t xml:space="preserve"> </w:t>
      </w:r>
      <w:r w:rsidR="00B70147">
        <w:t>humming to life.</w:t>
      </w:r>
      <w:r w:rsidR="002729E3">
        <w:t xml:space="preserve"> The insertion of the audio cables being</w:t>
      </w:r>
      <w:r w:rsidR="00B429B2">
        <w:t xml:space="preserve"> the object</w:t>
      </w:r>
      <w:r w:rsidR="00037A27">
        <w:t>’</w:t>
      </w:r>
      <w:r w:rsidR="00B429B2">
        <w:t>s introduction into a</w:t>
      </w:r>
      <w:r w:rsidR="002729E3">
        <w:t xml:space="preserve"> system.</w:t>
      </w:r>
    </w:p>
    <w:p w14:paraId="66BA1C60" w14:textId="77777777" w:rsidR="00FA1200" w:rsidRDefault="00FA1200" w:rsidP="00591329"/>
    <w:p w14:paraId="5656A97B" w14:textId="439B32D9" w:rsidR="006C70BD" w:rsidRDefault="00A73685" w:rsidP="00F370C7">
      <w:pPr>
        <w:keepNext/>
        <w:jc w:val="center"/>
      </w:pPr>
      <w:r>
        <w:rPr>
          <w:noProof/>
        </w:rPr>
        <w:drawing>
          <wp:inline distT="0" distB="0" distL="0" distR="0" wp14:anchorId="585D091F" wp14:editId="6B955E8F">
            <wp:extent cx="5736724" cy="1999538"/>
            <wp:effectExtent l="0" t="0" r="3810" b="7620"/>
            <wp:docPr id="17" name="Picture 17" descr="../animal-dou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nimal-doubl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901" cy="2070704"/>
                    </a:xfrm>
                    <a:prstGeom prst="rect">
                      <a:avLst/>
                    </a:prstGeom>
                    <a:noFill/>
                    <a:ln>
                      <a:noFill/>
                    </a:ln>
                  </pic:spPr>
                </pic:pic>
              </a:graphicData>
            </a:graphic>
          </wp:inline>
        </w:drawing>
      </w:r>
    </w:p>
    <w:p w14:paraId="0CDF76CE" w14:textId="0F0AE83F" w:rsidR="00FA1200" w:rsidRDefault="006C70BD" w:rsidP="00DF4DB1">
      <w:pPr>
        <w:pStyle w:val="Caption"/>
        <w:rPr>
          <w:noProof/>
        </w:rPr>
      </w:pPr>
      <w:bookmarkStart w:id="29" w:name="_Toc456223704"/>
      <w:r>
        <w:t xml:space="preserve">Figure </w:t>
      </w:r>
      <w:fldSimple w:instr=" SEQ Figure \* ARABIC ">
        <w:r w:rsidR="00CB1B8C">
          <w:rPr>
            <w:noProof/>
          </w:rPr>
          <w:t>8</w:t>
        </w:r>
      </w:fldSimple>
      <w:r>
        <w:t xml:space="preserve">. The mechatronic sculpture on the left, </w:t>
      </w:r>
      <w:r w:rsidR="00434932">
        <w:t xml:space="preserve">and </w:t>
      </w:r>
      <w:r>
        <w:t>the setup</w:t>
      </w:r>
      <w:r>
        <w:rPr>
          <w:noProof/>
        </w:rPr>
        <w:t xml:space="preserve"> for Animal on the right.</w:t>
      </w:r>
      <w:bookmarkEnd w:id="29"/>
    </w:p>
    <w:p w14:paraId="63E06D62" w14:textId="77777777" w:rsidR="002729E3" w:rsidRDefault="002729E3" w:rsidP="002729E3"/>
    <w:p w14:paraId="7913C742" w14:textId="7D0F644F" w:rsidR="00EE0E52" w:rsidRDefault="00E50553" w:rsidP="002729E3">
      <w:pPr>
        <w:ind w:firstLine="720"/>
      </w:pPr>
      <w:r>
        <w:t>This</w:t>
      </w:r>
      <w:r w:rsidR="00FA1200">
        <w:t xml:space="preserve"> humming is emanating from </w:t>
      </w:r>
      <w:r w:rsidR="004D0E5F">
        <w:t xml:space="preserve">the </w:t>
      </w:r>
      <w:r w:rsidR="00FA1200">
        <w:t>two solenoids</w:t>
      </w:r>
      <w:r w:rsidR="004613AF">
        <w:t>, which</w:t>
      </w:r>
      <w:r w:rsidR="00FA1200">
        <w:t xml:space="preserve"> act </w:t>
      </w:r>
      <w:r>
        <w:t xml:space="preserve">jointly </w:t>
      </w:r>
      <w:r w:rsidR="00FA1200">
        <w:t xml:space="preserve">as the heart of the </w:t>
      </w:r>
      <w:r w:rsidR="004D0E5F">
        <w:t>object</w:t>
      </w:r>
      <w:r w:rsidR="00FA1200">
        <w:t xml:space="preserve">. The </w:t>
      </w:r>
      <w:r>
        <w:t>solenoids progress</w:t>
      </w:r>
      <w:r w:rsidR="00FA1200">
        <w:t xml:space="preserve"> through a </w:t>
      </w:r>
      <w:r>
        <w:t>series</w:t>
      </w:r>
      <w:r w:rsidR="00F060CD">
        <w:t xml:space="preserve"> of patterns, their</w:t>
      </w:r>
      <w:r w:rsidR="00FA1200">
        <w:t xml:space="preserve"> actions amplified by </w:t>
      </w:r>
      <w:r w:rsidR="00434932">
        <w:t>two</w:t>
      </w:r>
      <w:r w:rsidR="00FA1200">
        <w:t xml:space="preserve"> contact microphones affixed to the wood</w:t>
      </w:r>
      <w:r w:rsidR="00F060CD">
        <w:t>en fixtures</w:t>
      </w:r>
      <w:r w:rsidR="00E16D33">
        <w:t xml:space="preserve"> (which themselves are connected to the input jacks)</w:t>
      </w:r>
      <w:r w:rsidR="00434932">
        <w:t xml:space="preserve">. After a </w:t>
      </w:r>
      <w:r w:rsidR="002729E3">
        <w:t>period</w:t>
      </w:r>
      <w:r w:rsidR="00434932">
        <w:t xml:space="preserve"> of rapid</w:t>
      </w:r>
      <w:r w:rsidR="00F060CD">
        <w:t xml:space="preserve"> and</w:t>
      </w:r>
      <w:r w:rsidR="002729E3">
        <w:t xml:space="preserve"> </w:t>
      </w:r>
      <w:r>
        <w:t>repeated</w:t>
      </w:r>
      <w:r w:rsidR="00434932">
        <w:t xml:space="preserve"> actuations, </w:t>
      </w:r>
      <w:r w:rsidR="004374CD">
        <w:t>the performer</w:t>
      </w:r>
      <w:r w:rsidR="00434932">
        <w:t xml:space="preserve"> unplug</w:t>
      </w:r>
      <w:r w:rsidR="004374CD">
        <w:t>s</w:t>
      </w:r>
      <w:r w:rsidR="00434932">
        <w:t xml:space="preserve"> the two </w:t>
      </w:r>
      <w:r w:rsidR="00434932">
        <w:lastRenderedPageBreak/>
        <w:t>quarter-inch</w:t>
      </w:r>
      <w:r w:rsidR="004613AF">
        <w:t xml:space="preserve"> cables from the object</w:t>
      </w:r>
      <w:r w:rsidR="00457974">
        <w:t>.</w:t>
      </w:r>
      <w:r w:rsidR="00434932">
        <w:t xml:space="preserve"> </w:t>
      </w:r>
      <w:r w:rsidR="004374CD">
        <w:t>The object</w:t>
      </w:r>
      <w:r w:rsidR="00434932">
        <w:t xml:space="preserve"> begins whirring down</w:t>
      </w:r>
      <w:r w:rsidR="004D0E5F">
        <w:t xml:space="preserve"> until silent</w:t>
      </w:r>
      <w:r w:rsidR="00457974">
        <w:t xml:space="preserve">, </w:t>
      </w:r>
      <w:r w:rsidR="004613AF">
        <w:t xml:space="preserve">as if its </w:t>
      </w:r>
      <w:r w:rsidR="00E16D33">
        <w:t xml:space="preserve">heart </w:t>
      </w:r>
      <w:r w:rsidR="004613AF">
        <w:t>valves were disconnected. Then after</w:t>
      </w:r>
      <w:r w:rsidR="002729E3">
        <w:t xml:space="preserve"> a stillness, it</w:t>
      </w:r>
      <w:r w:rsidR="004613AF">
        <w:t xml:space="preserve"> begins shaking </w:t>
      </w:r>
      <w:r w:rsidR="004374CD">
        <w:t>violently</w:t>
      </w:r>
      <w:r w:rsidR="002B4B7F">
        <w:t xml:space="preserve">, </w:t>
      </w:r>
      <w:r w:rsidR="00B429B2">
        <w:t>regardless of its severed ties f</w:t>
      </w:r>
      <w:r w:rsidR="002B4B7F">
        <w:t>rom system. The object</w:t>
      </w:r>
      <w:r w:rsidR="00B429B2">
        <w:t xml:space="preserve"> is</w:t>
      </w:r>
      <w:r w:rsidR="002B4B7F">
        <w:t xml:space="preserve"> acting</w:t>
      </w:r>
      <w:r w:rsidR="004613AF">
        <w:t xml:space="preserve"> </w:t>
      </w:r>
      <w:r w:rsidR="00B429B2">
        <w:t xml:space="preserve">on </w:t>
      </w:r>
      <w:r w:rsidR="004613AF">
        <w:t>its own</w:t>
      </w:r>
      <w:r w:rsidR="00E16D33">
        <w:t xml:space="preserve"> and without the energy that brought it to life in the first place</w:t>
      </w:r>
      <w:r w:rsidR="004613AF">
        <w:t>.</w:t>
      </w:r>
      <w:r w:rsidR="00B429B2">
        <w:t xml:space="preserve"> Eventually</w:t>
      </w:r>
      <w:r w:rsidR="002B4B7F">
        <w:t xml:space="preserve"> </w:t>
      </w:r>
      <w:r w:rsidR="003E435D">
        <w:t>the object becomes still</w:t>
      </w:r>
      <w:r w:rsidR="00B429B2">
        <w:t xml:space="preserve"> and the</w:t>
      </w:r>
      <w:r w:rsidR="00F060CD">
        <w:t xml:space="preserve"> performer turns off the lamp, ending the piece.</w:t>
      </w:r>
    </w:p>
    <w:p w14:paraId="6E67BBCE" w14:textId="5BA9D608" w:rsidR="00BE098D" w:rsidRDefault="00E65E65" w:rsidP="00BE098D">
      <w:pPr>
        <w:pStyle w:val="Heading2"/>
      </w:pPr>
      <w:bookmarkStart w:id="30" w:name="_Toc456223664"/>
      <w:r>
        <w:t>Technological Implementation</w:t>
      </w:r>
      <w:bookmarkEnd w:id="30"/>
    </w:p>
    <w:p w14:paraId="42E6B801" w14:textId="4DC4F505" w:rsidR="000D7575" w:rsidRPr="000D7575" w:rsidRDefault="00591329" w:rsidP="000D7575">
      <w:r>
        <w:t>All the work in this thesis was created using similar methods; their</w:t>
      </w:r>
      <w:r w:rsidR="001B60EF">
        <w:t xml:space="preserve"> implementation being a </w:t>
      </w:r>
      <w:r>
        <w:t xml:space="preserve">healthy mixture of different technologies. </w:t>
      </w:r>
      <w:r w:rsidR="00B24B42">
        <w:t>This piece involves CNC (Computer Numerical Control) cutting, PCB (Printed Circuit Board) manufacturing, Arduino programming, and ChucK programming.</w:t>
      </w:r>
    </w:p>
    <w:p w14:paraId="25BEB3C8" w14:textId="761C515E" w:rsidR="00176C44" w:rsidRPr="00176C44" w:rsidRDefault="00823FEF" w:rsidP="00176C44">
      <w:pPr>
        <w:pStyle w:val="Heading3"/>
      </w:pPr>
      <w:bookmarkStart w:id="31" w:name="_Toc456223665"/>
      <w:r>
        <w:t>Design</w:t>
      </w:r>
      <w:r w:rsidR="00D323A5">
        <w:t xml:space="preserve"> </w:t>
      </w:r>
      <w:r>
        <w:t>//</w:t>
      </w:r>
      <w:r w:rsidR="00D323A5">
        <w:t xml:space="preserve"> </w:t>
      </w:r>
      <w:r w:rsidR="008A67E9">
        <w:t>Construction</w:t>
      </w:r>
      <w:bookmarkEnd w:id="31"/>
    </w:p>
    <w:p w14:paraId="039AE4CB" w14:textId="30F3BA52" w:rsidR="00362A8F" w:rsidRDefault="00B24CB0" w:rsidP="00362A8F">
      <w:r>
        <w:t xml:space="preserve">The </w:t>
      </w:r>
      <w:r w:rsidR="00591329">
        <w:t xml:space="preserve">sculpture is comprised of </w:t>
      </w:r>
      <w:r>
        <w:t>cold rolled steel</w:t>
      </w:r>
      <w:r w:rsidR="00F060CD">
        <w:t xml:space="preserve"> and Baltic Birch plywood. T</w:t>
      </w:r>
      <w:r>
        <w:t>he</w:t>
      </w:r>
      <w:r w:rsidR="00F060CD">
        <w:t xml:space="preserve"> Baltic Birch</w:t>
      </w:r>
      <w:r>
        <w:t xml:space="preserve"> fixtures</w:t>
      </w:r>
      <w:r w:rsidR="00F060CD">
        <w:t xml:space="preserve"> are meant to house</w:t>
      </w:r>
      <w:r w:rsidR="00B24B42">
        <w:t xml:space="preserve"> the solenoids</w:t>
      </w:r>
      <w:r w:rsidR="00F071D4">
        <w:t xml:space="preserve"> and grip tightly to the steel frame. A</w:t>
      </w:r>
      <w:r>
        <w:t xml:space="preserve"> decision was made</w:t>
      </w:r>
      <w:r w:rsidR="00B24B42">
        <w:t xml:space="preserve"> to use a CNC </w:t>
      </w:r>
      <w:r w:rsidR="00C34CE4">
        <w:t>router as opposed to</w:t>
      </w:r>
      <w:r>
        <w:t xml:space="preserve"> a</w:t>
      </w:r>
      <w:r w:rsidR="00B24B42">
        <w:t xml:space="preserve"> 3D printer because the fixtures would </w:t>
      </w:r>
      <w:r w:rsidR="00C34CE4">
        <w:t xml:space="preserve">have to withstand the </w:t>
      </w:r>
      <w:r w:rsidR="00B24B42">
        <w:t xml:space="preserve">rapid </w:t>
      </w:r>
      <w:r w:rsidR="00C34CE4">
        <w:t>vibrations of</w:t>
      </w:r>
      <w:r>
        <w:t xml:space="preserve"> the solenoids</w:t>
      </w:r>
      <w:r w:rsidR="00C34CE4">
        <w:t>.</w:t>
      </w:r>
      <w:r w:rsidR="00B67AB3">
        <w:t xml:space="preserve"> Wood has a natural pliability that allows for such vibrations</w:t>
      </w:r>
      <w:r w:rsidR="00B24B42">
        <w:t>, whereas plastic would most likely</w:t>
      </w:r>
      <w:r w:rsidR="00B67AB3">
        <w:t xml:space="preserve"> crack from the stress</w:t>
      </w:r>
      <w:r w:rsidR="00871FDA">
        <w:t>.</w:t>
      </w:r>
      <w:r w:rsidR="00C34CE4">
        <w:t xml:space="preserve"> </w:t>
      </w:r>
      <w:r w:rsidR="00B67AB3">
        <w:t>The</w:t>
      </w:r>
      <w:r w:rsidR="00F060CD">
        <w:t xml:space="preserve">se </w:t>
      </w:r>
      <w:r w:rsidR="00B328AA">
        <w:t>fixtures were designed</w:t>
      </w:r>
      <w:r w:rsidR="00F060CD">
        <w:t xml:space="preserve"> in Adobe Illustrator.</w:t>
      </w:r>
    </w:p>
    <w:p w14:paraId="37C90783" w14:textId="77777777" w:rsidR="00F060CD" w:rsidRDefault="00F060CD" w:rsidP="00362A8F"/>
    <w:p w14:paraId="1754D2E0" w14:textId="64BCD852" w:rsidR="00C34CE4" w:rsidRDefault="009A22BD" w:rsidP="00362A8F">
      <w:pPr>
        <w:jc w:val="center"/>
      </w:pPr>
      <w:r>
        <w:rPr>
          <w:noProof/>
        </w:rPr>
        <w:drawing>
          <wp:inline distT="0" distB="0" distL="0" distR="0" wp14:anchorId="4F2791FF" wp14:editId="4D3F739D">
            <wp:extent cx="5598994" cy="2075290"/>
            <wp:effectExtent l="0" t="0" r="0" b="7620"/>
            <wp:docPr id="30" name="Picture 30" descr="../../Creative%20Cloud%20Files/dxf-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reative%20Cloud%20Files/dxf-dua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79237" cy="2105033"/>
                    </a:xfrm>
                    <a:prstGeom prst="rect">
                      <a:avLst/>
                    </a:prstGeom>
                    <a:noFill/>
                    <a:ln>
                      <a:noFill/>
                    </a:ln>
                  </pic:spPr>
                </pic:pic>
              </a:graphicData>
            </a:graphic>
          </wp:inline>
        </w:drawing>
      </w:r>
    </w:p>
    <w:p w14:paraId="221D0403" w14:textId="48A886BB" w:rsidR="00786CB8" w:rsidRPr="00786CB8" w:rsidRDefault="00C34CE4" w:rsidP="00362A8F">
      <w:pPr>
        <w:pStyle w:val="Caption"/>
      </w:pPr>
      <w:bookmarkStart w:id="32" w:name="_Toc456223705"/>
      <w:r>
        <w:t xml:space="preserve">Figure </w:t>
      </w:r>
      <w:fldSimple w:instr=" SEQ Figure \* ARABIC ">
        <w:r w:rsidR="00CB1B8C">
          <w:rPr>
            <w:noProof/>
          </w:rPr>
          <w:t>9</w:t>
        </w:r>
      </w:fldSimple>
      <w:r>
        <w:t>. AutoCAD DXF outline of the CNC cut on the left, and the completed cut on the right</w:t>
      </w:r>
      <w:r w:rsidR="004D0329">
        <w:t>.</w:t>
      </w:r>
      <w:bookmarkEnd w:id="32"/>
    </w:p>
    <w:p w14:paraId="647A4660" w14:textId="77777777" w:rsidR="006D1502" w:rsidRDefault="006D1502" w:rsidP="0006661D"/>
    <w:p w14:paraId="624DA7DB" w14:textId="77777777" w:rsidR="007B5743" w:rsidRDefault="00F060CD" w:rsidP="0006661D">
      <w:r>
        <w:lastRenderedPageBreak/>
        <w:t xml:space="preserve">The </w:t>
      </w:r>
      <w:r w:rsidR="004D0329">
        <w:t xml:space="preserve">steel </w:t>
      </w:r>
      <w:r>
        <w:t xml:space="preserve">housing for the fixtures </w:t>
      </w:r>
      <w:r w:rsidR="004D0329">
        <w:t xml:space="preserve">was cut, punched, and bent in the CalArts Super Shop. The CNC cut was </w:t>
      </w:r>
      <w:r w:rsidR="0086610B">
        <w:t xml:space="preserve">designed to fit </w:t>
      </w:r>
      <w:r w:rsidR="004D0329">
        <w:t>snugly onto the steel support so that the entire</w:t>
      </w:r>
      <w:r w:rsidR="0086610B">
        <w:t xml:space="preserve"> object would vibrate when</w:t>
      </w:r>
      <w:r>
        <w:t xml:space="preserve"> the sol</w:t>
      </w:r>
      <w:r w:rsidR="006D1502">
        <w:t xml:space="preserve">enoids actuated. </w:t>
      </w:r>
    </w:p>
    <w:p w14:paraId="6DAFFA80" w14:textId="019180F7" w:rsidR="0006661D" w:rsidRPr="0006661D" w:rsidRDefault="00591329" w:rsidP="007B5743">
      <w:pPr>
        <w:ind w:firstLine="720"/>
      </w:pPr>
      <w:r>
        <w:t>The design of the object was meant to be vaguely anth</w:t>
      </w:r>
      <w:r w:rsidR="006D1502">
        <w:t>ropomorphic, but still puzzling</w:t>
      </w:r>
      <w:r w:rsidR="003A20B2">
        <w:t>.</w:t>
      </w:r>
      <w:r w:rsidR="007B5743">
        <w:t xml:space="preserve"> In fact</w:t>
      </w:r>
      <w:r w:rsidR="00D775BB">
        <w:t>,</w:t>
      </w:r>
      <w:r w:rsidR="007B5743">
        <w:t xml:space="preserve"> the parts do fit to</w:t>
      </w:r>
      <w:r w:rsidR="00D775BB">
        <w:t>gether in a puzzle-like manner; and the position of the solenoids</w:t>
      </w:r>
      <w:r w:rsidR="002B701B">
        <w:t xml:space="preserve"> in the center of the structure</w:t>
      </w:r>
      <w:r w:rsidR="00D775BB">
        <w:t xml:space="preserve"> implies </w:t>
      </w:r>
      <w:r w:rsidR="00AD1817">
        <w:t xml:space="preserve">the </w:t>
      </w:r>
      <w:r w:rsidR="00D775BB">
        <w:t xml:space="preserve">two </w:t>
      </w:r>
      <w:r w:rsidR="00D731CF">
        <w:t>hearts of an imaginary being.</w:t>
      </w:r>
    </w:p>
    <w:p w14:paraId="1D84DB75" w14:textId="65375BE2" w:rsidR="00BE098D" w:rsidRPr="00BE098D" w:rsidRDefault="00BE098D" w:rsidP="00BE098D">
      <w:pPr>
        <w:pStyle w:val="Heading3"/>
      </w:pPr>
      <w:bookmarkStart w:id="33" w:name="_Toc456223666"/>
      <w:r>
        <w:t>Meepo</w:t>
      </w:r>
      <w:r w:rsidR="00D323A5">
        <w:t xml:space="preserve"> </w:t>
      </w:r>
      <w:r w:rsidR="0050587A">
        <w:t>//</w:t>
      </w:r>
      <w:r w:rsidR="00D323A5">
        <w:t xml:space="preserve"> </w:t>
      </w:r>
      <w:r w:rsidR="0050587A">
        <w:t>Arduino</w:t>
      </w:r>
      <w:bookmarkEnd w:id="33"/>
    </w:p>
    <w:p w14:paraId="5F1D596F" w14:textId="051F927D" w:rsidR="00742DD8" w:rsidRDefault="00914347" w:rsidP="00980F03">
      <w:r>
        <w:t xml:space="preserve">Meepo is a </w:t>
      </w:r>
      <w:r w:rsidR="005C266C">
        <w:t xml:space="preserve">custom </w:t>
      </w:r>
      <w:r w:rsidR="00646BEE">
        <w:t xml:space="preserve">printed circuit board that </w:t>
      </w:r>
      <w:r>
        <w:t xml:space="preserve">allows for </w:t>
      </w:r>
      <w:r w:rsidR="00E96C0D">
        <w:t xml:space="preserve">six </w:t>
      </w:r>
      <w:r>
        <w:t>high voltage</w:t>
      </w:r>
      <w:r w:rsidR="00742DD8">
        <w:t xml:space="preserve"> signals to be controlled by an</w:t>
      </w:r>
      <w:r>
        <w:t xml:space="preserve"> Arduino</w:t>
      </w:r>
      <w:r w:rsidR="00742DD8">
        <w:t xml:space="preserve"> Uno</w:t>
      </w:r>
      <w:r>
        <w:t xml:space="preserve">. </w:t>
      </w:r>
      <w:r w:rsidR="00A41161">
        <w:t>Activating a pin on the Arduino sends a 5V signal to a MOSFET</w:t>
      </w:r>
      <w:r w:rsidR="00A729D0">
        <w:t xml:space="preserve"> transistor, which </w:t>
      </w:r>
      <w:r>
        <w:t>allows a</w:t>
      </w:r>
      <w:r w:rsidR="00A729D0">
        <w:t xml:space="preserve"> power supply </w:t>
      </w:r>
      <w:r>
        <w:t>to send a more powerful signal to a solenoid. The solenoids used in Animal require a 24V signal, and thus a 24V power supply is used in conjunction with Meepo.</w:t>
      </w:r>
    </w:p>
    <w:p w14:paraId="2CE483F2" w14:textId="77777777" w:rsidR="00591329" w:rsidRDefault="00914347" w:rsidP="00591329">
      <w:pPr>
        <w:ind w:firstLine="720"/>
      </w:pPr>
      <w:r>
        <w:t xml:space="preserve">The board was designed in the PCB designer software, Altium, and </w:t>
      </w:r>
      <w:r w:rsidR="00B67AB3">
        <w:t>then the design was</w:t>
      </w:r>
      <w:r w:rsidR="00F0260F">
        <w:t xml:space="preserve"> sent to</w:t>
      </w:r>
      <w:r>
        <w:t xml:space="preserve"> OSH Park, a community printed circuit board manufacturer.</w:t>
      </w:r>
      <w:r w:rsidR="00A5766B">
        <w:t xml:space="preserve"> The board fits directly over an Arduino Uno, acting as a shield. The PCB was designed with the consideration for use beyond Animal, as its small footprint and moderate solenoid count make it ideal fo</w:t>
      </w:r>
      <w:r w:rsidR="00A725D4">
        <w:t>r smaller mechatronic projects.</w:t>
      </w:r>
      <w:r w:rsidR="00B67AB3">
        <w:t xml:space="preserve"> </w:t>
      </w:r>
    </w:p>
    <w:p w14:paraId="41EAC64A" w14:textId="77777777" w:rsidR="006D1502" w:rsidRDefault="006D1502" w:rsidP="00591329">
      <w:pPr>
        <w:ind w:firstLine="720"/>
      </w:pPr>
    </w:p>
    <w:p w14:paraId="18B36DC9" w14:textId="55A69CC6" w:rsidR="005C266C" w:rsidRDefault="009A2791" w:rsidP="00EF328C">
      <w:pPr>
        <w:jc w:val="center"/>
      </w:pPr>
      <w:r>
        <w:rPr>
          <w:noProof/>
        </w:rPr>
        <w:drawing>
          <wp:inline distT="0" distB="0" distL="0" distR="0" wp14:anchorId="124A1E31" wp14:editId="61F3BEE1">
            <wp:extent cx="5807505" cy="2359561"/>
            <wp:effectExtent l="0" t="0" r="9525" b="3175"/>
            <wp:docPr id="22" name="Picture 22" descr="../meepo-design-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eepo-design-boar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50885" cy="2377186"/>
                    </a:xfrm>
                    <a:prstGeom prst="rect">
                      <a:avLst/>
                    </a:prstGeom>
                    <a:noFill/>
                    <a:ln>
                      <a:noFill/>
                    </a:ln>
                  </pic:spPr>
                </pic:pic>
              </a:graphicData>
            </a:graphic>
          </wp:inline>
        </w:drawing>
      </w:r>
    </w:p>
    <w:p w14:paraId="45EED1E4" w14:textId="53B759BB" w:rsidR="00C76E6B" w:rsidRDefault="00244B97" w:rsidP="00591329">
      <w:pPr>
        <w:pStyle w:val="Caption"/>
      </w:pPr>
      <w:bookmarkStart w:id="34" w:name="_Toc456223706"/>
      <w:r>
        <w:t xml:space="preserve">Figure </w:t>
      </w:r>
      <w:fldSimple w:instr=" SEQ Figure \* ARABIC ">
        <w:r w:rsidR="00CB1B8C">
          <w:rPr>
            <w:noProof/>
          </w:rPr>
          <w:t>10</w:t>
        </w:r>
      </w:fldSimple>
      <w:r w:rsidR="009A2791">
        <w:t>. Meepo Altium design, and the board</w:t>
      </w:r>
      <w:r w:rsidR="00A06B54">
        <w:t xml:space="preserve"> populated and acting as a shield for an Arduino Uno</w:t>
      </w:r>
      <w:r w:rsidR="009A2791">
        <w:t>.</w:t>
      </w:r>
      <w:bookmarkEnd w:id="34"/>
    </w:p>
    <w:p w14:paraId="66C5D08F" w14:textId="77777777" w:rsidR="006D1502" w:rsidRPr="006D1502" w:rsidRDefault="006D1502" w:rsidP="006D1502"/>
    <w:p w14:paraId="75F6E287" w14:textId="78648B61" w:rsidR="00C76E6B" w:rsidRDefault="00E96C0D" w:rsidP="00591329">
      <w:pPr>
        <w:ind w:firstLine="720"/>
      </w:pPr>
      <w:r>
        <w:t>Meepo takes its name from</w:t>
      </w:r>
      <w:r w:rsidR="00451446">
        <w:t xml:space="preserve"> a character in</w:t>
      </w:r>
      <w:r>
        <w:t xml:space="preserve"> the Valve videogame</w:t>
      </w:r>
      <w:r w:rsidR="003E3C0C">
        <w:t>,</w:t>
      </w:r>
      <w:r>
        <w:t xml:space="preserve"> Dota. In Dota lore, </w:t>
      </w:r>
      <w:r w:rsidR="003E3C0C">
        <w:t xml:space="preserve">the character Meepo has several clones which all act together to bring down their enemy with a </w:t>
      </w:r>
      <w:r w:rsidR="003E3C0C">
        <w:lastRenderedPageBreak/>
        <w:t xml:space="preserve">pickaxe. </w:t>
      </w:r>
      <w:r w:rsidR="006D1502">
        <w:t>By no coincidence</w:t>
      </w:r>
      <w:r w:rsidR="003E3C0C">
        <w:t>, the sonic characteristic</w:t>
      </w:r>
      <w:r w:rsidR="006D1502">
        <w:t xml:space="preserve"> (and imagery)</w:t>
      </w:r>
      <w:r w:rsidR="003E3C0C">
        <w:t xml:space="preserve"> of multiple Meepos striking their pickaxes against an enemy is similar to the sound of several solenoids actuating</w:t>
      </w:r>
      <w:r w:rsidR="006D1502">
        <w:t xml:space="preserve"> simultaneously</w:t>
      </w:r>
      <w:r w:rsidR="003E3C0C">
        <w:t>.</w:t>
      </w:r>
    </w:p>
    <w:p w14:paraId="7372AD9A" w14:textId="77777777" w:rsidR="0075364A" w:rsidRDefault="0075364A" w:rsidP="00591329">
      <w:pPr>
        <w:ind w:firstLine="720"/>
      </w:pPr>
    </w:p>
    <w:p w14:paraId="2DD5884E" w14:textId="686111A1" w:rsidR="00E96C0D" w:rsidRDefault="00E96C0D" w:rsidP="00244B97">
      <w:pPr>
        <w:keepNext/>
        <w:jc w:val="center"/>
      </w:pPr>
      <w:r>
        <w:rPr>
          <w:noProof/>
        </w:rPr>
        <w:drawing>
          <wp:inline distT="0" distB="0" distL="0" distR="0" wp14:anchorId="0457C48A" wp14:editId="3BA651B8">
            <wp:extent cx="4548337" cy="1794164"/>
            <wp:effectExtent l="0" t="0" r="0" b="9525"/>
            <wp:docPr id="3" name="Picture 3" descr="../meepo-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epo-art.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12975" b="17012"/>
                    <a:stretch/>
                  </pic:blipFill>
                  <pic:spPr bwMode="auto">
                    <a:xfrm>
                      <a:off x="0" y="0"/>
                      <a:ext cx="4739920" cy="1869737"/>
                    </a:xfrm>
                    <a:prstGeom prst="rect">
                      <a:avLst/>
                    </a:prstGeom>
                    <a:noFill/>
                    <a:ln>
                      <a:noFill/>
                    </a:ln>
                    <a:extLst>
                      <a:ext uri="{53640926-AAD7-44D8-BBD7-CCE9431645EC}">
                        <a14:shadowObscured xmlns:a14="http://schemas.microsoft.com/office/drawing/2010/main"/>
                      </a:ext>
                    </a:extLst>
                  </pic:spPr>
                </pic:pic>
              </a:graphicData>
            </a:graphic>
          </wp:inline>
        </w:drawing>
      </w:r>
    </w:p>
    <w:p w14:paraId="4DDEE952" w14:textId="117AEB47" w:rsidR="006D1502" w:rsidRPr="006D1502" w:rsidRDefault="00244B97" w:rsidP="0075364A">
      <w:pPr>
        <w:pStyle w:val="Caption"/>
      </w:pPr>
      <w:bookmarkStart w:id="35" w:name="_Toc456223707"/>
      <w:r>
        <w:t xml:space="preserve">Figure </w:t>
      </w:r>
      <w:fldSimple w:instr=" SEQ Figure \* ARABIC ">
        <w:r w:rsidR="00CB1B8C">
          <w:rPr>
            <w:noProof/>
          </w:rPr>
          <w:t>11</w:t>
        </w:r>
      </w:fldSimple>
      <w:r>
        <w:t>. Dota's Meepo</w:t>
      </w:r>
      <w:r w:rsidR="006803BD">
        <w:t>.</w:t>
      </w:r>
      <w:bookmarkEnd w:id="35"/>
    </w:p>
    <w:p w14:paraId="35E7A611" w14:textId="77777777" w:rsidR="00E73A11" w:rsidRDefault="00E73A11" w:rsidP="00E73A11">
      <w:pPr>
        <w:pStyle w:val="Heading3"/>
      </w:pPr>
      <w:bookmarkStart w:id="36" w:name="_Toc456223667"/>
      <w:r>
        <w:t>ChucK</w:t>
      </w:r>
      <w:bookmarkEnd w:id="36"/>
    </w:p>
    <w:p w14:paraId="2AA27823" w14:textId="6A9287F5" w:rsidR="00E73A11" w:rsidRDefault="00E73A11" w:rsidP="00E73A11">
      <w:r>
        <w:t>ChucK, a real-time sound synthesis program</w:t>
      </w:r>
      <w:r w:rsidR="001B60EF">
        <w:t>ming language</w:t>
      </w:r>
      <w:r>
        <w:t xml:space="preserve"> was</w:t>
      </w:r>
      <w:r w:rsidR="001B60EF">
        <w:t xml:space="preserve"> used for the figurative brains of </w:t>
      </w:r>
      <w:r w:rsidR="001B60EF" w:rsidRPr="002F4967">
        <w:rPr>
          <w:i/>
        </w:rPr>
        <w:t>Animal</w:t>
      </w:r>
      <w:r w:rsidR="001B60EF">
        <w:t>. ChucK is an ideal software for this use,</w:t>
      </w:r>
      <w:r w:rsidR="006F24C3">
        <w:t xml:space="preserve"> as its flexibility allows for the creation an extremely personalized interface. In the context of </w:t>
      </w:r>
      <w:r w:rsidR="006F24C3">
        <w:rPr>
          <w:i/>
        </w:rPr>
        <w:t>Animal,</w:t>
      </w:r>
      <w:r w:rsidR="001B60EF">
        <w:t xml:space="preserve"> </w:t>
      </w:r>
      <w:r w:rsidR="006F24C3">
        <w:t>it allowed me to build a single framework that fo</w:t>
      </w:r>
      <w:r w:rsidR="002239A5">
        <w:t>r</w:t>
      </w:r>
      <w:r w:rsidR="00E603D8">
        <w:t xml:space="preserve"> allowed mechatronic control</w:t>
      </w:r>
      <w:r w:rsidR="006F24C3">
        <w:t xml:space="preserve"> and </w:t>
      </w:r>
      <w:r w:rsidR="001B60EF">
        <w:t xml:space="preserve">real-time audio analysis. Using envelope following, </w:t>
      </w:r>
      <w:r w:rsidR="001B60EF" w:rsidRPr="00F557B5">
        <w:rPr>
          <w:i/>
        </w:rPr>
        <w:t>Animal</w:t>
      </w:r>
      <w:r w:rsidR="001B60EF">
        <w:t xml:space="preserve"> is able to detect whether an audio signal is present or not.</w:t>
      </w:r>
      <w:r w:rsidR="00921CB2">
        <w:t xml:space="preserve"> This is an important factor in realizing a physical narrative, which will be discussed in the next chapter.</w:t>
      </w:r>
    </w:p>
    <w:p w14:paraId="0DBFB149" w14:textId="28F823C2" w:rsidR="00E15CD2" w:rsidRDefault="002A5C6B" w:rsidP="00E97AA3">
      <w:pPr>
        <w:pStyle w:val="Heading2"/>
      </w:pPr>
      <w:bookmarkStart w:id="37" w:name="_Toc456223668"/>
      <w:r>
        <w:rPr>
          <w:noProof/>
        </w:rPr>
        <w:drawing>
          <wp:anchor distT="0" distB="0" distL="114300" distR="114300" simplePos="0" relativeHeight="251680768" behindDoc="1" locked="0" layoutInCell="1" allowOverlap="1" wp14:anchorId="6AA37995" wp14:editId="6F3DDA45">
            <wp:simplePos x="0" y="0"/>
            <wp:positionH relativeFrom="column">
              <wp:posOffset>1416685</wp:posOffset>
            </wp:positionH>
            <wp:positionV relativeFrom="paragraph">
              <wp:posOffset>102235</wp:posOffset>
            </wp:positionV>
            <wp:extent cx="455930" cy="455930"/>
            <wp:effectExtent l="0" t="0" r="1270" b="1270"/>
            <wp:wrapNone/>
            <wp:docPr id="34" name="Picture 34"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1" locked="0" layoutInCell="1" allowOverlap="1" wp14:anchorId="736C7559" wp14:editId="53CCB4B8">
            <wp:simplePos x="0" y="0"/>
            <wp:positionH relativeFrom="column">
              <wp:posOffset>1989455</wp:posOffset>
            </wp:positionH>
            <wp:positionV relativeFrom="paragraph">
              <wp:posOffset>103505</wp:posOffset>
            </wp:positionV>
            <wp:extent cx="455930" cy="455930"/>
            <wp:effectExtent l="0" t="0" r="1270" b="1270"/>
            <wp:wrapNone/>
            <wp:docPr id="51" name="Picture 51"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176" behindDoc="0" locked="0" layoutInCell="1" allowOverlap="1" wp14:anchorId="7E7618AA" wp14:editId="5025C393">
            <wp:simplePos x="0" y="0"/>
            <wp:positionH relativeFrom="column">
              <wp:posOffset>2562237</wp:posOffset>
            </wp:positionH>
            <wp:positionV relativeFrom="paragraph">
              <wp:posOffset>104689</wp:posOffset>
            </wp:positionV>
            <wp:extent cx="460375" cy="460375"/>
            <wp:effectExtent l="0" t="0" r="0" b="0"/>
            <wp:wrapNone/>
            <wp:docPr id="53" name="Picture 53"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460375" cy="460375"/>
                    </a:xfrm>
                    <a:prstGeom prst="rect">
                      <a:avLst/>
                    </a:prstGeom>
                    <a:noFill/>
                    <a:ln>
                      <a:noFill/>
                    </a:ln>
                  </pic:spPr>
                </pic:pic>
              </a:graphicData>
            </a:graphic>
            <wp14:sizeRelH relativeFrom="page">
              <wp14:pctWidth>0</wp14:pctWidth>
            </wp14:sizeRelH>
            <wp14:sizeRelV relativeFrom="page">
              <wp14:pctHeight>0</wp14:pctHeight>
            </wp14:sizeRelV>
          </wp:anchor>
        </w:drawing>
      </w:r>
      <w:r w:rsidR="00B072CA">
        <w:t>Discussion</w:t>
      </w:r>
      <w:bookmarkEnd w:id="37"/>
    </w:p>
    <w:p w14:paraId="2068EBB3" w14:textId="76E9F6CF" w:rsidR="003A20B2" w:rsidRPr="003A20B2" w:rsidRDefault="00540633" w:rsidP="003A20B2">
      <w:r>
        <w:t xml:space="preserve">This section will discuss how the implementation of the </w:t>
      </w:r>
      <w:r w:rsidR="003D74F7">
        <w:t xml:space="preserve">aesthetic </w:t>
      </w:r>
      <w:r>
        <w:t>characteristics mentioned in introductory chapter affect the re</w:t>
      </w:r>
      <w:r w:rsidR="00DA5D85">
        <w:t xml:space="preserve">alization of a relationship between </w:t>
      </w:r>
      <w:r w:rsidR="001E78B2">
        <w:t xml:space="preserve">the </w:t>
      </w:r>
      <w:r w:rsidR="00DA5D85">
        <w:t xml:space="preserve">object </w:t>
      </w:r>
      <w:r w:rsidR="00881D77">
        <w:t>and</w:t>
      </w:r>
      <w:r>
        <w:t xml:space="preserve"> perfo</w:t>
      </w:r>
      <w:r w:rsidR="00DA5D85">
        <w:t>r</w:t>
      </w:r>
      <w:r>
        <w:t>mer.</w:t>
      </w:r>
      <w:r w:rsidR="00DA5D85">
        <w:t xml:space="preserve"> </w:t>
      </w:r>
      <w:r w:rsidR="003D74F7">
        <w:t>This thesis does not posit that this is the only method in which this goal can be attained, rather it is focusing on the common attributes of the three works presented in this research</w:t>
      </w:r>
      <w:r w:rsidR="00BD6F60">
        <w:t>. It will be further discussed</w:t>
      </w:r>
      <w:r w:rsidR="008C79AA">
        <w:t xml:space="preserve"> how their implementation aids in a successful </w:t>
      </w:r>
      <w:r w:rsidR="008C79AA">
        <w:rPr>
          <w:i/>
        </w:rPr>
        <w:t>pitch</w:t>
      </w:r>
      <w:r w:rsidR="00BD6F60">
        <w:rPr>
          <w:i/>
        </w:rPr>
        <w:t xml:space="preserve">, </w:t>
      </w:r>
      <w:r w:rsidR="00BD6F60">
        <w:t>which in the context of this t</w:t>
      </w:r>
      <w:r w:rsidR="00881D77">
        <w:t>hesis, can grant the audience the</w:t>
      </w:r>
      <w:r w:rsidR="00BD6F60">
        <w:t xml:space="preserve"> ability to relate to the</w:t>
      </w:r>
      <w:r w:rsidR="00881D77">
        <w:t xml:space="preserve"> connection present between t</w:t>
      </w:r>
      <w:r w:rsidR="00BD6F60">
        <w:t>he ob</w:t>
      </w:r>
      <w:r w:rsidR="00BD6D2C">
        <w:t>j</w:t>
      </w:r>
      <w:r w:rsidR="00881D77">
        <w:t>ect and</w:t>
      </w:r>
      <w:r w:rsidR="00BD6F60">
        <w:t xml:space="preserve"> performer</w:t>
      </w:r>
      <w:r w:rsidR="003D74F7">
        <w:t>.</w:t>
      </w:r>
    </w:p>
    <w:p w14:paraId="2BA0FAE1" w14:textId="5C9B9D9D" w:rsidR="00B072CA" w:rsidRPr="00B072CA" w:rsidRDefault="00B072CA" w:rsidP="00B072CA">
      <w:pPr>
        <w:pStyle w:val="Heading3"/>
      </w:pPr>
      <w:bookmarkStart w:id="38" w:name="_Toc456223669"/>
      <w:r>
        <w:lastRenderedPageBreak/>
        <w:t>Characteristics</w:t>
      </w:r>
      <w:bookmarkEnd w:id="38"/>
    </w:p>
    <w:p w14:paraId="2945BC6D" w14:textId="10BEC60F" w:rsidR="00E15CD2" w:rsidRPr="00E15CD2" w:rsidRDefault="000111A7" w:rsidP="00E15CD2">
      <w:r>
        <w:t xml:space="preserve">Of the three characteristics previously outlined, only the sonic and </w:t>
      </w:r>
      <w:r w:rsidR="008E1CFD">
        <w:t>procedural</w:t>
      </w:r>
      <w:r w:rsidR="008C0726">
        <w:t xml:space="preserve"> characteristic have a strong presence in </w:t>
      </w:r>
      <w:r>
        <w:rPr>
          <w:i/>
        </w:rPr>
        <w:t>Animal.</w:t>
      </w:r>
      <w:r w:rsidR="004D652B">
        <w:rPr>
          <w:i/>
        </w:rPr>
        <w:t xml:space="preserve"> </w:t>
      </w:r>
      <w:r w:rsidR="004D652B">
        <w:t>A</w:t>
      </w:r>
      <w:r w:rsidR="00FD2493">
        <w:t xml:space="preserve"> set of functions</w:t>
      </w:r>
      <w:r w:rsidR="00A5785B">
        <w:t xml:space="preserve"> were written that</w:t>
      </w:r>
      <w:r w:rsidR="00B972E0">
        <w:t xml:space="preserve"> respond to the</w:t>
      </w:r>
      <w:r w:rsidR="00FD2493">
        <w:t xml:space="preserve"> sonic presence</w:t>
      </w:r>
      <w:r w:rsidR="00C14E4B">
        <w:t xml:space="preserve"> of an audio cable</w:t>
      </w:r>
      <w:r w:rsidR="00FD2493">
        <w:t xml:space="preserve">, </w:t>
      </w:r>
      <w:r w:rsidR="00B655EB">
        <w:t xml:space="preserve">which allows for a </w:t>
      </w:r>
      <w:r w:rsidR="00FD2493">
        <w:t xml:space="preserve">physical narrative to </w:t>
      </w:r>
      <w:r w:rsidR="00B655EB">
        <w:t>be constructed</w:t>
      </w:r>
      <w:r w:rsidR="00FD2493">
        <w:t xml:space="preserve"> between the object and the performer during the piece.</w:t>
      </w:r>
    </w:p>
    <w:p w14:paraId="3F351107" w14:textId="77777777" w:rsidR="003A1818" w:rsidRDefault="00E51A03" w:rsidP="00E51A03">
      <w:pPr>
        <w:ind w:firstLine="720"/>
      </w:pPr>
      <w:r>
        <w:t>For example, t</w:t>
      </w:r>
      <w:r w:rsidR="00B24B42">
        <w:t xml:space="preserve">he ChucK code that comprises the logic of the Animal is </w:t>
      </w:r>
      <w:r w:rsidR="00786CB8">
        <w:t>made up</w:t>
      </w:r>
      <w:r w:rsidR="00B24B42">
        <w:t xml:space="preserve"> of a combination of processes</w:t>
      </w:r>
      <w:r w:rsidR="00F175BB">
        <w:t xml:space="preserve"> that depend on the performer’s interaction</w:t>
      </w:r>
      <w:r w:rsidR="00791AB1">
        <w:t xml:space="preserve">. </w:t>
      </w:r>
      <w:r>
        <w:t>T</w:t>
      </w:r>
      <w:r w:rsidR="00B24B42">
        <w:t xml:space="preserve">he </w:t>
      </w:r>
      <w:r w:rsidR="00B24B42" w:rsidRPr="0008635C">
        <w:rPr>
          <w:rFonts w:ascii="Menlo" w:hAnsi="Menlo" w:cs="Menlo"/>
          <w:sz w:val="18"/>
          <w:szCs w:val="18"/>
        </w:rPr>
        <w:t>bloodFlow()</w:t>
      </w:r>
      <w:r w:rsidR="00B24B42">
        <w:rPr>
          <w:rFonts w:ascii="Menlo" w:hAnsi="Menlo" w:cs="Menlo"/>
          <w:sz w:val="18"/>
          <w:szCs w:val="18"/>
        </w:rPr>
        <w:t xml:space="preserve"> </w:t>
      </w:r>
      <w:r w:rsidR="00B24B42">
        <w:t>function describes the first stage of the story, which is called after the audio cables have been inserted into the object. This function itself is made up of a</w:t>
      </w:r>
      <w:r w:rsidR="002F4967">
        <w:t xml:space="preserve"> number of</w:t>
      </w:r>
      <w:r w:rsidR="00B24B42">
        <w:t xml:space="preserve"> chance determined process which varies the solenoids actuations according to a range of randomly generated numbers.</w:t>
      </w:r>
      <w:r w:rsidR="00FB0428">
        <w:t xml:space="preserve"> </w:t>
      </w:r>
      <w:r w:rsidR="006F0F1C">
        <w:t>These processe</w:t>
      </w:r>
      <w:r w:rsidR="0036652F">
        <w:t>s make up a</w:t>
      </w:r>
      <w:r w:rsidR="006F0F1C">
        <w:t xml:space="preserve"> storied procedure that is</w:t>
      </w:r>
      <w:r>
        <w:t xml:space="preserve"> both </w:t>
      </w:r>
      <w:r w:rsidR="006F0F1C">
        <w:t xml:space="preserve">dependent on human action and </w:t>
      </w:r>
      <w:r>
        <w:t>create</w:t>
      </w:r>
      <w:r w:rsidR="006F0F1C">
        <w:t>s</w:t>
      </w:r>
      <w:r>
        <w:t xml:space="preserve"> a chaotic soundscape</w:t>
      </w:r>
      <w:r w:rsidR="006F0F1C">
        <w:t xml:space="preserve">; </w:t>
      </w:r>
      <w:r>
        <w:t xml:space="preserve">but these processes are also predictable to the performer. </w:t>
      </w:r>
    </w:p>
    <w:p w14:paraId="534A894A" w14:textId="37F42CA5" w:rsidR="00485E55" w:rsidRDefault="00DD5EB6" w:rsidP="00E51A03">
      <w:pPr>
        <w:ind w:firstLine="720"/>
      </w:pPr>
      <w:r>
        <w:t>The lack of complexity</w:t>
      </w:r>
      <w:r w:rsidR="003A1818">
        <w:t xml:space="preserve"> in </w:t>
      </w:r>
      <w:r w:rsidR="003A1818">
        <w:rPr>
          <w:i/>
        </w:rPr>
        <w:t xml:space="preserve">Animal </w:t>
      </w:r>
      <w:r w:rsidR="003A1818">
        <w:t>wh</w:t>
      </w:r>
      <w:r>
        <w:t xml:space="preserve">ich denies </w:t>
      </w:r>
      <w:r w:rsidR="003A1818">
        <w:t>a strong connection betwee</w:t>
      </w:r>
      <w:r>
        <w:t xml:space="preserve">n the object and the performer. </w:t>
      </w:r>
      <w:r w:rsidR="00721090">
        <w:t xml:space="preserve">There may be random processes occurring, but the performer is always in control. </w:t>
      </w:r>
      <w:r w:rsidR="00E51A03">
        <w:t>While a sense of a relation between the object and performer can exist, there is a ge</w:t>
      </w:r>
      <w:r w:rsidR="006F0F1C">
        <w:t>nuine reaction</w:t>
      </w:r>
      <w:r w:rsidR="00E51A03">
        <w:t xml:space="preserve"> that is absent</w:t>
      </w:r>
      <w:r w:rsidR="006F0F1C">
        <w:t xml:space="preserve"> from the performance</w:t>
      </w:r>
      <w:r>
        <w:t>, denying any</w:t>
      </w:r>
      <w:r w:rsidR="00E51A03">
        <w:t xml:space="preserve"> true impr</w:t>
      </w:r>
      <w:r>
        <w:t>ovisation between the object and the subject</w:t>
      </w:r>
      <w:r w:rsidR="00E51A03">
        <w:t xml:space="preserve">. </w:t>
      </w:r>
    </w:p>
    <w:p w14:paraId="117906D9" w14:textId="77777777" w:rsidR="00B3058D" w:rsidRDefault="00B3058D" w:rsidP="00B24B42">
      <w:pPr>
        <w:rPr>
          <w:noProof/>
        </w:rPr>
      </w:pPr>
    </w:p>
    <w:p w14:paraId="6C77FAAA" w14:textId="77777777" w:rsidR="00485E55" w:rsidRDefault="00485E55" w:rsidP="00485E55">
      <w:pPr>
        <w:keepNext/>
        <w:jc w:val="center"/>
      </w:pPr>
      <w:r>
        <w:rPr>
          <w:noProof/>
        </w:rPr>
        <w:drawing>
          <wp:inline distT="0" distB="0" distL="0" distR="0" wp14:anchorId="2F166789" wp14:editId="34C74243">
            <wp:extent cx="5618472" cy="2600264"/>
            <wp:effectExtent l="0" t="0" r="0" b="0"/>
            <wp:docPr id="32" name="Picture 32" descr="../animal-co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nimal-code-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7111" cy="2664427"/>
                    </a:xfrm>
                    <a:prstGeom prst="rect">
                      <a:avLst/>
                    </a:prstGeom>
                    <a:noFill/>
                    <a:ln>
                      <a:noFill/>
                    </a:ln>
                  </pic:spPr>
                </pic:pic>
              </a:graphicData>
            </a:graphic>
          </wp:inline>
        </w:drawing>
      </w:r>
    </w:p>
    <w:p w14:paraId="021E5C21" w14:textId="77777777" w:rsidR="00451446" w:rsidRDefault="00451446" w:rsidP="00485E55">
      <w:pPr>
        <w:pStyle w:val="Caption"/>
      </w:pPr>
    </w:p>
    <w:p w14:paraId="534C60A8" w14:textId="7DBE59E4" w:rsidR="00B24B42" w:rsidRDefault="00485E55" w:rsidP="00485E55">
      <w:pPr>
        <w:pStyle w:val="Caption"/>
      </w:pPr>
      <w:bookmarkStart w:id="39" w:name="_Toc456223708"/>
      <w:r>
        <w:t xml:space="preserve">Figure </w:t>
      </w:r>
      <w:fldSimple w:instr=" SEQ Figure \* ARABIC ">
        <w:r w:rsidR="00CB1B8C">
          <w:rPr>
            <w:noProof/>
          </w:rPr>
          <w:t>12</w:t>
        </w:r>
      </w:fldSimple>
      <w:r w:rsidRPr="00D43207">
        <w:t>. Example of the ChucK code found in Animal, the function names describe the narrative and act as sections of the piece. Within each function is a se</w:t>
      </w:r>
      <w:r w:rsidR="00124DFF">
        <w:t xml:space="preserve">t of processes that make up its </w:t>
      </w:r>
      <w:r w:rsidRPr="00D43207">
        <w:t>procedure.</w:t>
      </w:r>
      <w:bookmarkEnd w:id="39"/>
    </w:p>
    <w:p w14:paraId="0E116E47" w14:textId="77777777" w:rsidR="00B94F5E" w:rsidRDefault="00B94F5E" w:rsidP="00B94F5E"/>
    <w:p w14:paraId="05A1BDBD" w14:textId="6337F752" w:rsidR="00821D17" w:rsidRDefault="0036652F" w:rsidP="00B94F5E">
      <w:pPr>
        <w:ind w:firstLine="720"/>
      </w:pPr>
      <w:r>
        <w:t xml:space="preserve">Despite its lack of </w:t>
      </w:r>
      <w:r w:rsidR="00694FBE">
        <w:t xml:space="preserve">systemic </w:t>
      </w:r>
      <w:r>
        <w:t>complexity, t</w:t>
      </w:r>
      <w:r w:rsidR="004136FE">
        <w:t xml:space="preserve">he </w:t>
      </w:r>
      <w:r w:rsidR="00B94F5E">
        <w:t>physical actions</w:t>
      </w:r>
      <w:r w:rsidR="004136FE">
        <w:t xml:space="preserve"> in </w:t>
      </w:r>
      <w:r w:rsidR="004136FE">
        <w:rPr>
          <w:i/>
        </w:rPr>
        <w:t>Animal</w:t>
      </w:r>
      <w:r>
        <w:rPr>
          <w:i/>
        </w:rPr>
        <w:t xml:space="preserve"> </w:t>
      </w:r>
      <w:r w:rsidRPr="0036652F">
        <w:t>still</w:t>
      </w:r>
      <w:r w:rsidR="00FC1792">
        <w:t xml:space="preserve"> create</w:t>
      </w:r>
      <w:r>
        <w:t xml:space="preserve"> a </w:t>
      </w:r>
      <w:r w:rsidR="00E26BAF">
        <w:t xml:space="preserve">relationship </w:t>
      </w:r>
      <w:r w:rsidR="00485E55">
        <w:t>betwee</w:t>
      </w:r>
      <w:r>
        <w:t xml:space="preserve">n the performer and the object. </w:t>
      </w:r>
      <w:r w:rsidR="00E26BAF">
        <w:t>The performer can</w:t>
      </w:r>
      <w:r>
        <w:t xml:space="preserve"> seemingly act</w:t>
      </w:r>
      <w:r w:rsidR="00E26BAF">
        <w:t>ivate</w:t>
      </w:r>
      <w:r>
        <w:t xml:space="preserve"> and de</w:t>
      </w:r>
      <w:r w:rsidR="00E26BAF">
        <w:t>activate</w:t>
      </w:r>
      <w:r>
        <w:t xml:space="preserve"> the object by controlling its connection to the sys</w:t>
      </w:r>
      <w:r w:rsidR="003C2E3A">
        <w:t>tem, which allows for a m</w:t>
      </w:r>
      <w:r w:rsidR="00CB0BC2">
        <w:t>oment of disobedience</w:t>
      </w:r>
      <w:r w:rsidR="008D4B10">
        <w:t xml:space="preserve"> when the object decides to </w:t>
      </w:r>
      <w:r w:rsidR="00CB0BC2">
        <w:t>actuate</w:t>
      </w:r>
      <w:r w:rsidR="008D4B10">
        <w:t xml:space="preserve"> </w:t>
      </w:r>
      <w:r w:rsidR="00271DBE">
        <w:t xml:space="preserve">regardless of its </w:t>
      </w:r>
      <w:r w:rsidR="00157985">
        <w:t>exclusion</w:t>
      </w:r>
      <w:r w:rsidR="00271DBE">
        <w:t xml:space="preserve"> from the system. </w:t>
      </w:r>
      <w:r w:rsidR="000E3BF1">
        <w:t xml:space="preserve">The object is granted </w:t>
      </w:r>
      <w:r w:rsidR="002A5C6B">
        <w:t xml:space="preserve">greater </w:t>
      </w:r>
      <w:r w:rsidR="000E3BF1">
        <w:t xml:space="preserve">agency </w:t>
      </w:r>
      <w:r w:rsidR="00F732FD">
        <w:t xml:space="preserve">both by </w:t>
      </w:r>
      <w:r w:rsidR="000E3BF1">
        <w:t>its violation of the system’</w:t>
      </w:r>
      <w:r w:rsidR="00D755CA">
        <w:t>s rules and by breaking free from the dependence of</w:t>
      </w:r>
      <w:r w:rsidR="00F732FD">
        <w:t xml:space="preserve"> its creator. </w:t>
      </w:r>
      <w:r w:rsidR="000E3BF1">
        <w:t xml:space="preserve"> </w:t>
      </w:r>
    </w:p>
    <w:p w14:paraId="7B3E32B4" w14:textId="262DCABD" w:rsidR="00292728" w:rsidRPr="00292728" w:rsidRDefault="007B3B98" w:rsidP="00292728">
      <w:pPr>
        <w:pStyle w:val="Heading3"/>
      </w:pPr>
      <w:bookmarkStart w:id="40" w:name="_Toc456223670"/>
      <w:r>
        <w:t>Pitch</w:t>
      </w:r>
      <w:bookmarkEnd w:id="40"/>
    </w:p>
    <w:p w14:paraId="41140236" w14:textId="646B8B28" w:rsidR="00485E55" w:rsidRDefault="00485E55" w:rsidP="00C801C5">
      <w:r>
        <w:t xml:space="preserve">The sculpture eerily resembles an “Angel” from the Japanese anime, </w:t>
      </w:r>
      <w:r w:rsidRPr="00D52110">
        <w:rPr>
          <w:i/>
        </w:rPr>
        <w:t>Neon Genesis Evangelion</w:t>
      </w:r>
      <w:r>
        <w:t xml:space="preserve">. </w:t>
      </w:r>
      <w:r w:rsidR="00B80508">
        <w:t xml:space="preserve">In </w:t>
      </w:r>
      <w:r w:rsidR="00B80508">
        <w:rPr>
          <w:i/>
        </w:rPr>
        <w:t>Evangelion</w:t>
      </w:r>
      <w:r w:rsidR="00B80508">
        <w:t>, Earth is being attacked by a series of giant, alien-like beings, called Angels.</w:t>
      </w:r>
      <w:r w:rsidR="00851937">
        <w:t xml:space="preserve"> T</w:t>
      </w:r>
      <w:r>
        <w:t>he survivors of Tokyo-3</w:t>
      </w:r>
      <w:r w:rsidR="00B80508">
        <w:t xml:space="preserve"> </w:t>
      </w:r>
      <w:r w:rsidR="00851937">
        <w:t xml:space="preserve">must </w:t>
      </w:r>
      <w:r>
        <w:t>d</w:t>
      </w:r>
      <w:r w:rsidR="00B80508">
        <w:t>efend</w:t>
      </w:r>
      <w:r>
        <w:t xml:space="preserve"> their city against these Angels with </w:t>
      </w:r>
      <w:r w:rsidR="00851937">
        <w:t xml:space="preserve">their own </w:t>
      </w:r>
      <w:r>
        <w:t>giant bio-machines</w:t>
      </w:r>
      <w:r w:rsidR="00B80508">
        <w:t xml:space="preserve">, </w:t>
      </w:r>
      <w:r w:rsidR="00851937">
        <w:t xml:space="preserve">which they call Evas. The Evas only function by being piloted by a </w:t>
      </w:r>
      <w:r w:rsidR="00821D17">
        <w:t xml:space="preserve">select group of </w:t>
      </w:r>
      <w:r w:rsidR="00851937">
        <w:t>teenage</w:t>
      </w:r>
      <w:r w:rsidR="00821D17">
        <w:t xml:space="preserve">r chosen to </w:t>
      </w:r>
      <w:r w:rsidR="00851937">
        <w:t xml:space="preserve">pilots </w:t>
      </w:r>
      <w:r w:rsidR="00821D17">
        <w:t>t</w:t>
      </w:r>
      <w:r w:rsidR="00851937">
        <w:t>he Eva</w:t>
      </w:r>
      <w:r w:rsidR="00821D17">
        <w:t>s</w:t>
      </w:r>
      <w:r>
        <w:t xml:space="preserve">. In the shows unfolding plot, it’s learned that the Evas house the souls </w:t>
      </w:r>
      <w:r w:rsidR="00851937">
        <w:t>of the pilot’s mother</w:t>
      </w:r>
      <w:r>
        <w:t>.</w:t>
      </w:r>
      <w:r w:rsidR="00305517">
        <w:t xml:space="preserve"> This familial connection is necessary to the Evas functionality, and furthermore </w:t>
      </w:r>
      <w:r w:rsidR="00821D17">
        <w:t xml:space="preserve">to </w:t>
      </w:r>
      <w:r w:rsidR="00305517">
        <w:t>Tokyo-3’s protection.</w:t>
      </w:r>
    </w:p>
    <w:p w14:paraId="52EA339E" w14:textId="77777777" w:rsidR="00485E55" w:rsidRDefault="00485E55" w:rsidP="00485E55"/>
    <w:p w14:paraId="37A5A038" w14:textId="77777777" w:rsidR="00485E55" w:rsidRDefault="00485E55" w:rsidP="00485E55">
      <w:pPr>
        <w:keepNext/>
        <w:jc w:val="center"/>
      </w:pPr>
      <w:r>
        <w:rPr>
          <w:noProof/>
        </w:rPr>
        <w:drawing>
          <wp:inline distT="0" distB="0" distL="0" distR="0" wp14:anchorId="75732B04" wp14:editId="0A9A38F9">
            <wp:extent cx="5709285" cy="2051685"/>
            <wp:effectExtent l="0" t="0" r="5715" b="5715"/>
            <wp:docPr id="13" name="Picture 13" descr="../nge-ani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ge-anim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9285" cy="2051685"/>
                    </a:xfrm>
                    <a:prstGeom prst="rect">
                      <a:avLst/>
                    </a:prstGeom>
                    <a:noFill/>
                    <a:ln>
                      <a:noFill/>
                    </a:ln>
                  </pic:spPr>
                </pic:pic>
              </a:graphicData>
            </a:graphic>
          </wp:inline>
        </w:drawing>
      </w:r>
    </w:p>
    <w:p w14:paraId="68004C93" w14:textId="77777777" w:rsidR="00485E55" w:rsidRDefault="00485E55" w:rsidP="00485E55">
      <w:pPr>
        <w:pStyle w:val="Caption"/>
      </w:pPr>
      <w:bookmarkStart w:id="41" w:name="_Toc456223709"/>
      <w:r>
        <w:t xml:space="preserve">Figure </w:t>
      </w:r>
      <w:fldSimple w:instr=" SEQ Figure \* ARABIC ">
        <w:r w:rsidR="00CB1B8C">
          <w:rPr>
            <w:noProof/>
          </w:rPr>
          <w:t>13</w:t>
        </w:r>
      </w:fldSimple>
      <w:r>
        <w:t>. The first Angel in Neon Genesis Evangelion (Sachiel) alongside Animal.</w:t>
      </w:r>
      <w:bookmarkEnd w:id="41"/>
    </w:p>
    <w:p w14:paraId="6E868123" w14:textId="77777777" w:rsidR="00485E55" w:rsidRDefault="00485E55" w:rsidP="00485E55"/>
    <w:p w14:paraId="275B8057" w14:textId="2E444483" w:rsidR="0018620F" w:rsidRDefault="00485E55" w:rsidP="004C0111">
      <w:pPr>
        <w:ind w:firstLine="720"/>
      </w:pPr>
      <w:r>
        <w:t>Thoug</w:t>
      </w:r>
      <w:r w:rsidR="001C68F4">
        <w:t xml:space="preserve">h not familial, there is a similar </w:t>
      </w:r>
      <w:r>
        <w:t xml:space="preserve">connection that </w:t>
      </w:r>
      <w:r w:rsidRPr="002F4967">
        <w:rPr>
          <w:i/>
        </w:rPr>
        <w:t>Animal</w:t>
      </w:r>
      <w:r>
        <w:t xml:space="preserve"> is attempting to </w:t>
      </w:r>
      <w:r w:rsidR="001C68F4">
        <w:t>expose</w:t>
      </w:r>
      <w:r>
        <w:t xml:space="preserve"> between the performer and the object. </w:t>
      </w:r>
      <w:r w:rsidR="002C2ADB">
        <w:rPr>
          <w:i/>
        </w:rPr>
        <w:t xml:space="preserve">Animal </w:t>
      </w:r>
      <w:r w:rsidR="002C2ADB">
        <w:t>is exploring the</w:t>
      </w:r>
      <w:r w:rsidR="001C68F4">
        <w:t xml:space="preserve"> covert but</w:t>
      </w:r>
      <w:r w:rsidR="002C2ADB">
        <w:t xml:space="preserve"> in</w:t>
      </w:r>
      <w:r w:rsidR="00821D17">
        <w:t xml:space="preserve">terstitial nature of two seemingly disparate beings. I associate </w:t>
      </w:r>
      <w:r w:rsidR="00821D17">
        <w:rPr>
          <w:i/>
        </w:rPr>
        <w:t xml:space="preserve">Animal </w:t>
      </w:r>
      <w:r w:rsidR="00821D17">
        <w:t xml:space="preserve">with </w:t>
      </w:r>
      <w:r w:rsidR="00821D17">
        <w:rPr>
          <w:i/>
        </w:rPr>
        <w:t xml:space="preserve">Evangelion </w:t>
      </w:r>
      <w:r w:rsidR="00821D17">
        <w:t>because in both settings there is this ludicrous notion that humans have the ability to infuse a soul into a machine</w:t>
      </w:r>
      <w:r w:rsidR="002C2ADB">
        <w:t>.</w:t>
      </w:r>
      <w:r w:rsidR="00D30BA7">
        <w:t xml:space="preserve"> At</w:t>
      </w:r>
      <w:r w:rsidR="007B0BA2">
        <w:t xml:space="preserve"> the onset of </w:t>
      </w:r>
      <w:r w:rsidR="007B0BA2">
        <w:rPr>
          <w:i/>
        </w:rPr>
        <w:t xml:space="preserve">Animal, </w:t>
      </w:r>
      <w:r w:rsidR="007B0BA2">
        <w:t>we’re presented with a sculpture that was eviden</w:t>
      </w:r>
      <w:r w:rsidR="00D30BA7">
        <w:t>t</w:t>
      </w:r>
      <w:r w:rsidR="007B0BA2">
        <w:t xml:space="preserve">ly created by the artist. </w:t>
      </w:r>
      <w:r w:rsidR="00595CBD">
        <w:t xml:space="preserve">The </w:t>
      </w:r>
      <w:r w:rsidR="00595CBD">
        <w:lastRenderedPageBreak/>
        <w:t>performer is playing the role of the creator</w:t>
      </w:r>
      <w:r w:rsidR="00B31BAF">
        <w:t xml:space="preserve">, in a </w:t>
      </w:r>
      <w:r w:rsidR="00B31BAF" w:rsidRPr="00A557B4">
        <w:rPr>
          <w:i/>
        </w:rPr>
        <w:t>Frankenstein</w:t>
      </w:r>
      <w:r w:rsidR="00B31BAF">
        <w:t>-like laboratory setting</w:t>
      </w:r>
      <w:r w:rsidR="00595CBD">
        <w:t xml:space="preserve">. </w:t>
      </w:r>
      <w:r w:rsidR="007B0BA2">
        <w:t xml:space="preserve">From that point, it’s up the narrative to convince the audience that there is more to the sculpture than wood and metal. </w:t>
      </w:r>
      <w:r>
        <w:t>The narrative an</w:t>
      </w:r>
      <w:r w:rsidR="00BD47B2">
        <w:t>d design posits</w:t>
      </w:r>
      <w:r>
        <w:t xml:space="preserve"> an unspo</w:t>
      </w:r>
      <w:r w:rsidR="00BD47B2">
        <w:t xml:space="preserve">ken association, that </w:t>
      </w:r>
      <w:r>
        <w:t>something uncanny exists</w:t>
      </w:r>
      <w:r w:rsidR="00BD47B2">
        <w:t xml:space="preserve"> between the two</w:t>
      </w:r>
      <w:r w:rsidR="007B0BA2">
        <w:t xml:space="preserve">. </w:t>
      </w:r>
    </w:p>
    <w:p w14:paraId="1A91F6B1" w14:textId="336EB413" w:rsidR="00AC479E" w:rsidRDefault="00660E87" w:rsidP="00485E55">
      <w:r>
        <w:tab/>
        <w:t xml:space="preserve">“The whole thing looks senseless enough, but in its own way perfectly finished,” Kafka describes the Odradek. And indeed, in </w:t>
      </w:r>
      <w:r>
        <w:rPr>
          <w:i/>
        </w:rPr>
        <w:t xml:space="preserve">Animal, </w:t>
      </w:r>
      <w:r>
        <w:t>it does describe the presentation of an object with seemingly no purpose. All the object does is vibrate senselessly at the spurning of its cooperator. But maybe that’s the relation that I’m trying to discover; what do two humans in a relationship actually do other than open their mouths and occasionally smash up against each</w:t>
      </w:r>
      <w:r w:rsidR="00C85DD2">
        <w:t xml:space="preserve"> other?</w:t>
      </w:r>
      <w:r w:rsidR="00A7030A">
        <w:t xml:space="preserve"> During the performance, the solenoids merely sputter about while the performer oc</w:t>
      </w:r>
      <w:r w:rsidR="001653FF">
        <w:t>casionally smashes a cable into the input jacks.</w:t>
      </w:r>
      <w:r w:rsidR="00A7030A">
        <w:t xml:space="preserve"> </w:t>
      </w:r>
    </w:p>
    <w:p w14:paraId="0FE18508" w14:textId="1EA66B5F" w:rsidR="00AE62AB" w:rsidRDefault="00AC479E" w:rsidP="00AC479E">
      <w:pPr>
        <w:ind w:firstLine="720"/>
      </w:pPr>
      <w:r>
        <w:t xml:space="preserve">The </w:t>
      </w:r>
      <w:r w:rsidR="00D31B82">
        <w:t xml:space="preserve">typical </w:t>
      </w:r>
      <w:r>
        <w:t>object</w:t>
      </w:r>
      <w:r w:rsidR="00D31B82">
        <w:t>-subject hierarchy of</w:t>
      </w:r>
      <w:r w:rsidR="009A22BD">
        <w:t xml:space="preserve"> the human and the machine</w:t>
      </w:r>
      <w:r w:rsidR="00D31B82">
        <w:t xml:space="preserve"> is skewed </w:t>
      </w:r>
      <w:r>
        <w:t xml:space="preserve">by the necessity of </w:t>
      </w:r>
      <w:r>
        <w:rPr>
          <w:i/>
        </w:rPr>
        <w:t xml:space="preserve">Animal’s </w:t>
      </w:r>
      <w:r>
        <w:t xml:space="preserve">cooperation. </w:t>
      </w:r>
      <w:r w:rsidR="009A22BD">
        <w:t xml:space="preserve">The object depends on the performer as much as the performer does the object. </w:t>
      </w:r>
      <w:r>
        <w:t xml:space="preserve">By putting the sculpture on a similar level as the performer, is </w:t>
      </w:r>
      <w:r w:rsidR="00101D69">
        <w:t>the machine being elevated? I</w:t>
      </w:r>
      <w:r>
        <w:t>s the performer being disgraced</w:t>
      </w:r>
      <w:r w:rsidR="009A22BD">
        <w:t xml:space="preserve">? </w:t>
      </w:r>
      <w:r w:rsidR="00C85DD2">
        <w:t>Maybe in the context of performance,</w:t>
      </w:r>
      <w:r w:rsidR="00305517">
        <w:t xml:space="preserve"> there is value in</w:t>
      </w:r>
      <w:r w:rsidR="00C85DD2">
        <w:t xml:space="preserve"> t</w:t>
      </w:r>
      <w:r w:rsidR="00660E87">
        <w:t>reating a machine with the s</w:t>
      </w:r>
      <w:r w:rsidR="00C85DD2">
        <w:t>ame regard as a</w:t>
      </w:r>
      <w:r w:rsidR="009A22BD">
        <w:t xml:space="preserve"> human. Maybe that equalization raises the possibility of</w:t>
      </w:r>
      <w:r w:rsidR="00751165">
        <w:t xml:space="preserve"> something relationship-like</w:t>
      </w:r>
      <w:r w:rsidR="00A90439">
        <w:t xml:space="preserve"> existing</w:t>
      </w:r>
      <w:r w:rsidR="009A22BD">
        <w:t xml:space="preserve"> between the two.</w:t>
      </w:r>
    </w:p>
    <w:p w14:paraId="2FE7ED96" w14:textId="77777777" w:rsidR="00AE62AB" w:rsidRDefault="00AE62AB" w:rsidP="00AC479E">
      <w:pPr>
        <w:ind w:firstLine="720"/>
      </w:pPr>
    </w:p>
    <w:p w14:paraId="486FAA8F" w14:textId="77777777" w:rsidR="00AE62AB" w:rsidRDefault="00AE62AB" w:rsidP="00F31282">
      <w:pPr>
        <w:keepNext/>
        <w:jc w:val="center"/>
      </w:pPr>
      <w:r>
        <w:rPr>
          <w:noProof/>
        </w:rPr>
        <w:drawing>
          <wp:inline distT="0" distB="0" distL="0" distR="0" wp14:anchorId="07998357" wp14:editId="50C783BA">
            <wp:extent cx="5698920" cy="3027902"/>
            <wp:effectExtent l="0" t="0" r="0" b="0"/>
            <wp:docPr id="75" name="Picture 75" descr="../IMG_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MG_0065.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25485" b="3710"/>
                    <a:stretch/>
                  </pic:blipFill>
                  <pic:spPr bwMode="auto">
                    <a:xfrm>
                      <a:off x="0" y="0"/>
                      <a:ext cx="5701030" cy="3029023"/>
                    </a:xfrm>
                    <a:prstGeom prst="rect">
                      <a:avLst/>
                    </a:prstGeom>
                    <a:noFill/>
                    <a:ln>
                      <a:noFill/>
                    </a:ln>
                    <a:extLst>
                      <a:ext uri="{53640926-AAD7-44D8-BBD7-CCE9431645EC}">
                        <a14:shadowObscured xmlns:a14="http://schemas.microsoft.com/office/drawing/2010/main"/>
                      </a:ext>
                    </a:extLst>
                  </pic:spPr>
                </pic:pic>
              </a:graphicData>
            </a:graphic>
          </wp:inline>
        </w:drawing>
      </w:r>
    </w:p>
    <w:p w14:paraId="6BE5EE9C" w14:textId="0344B1F1" w:rsidR="00AE62AB" w:rsidRDefault="00AE62AB" w:rsidP="00134282">
      <w:pPr>
        <w:pStyle w:val="Caption"/>
      </w:pPr>
      <w:bookmarkStart w:id="42" w:name="_Toc456223710"/>
      <w:r>
        <w:t xml:space="preserve">Figure </w:t>
      </w:r>
      <w:fldSimple w:instr=" SEQ Figure \* ARABIC ">
        <w:r w:rsidR="00CB1B8C">
          <w:rPr>
            <w:noProof/>
          </w:rPr>
          <w:t>14</w:t>
        </w:r>
      </w:fldSimple>
      <w:r w:rsidR="00D65137">
        <w:t>. Animal during performance, with the</w:t>
      </w:r>
      <w:r>
        <w:t xml:space="preserve"> object in the forefront </w:t>
      </w:r>
      <w:r w:rsidR="00086B80">
        <w:t>while the perform</w:t>
      </w:r>
      <w:r w:rsidR="00A05263">
        <w:t>er takes a photo from the back.</w:t>
      </w:r>
      <w:bookmarkEnd w:id="42"/>
    </w:p>
    <w:p w14:paraId="5F0381A7" w14:textId="77777777" w:rsidR="003F0E7C" w:rsidRDefault="003F0E7C" w:rsidP="003F0E7C"/>
    <w:p w14:paraId="303AFAF5" w14:textId="5E62EB01" w:rsidR="00A52237" w:rsidRDefault="00AE20FE" w:rsidP="00AE20FE">
      <w:pPr>
        <w:ind w:firstLine="720"/>
      </w:pPr>
      <w:r>
        <w:t>To bring it back to Don Draper, this connection between</w:t>
      </w:r>
      <w:r w:rsidR="0056546F">
        <w:t xml:space="preserve"> the two</w:t>
      </w:r>
      <w:r>
        <w:t xml:space="preserve"> is the pitch. The uncanny experiment</w:t>
      </w:r>
      <w:r w:rsidR="001E5F96">
        <w:t xml:space="preserve">, the </w:t>
      </w:r>
      <w:r w:rsidR="00A52237">
        <w:t>smashing of the audio cables,</w:t>
      </w:r>
      <w:r>
        <w:t xml:space="preserve"> the disobedient mechatronic</w:t>
      </w:r>
      <w:r w:rsidR="0056546F">
        <w:t>, the equalization of roles</w:t>
      </w:r>
      <w:r w:rsidR="00A52237">
        <w:t xml:space="preserve">; these elements </w:t>
      </w:r>
      <w:r w:rsidR="00163A48">
        <w:t xml:space="preserve">together </w:t>
      </w:r>
      <w:r w:rsidR="00A52237">
        <w:t>create an</w:t>
      </w:r>
      <w:r>
        <w:t xml:space="preserve"> atmosphere </w:t>
      </w:r>
      <w:r w:rsidR="00A52237">
        <w:t>that is</w:t>
      </w:r>
      <w:r>
        <w:t xml:space="preserve"> magic. It’s an attempt at presenting</w:t>
      </w:r>
      <w:r w:rsidR="00163A48">
        <w:t xml:space="preserve"> </w:t>
      </w:r>
      <w:r w:rsidR="00163A48" w:rsidRPr="00163A48">
        <w:rPr>
          <w:i/>
        </w:rPr>
        <w:t>something</w:t>
      </w:r>
      <w:r>
        <w:t xml:space="preserve"> relatable during </w:t>
      </w:r>
      <w:r>
        <w:rPr>
          <w:i/>
        </w:rPr>
        <w:t xml:space="preserve">Animal’s </w:t>
      </w:r>
      <w:r>
        <w:t>performance. During the performance, one could be guiled into believing that a metaphorical soul exists inside the sculpture</w:t>
      </w:r>
      <w:r w:rsidR="00A52237">
        <w:t xml:space="preserve">, but that isn’t the goal. The goal is the creation of an event that </w:t>
      </w:r>
      <w:r w:rsidR="00776EBF">
        <w:t>recalls moments of humanity and mortality within the audience.</w:t>
      </w:r>
    </w:p>
    <w:p w14:paraId="40A375C1" w14:textId="38FE0C99" w:rsidR="00C72269" w:rsidRDefault="00E0582F" w:rsidP="008F6D39">
      <w:pPr>
        <w:pStyle w:val="Heading1"/>
      </w:pPr>
      <w:bookmarkStart w:id="43" w:name="_Toc456223671"/>
      <w:r>
        <w:rPr>
          <w:noProof/>
        </w:rPr>
        <w:lastRenderedPageBreak/>
        <w:drawing>
          <wp:anchor distT="0" distB="0" distL="114300" distR="114300" simplePos="0" relativeHeight="251665408" behindDoc="1" locked="0" layoutInCell="1" allowOverlap="1" wp14:anchorId="526958B3" wp14:editId="3605AC86">
            <wp:simplePos x="0" y="0"/>
            <wp:positionH relativeFrom="column">
              <wp:posOffset>3135869</wp:posOffset>
            </wp:positionH>
            <wp:positionV relativeFrom="paragraph">
              <wp:posOffset>-456440</wp:posOffset>
            </wp:positionV>
            <wp:extent cx="2946133" cy="3997597"/>
            <wp:effectExtent l="0" t="0" r="635" b="0"/>
            <wp:wrapNone/>
            <wp:docPr id="15" name="Picture 15" descr="../red-mitsubishi-h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d-mitsubishi-hm-2.jpg"/>
                    <pic:cNvPicPr>
                      <a:picLocks noChangeAspect="1" noChangeArrowheads="1"/>
                    </pic:cNvPicPr>
                  </pic:nvPicPr>
                  <pic:blipFill>
                    <a:blip r:embed="rId26">
                      <a:alphaModFix amt="60000"/>
                      <a:extLst>
                        <a:ext uri="{28A0092B-C50C-407E-A947-70E740481C1C}">
                          <a14:useLocalDpi xmlns:a14="http://schemas.microsoft.com/office/drawing/2010/main" val="0"/>
                        </a:ext>
                      </a:extLst>
                    </a:blip>
                    <a:srcRect/>
                    <a:stretch>
                      <a:fillRect/>
                    </a:stretch>
                  </pic:blipFill>
                  <pic:spPr bwMode="auto">
                    <a:xfrm>
                      <a:off x="0" y="0"/>
                      <a:ext cx="2946133" cy="3997597"/>
                    </a:xfrm>
                    <a:prstGeom prst="rect">
                      <a:avLst/>
                    </a:prstGeom>
                    <a:noFill/>
                    <a:ln>
                      <a:noFill/>
                    </a:ln>
                  </pic:spPr>
                </pic:pic>
              </a:graphicData>
            </a:graphic>
            <wp14:sizeRelH relativeFrom="page">
              <wp14:pctWidth>0</wp14:pctWidth>
            </wp14:sizeRelH>
            <wp14:sizeRelV relativeFrom="page">
              <wp14:pctHeight>0</wp14:pctHeight>
            </wp14:sizeRelV>
          </wp:anchor>
        </w:drawing>
      </w:r>
      <w:r w:rsidR="007C11F1">
        <w:br/>
        <w:t>Mechatronic</w:t>
      </w:r>
      <w:r w:rsidR="004C6B46">
        <w:t xml:space="preserve"> Installation //</w:t>
      </w:r>
      <w:r w:rsidR="007C11F1">
        <w:t xml:space="preserve"> </w:t>
      </w:r>
      <w:r w:rsidR="004C6B46">
        <w:t>Red Mitsubishi</w:t>
      </w:r>
      <w:bookmarkEnd w:id="43"/>
    </w:p>
    <w:p w14:paraId="2D1B7916" w14:textId="3E4DDE24" w:rsidR="00E0582F" w:rsidRDefault="00E0582F" w:rsidP="00E0582F">
      <w:pPr>
        <w:rPr>
          <w:i/>
        </w:rPr>
      </w:pPr>
      <w:r>
        <w:rPr>
          <w:i/>
        </w:rPr>
        <w:t>“</w:t>
      </w:r>
      <w:r w:rsidR="00B96AA4">
        <w:rPr>
          <w:i/>
        </w:rPr>
        <w:t xml:space="preserve">The International Herald Tribune, on the day after the blackout, reported that “the vast but shadowy web of transmission lines, power generating plants and substations known as the grid is the biggest gizmo ever built…. On Thursday [14 August 2003], the grid’s heart fluttered…. complicated beyond full understanding, even by experts – [the grid] lives and occasionally dies by its own mysterious rules.” To say that the grid’s “heart fluttered” or that it “lives and dies by its own rules” </w:t>
      </w:r>
      <w:r w:rsidR="00BD23C7">
        <w:rPr>
          <w:i/>
        </w:rPr>
        <w:t xml:space="preserve">is </w:t>
      </w:r>
      <w:r w:rsidR="00B96AA4">
        <w:rPr>
          <w:i/>
        </w:rPr>
        <w:t>to anthropomorphize. But anthropomorphizing has (…) its virtues. Here it works to gesture toward the inadequacy of understanding the grid simply as a machine or a tool, that is, a series of fixed parts organized from without that serves an external purpose.</w:t>
      </w:r>
      <w:r>
        <w:rPr>
          <w:i/>
        </w:rPr>
        <w:t>”</w:t>
      </w:r>
    </w:p>
    <w:p w14:paraId="6DE9602C" w14:textId="7F595A58" w:rsidR="00E0582F" w:rsidRPr="00E0582F" w:rsidRDefault="00B96AA4" w:rsidP="0050118D">
      <w:pPr>
        <w:pStyle w:val="ListParagraph"/>
        <w:numPr>
          <w:ilvl w:val="0"/>
          <w:numId w:val="27"/>
        </w:numPr>
      </w:pPr>
      <w:r>
        <w:t>Jane Benne</w:t>
      </w:r>
      <w:r w:rsidR="00746DA7">
        <w:t>t</w:t>
      </w:r>
      <w:r>
        <w:t>t</w:t>
      </w:r>
      <w:r w:rsidR="00E0582F">
        <w:t xml:space="preserve">, </w:t>
      </w:r>
      <w:r w:rsidRPr="00154B1D">
        <w:rPr>
          <w:i/>
        </w:rPr>
        <w:t>Vibrant Matter</w:t>
      </w:r>
      <w:r w:rsidR="004F4220">
        <w:rPr>
          <w:rStyle w:val="FootnoteReference"/>
          <w:i/>
        </w:rPr>
        <w:footnoteReference w:id="30"/>
      </w:r>
    </w:p>
    <w:p w14:paraId="1C8992DF" w14:textId="29AB15C4" w:rsidR="007C11F1" w:rsidRDefault="001638DF" w:rsidP="007C11F1">
      <w:pPr>
        <w:pStyle w:val="Heading2"/>
      </w:pPr>
      <w:bookmarkStart w:id="44" w:name="_Toc456223672"/>
      <w:r>
        <w:t>The Grid’s Heart Fluttered</w:t>
      </w:r>
      <w:bookmarkEnd w:id="44"/>
    </w:p>
    <w:p w14:paraId="6B977B8E" w14:textId="558AA71F" w:rsidR="00BD23C7" w:rsidRDefault="006B7AE0" w:rsidP="007C11F1">
      <w:r>
        <w:t xml:space="preserve">Jane Bennett, in her book </w:t>
      </w:r>
      <w:r>
        <w:rPr>
          <w:i/>
        </w:rPr>
        <w:t xml:space="preserve">Vibrant Matter: A Political Ecology of Things, </w:t>
      </w:r>
      <w:r w:rsidR="00BD23C7">
        <w:t>disc</w:t>
      </w:r>
      <w:r w:rsidR="00333BAC">
        <w:t>u</w:t>
      </w:r>
      <w:r w:rsidR="00BD23C7">
        <w:t>s</w:t>
      </w:r>
      <w:r w:rsidR="00333BAC">
        <w:t>ses</w:t>
      </w:r>
      <w:r>
        <w:t xml:space="preserve"> the North American blackout of 2003 from the stance of a vital materialist.</w:t>
      </w:r>
      <w:r w:rsidR="00BD23C7">
        <w:t xml:space="preserve"> Earlier in the book Bennett describes “</w:t>
      </w:r>
      <w:r w:rsidR="003D21B3">
        <w:rPr>
          <w:i/>
        </w:rPr>
        <w:t xml:space="preserve">Thing </w:t>
      </w:r>
      <w:r w:rsidR="00BD23C7">
        <w:rPr>
          <w:i/>
        </w:rPr>
        <w:t xml:space="preserve">power”, </w:t>
      </w:r>
      <w:r w:rsidR="00BD23C7">
        <w:t xml:space="preserve">which “draws attention to an efficacy of objects in excess of the human meanings, design, or purposes they express or serve.” To put it squarely, sometimes anthropomorphizing </w:t>
      </w:r>
      <w:r w:rsidR="000F45E1">
        <w:t xml:space="preserve">an </w:t>
      </w:r>
      <w:r w:rsidR="00BD23C7">
        <w:t>object or assemblage of objects can create an understanding that reduces that its complexity. In terms of the blackout, granting an object “</w:t>
      </w:r>
      <w:r w:rsidR="003D21B3">
        <w:rPr>
          <w:i/>
        </w:rPr>
        <w:t xml:space="preserve">Thing </w:t>
      </w:r>
      <w:r w:rsidR="00BD23C7" w:rsidRPr="00BD23C7">
        <w:rPr>
          <w:i/>
        </w:rPr>
        <w:t>power</w:t>
      </w:r>
      <w:r w:rsidR="00BD23C7">
        <w:rPr>
          <w:i/>
        </w:rPr>
        <w:t xml:space="preserve">” </w:t>
      </w:r>
      <w:r w:rsidR="00BD23C7">
        <w:t>“works to gesture toward the inadequacy of understanding the grid simply as a machine or a tool.” It is a though</w:t>
      </w:r>
      <w:r w:rsidR="002716C6">
        <w:t>t experiment that can create broad strokes of understanding for a complex system.</w:t>
      </w:r>
    </w:p>
    <w:p w14:paraId="0F2BCD8A" w14:textId="25CF3A95" w:rsidR="00934926" w:rsidRDefault="00934926" w:rsidP="00934926">
      <w:pPr>
        <w:ind w:firstLine="720"/>
      </w:pPr>
      <w:r>
        <w:lastRenderedPageBreak/>
        <w:t xml:space="preserve"> </w:t>
      </w:r>
      <w:r>
        <w:tab/>
        <w:t xml:space="preserve"> </w:t>
      </w:r>
    </w:p>
    <w:p w14:paraId="03E57EA7" w14:textId="163876A1" w:rsidR="00934926" w:rsidRPr="00BD23C7" w:rsidRDefault="00934926" w:rsidP="007C11F1"/>
    <w:p w14:paraId="433A4167" w14:textId="77777777" w:rsidR="000F45E1" w:rsidRDefault="000F45E1" w:rsidP="00BD23C7">
      <w:pPr>
        <w:ind w:firstLine="720"/>
      </w:pPr>
    </w:p>
    <w:p w14:paraId="2CEBF0E6" w14:textId="463E4232" w:rsidR="000F45E1" w:rsidRDefault="00934926" w:rsidP="00BD23C7">
      <w:pPr>
        <w:ind w:firstLine="720"/>
      </w:pPr>
      <w:r>
        <w:rPr>
          <w:i/>
        </w:rPr>
        <w:t xml:space="preserve">Red Mitsubishi </w:t>
      </w:r>
      <w:r>
        <w:t>is</w:t>
      </w:r>
      <w:r w:rsidR="000F45E1">
        <w:rPr>
          <w:i/>
        </w:rPr>
        <w:t xml:space="preserve"> </w:t>
      </w:r>
      <w:r w:rsidR="000F45E1">
        <w:t>an installation that consists of eighteen solenoids affixed to the walls of a room.</w:t>
      </w:r>
      <w:r w:rsidR="00EA2336">
        <w:t xml:space="preserve"> </w:t>
      </w:r>
      <w:r w:rsidR="00E96918">
        <w:t>They’</w:t>
      </w:r>
      <w:r w:rsidR="00EA2336">
        <w:t xml:space="preserve">re laid out in a circuit </w:t>
      </w:r>
      <w:r w:rsidR="00153054">
        <w:t xml:space="preserve">like configuration, </w:t>
      </w:r>
      <w:r w:rsidR="00E96918">
        <w:t xml:space="preserve">and </w:t>
      </w:r>
      <w:r w:rsidR="00153054">
        <w:t xml:space="preserve">at the center of each circuit </w:t>
      </w:r>
      <w:r w:rsidR="004E0EE3">
        <w:t xml:space="preserve">is </w:t>
      </w:r>
      <w:r w:rsidR="00153054">
        <w:t xml:space="preserve">a </w:t>
      </w:r>
      <w:r w:rsidR="004E0EE3">
        <w:t>‘</w:t>
      </w:r>
      <w:r w:rsidR="00153054">
        <w:t>node</w:t>
      </w:r>
      <w:r w:rsidR="004E0EE3">
        <w:t>’</w:t>
      </w:r>
      <w:r w:rsidR="00153054">
        <w:t xml:space="preserve"> that consists of an Arduino and a power</w:t>
      </w:r>
      <w:r w:rsidR="00E96918">
        <w:t xml:space="preserve"> supply. </w:t>
      </w:r>
      <w:r w:rsidR="00910F59">
        <w:t xml:space="preserve">The solenoids inside the space are continuously actuating, some are hitting the wall, some aren’t. </w:t>
      </w:r>
      <w:r w:rsidR="00E96918">
        <w:t xml:space="preserve">The sound is constant, repetitive, </w:t>
      </w:r>
      <w:r w:rsidR="00D20A97">
        <w:t>and slowly-morphing</w:t>
      </w:r>
      <w:r w:rsidR="00F5570D">
        <w:t>.</w:t>
      </w:r>
      <w:r w:rsidR="00D20A97">
        <w:t xml:space="preserve"> Because of the vibrations of fixtures and the wall, as well as the sound of the solenoids themselves, it resembles an earthquake caught in limbo.</w:t>
      </w:r>
    </w:p>
    <w:p w14:paraId="37859516" w14:textId="77777777" w:rsidR="00EA2336" w:rsidRDefault="00EA2336" w:rsidP="00BD23C7">
      <w:pPr>
        <w:ind w:firstLine="720"/>
      </w:pPr>
    </w:p>
    <w:p w14:paraId="4F8385B9" w14:textId="77777777" w:rsidR="00EA2336" w:rsidRDefault="00EA2336" w:rsidP="00EA2336">
      <w:pPr>
        <w:keepNext/>
        <w:jc w:val="center"/>
      </w:pPr>
      <w:r>
        <w:rPr>
          <w:noProof/>
        </w:rPr>
        <w:drawing>
          <wp:inline distT="0" distB="0" distL="0" distR="0" wp14:anchorId="3019691D" wp14:editId="1540310C">
            <wp:extent cx="5704457" cy="2790997"/>
            <wp:effectExtent l="0" t="0" r="10795" b="3175"/>
            <wp:docPr id="55" name="Picture 55" descr="../../Documents/random-projects/red-mitsubishi/w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ocuments/random-projects/red-mitsubishi/wide.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saturation sat="66000"/>
                              </a14:imgEffect>
                            </a14:imgLayer>
                          </a14:imgProps>
                        </a:ext>
                        <a:ext uri="{28A0092B-C50C-407E-A947-70E740481C1C}">
                          <a14:useLocalDpi xmlns:a14="http://schemas.microsoft.com/office/drawing/2010/main" val="0"/>
                        </a:ext>
                      </a:extLst>
                    </a:blip>
                    <a:srcRect t="14286" b="12279"/>
                    <a:stretch/>
                  </pic:blipFill>
                  <pic:spPr bwMode="auto">
                    <a:xfrm>
                      <a:off x="0" y="0"/>
                      <a:ext cx="5706110" cy="2791806"/>
                    </a:xfrm>
                    <a:prstGeom prst="rect">
                      <a:avLst/>
                    </a:prstGeom>
                    <a:noFill/>
                    <a:ln>
                      <a:noFill/>
                    </a:ln>
                    <a:extLst>
                      <a:ext uri="{53640926-AAD7-44D8-BBD7-CCE9431645EC}">
                        <a14:shadowObscured xmlns:a14="http://schemas.microsoft.com/office/drawing/2010/main"/>
                      </a:ext>
                    </a:extLst>
                  </pic:spPr>
                </pic:pic>
              </a:graphicData>
            </a:graphic>
          </wp:inline>
        </w:drawing>
      </w:r>
    </w:p>
    <w:p w14:paraId="1FF3D552" w14:textId="588B27A0" w:rsidR="00333BAC" w:rsidRDefault="00EA2336" w:rsidP="00EA2336">
      <w:pPr>
        <w:pStyle w:val="Caption"/>
      </w:pPr>
      <w:bookmarkStart w:id="45" w:name="_Toc456223711"/>
      <w:r>
        <w:t xml:space="preserve">Figure </w:t>
      </w:r>
      <w:fldSimple w:instr=" SEQ Figure \* ARABIC ">
        <w:r w:rsidR="00CB1B8C">
          <w:rPr>
            <w:noProof/>
          </w:rPr>
          <w:t>15</w:t>
        </w:r>
      </w:fldSimple>
      <w:r>
        <w:t>. Red Mits</w:t>
      </w:r>
      <w:r w:rsidR="002F3F98">
        <w:t xml:space="preserve">ubishi installed in the </w:t>
      </w:r>
      <w:r>
        <w:t>WaveCave</w:t>
      </w:r>
      <w:r w:rsidR="002F3F98">
        <w:t xml:space="preserve"> at CalArts</w:t>
      </w:r>
      <w:r>
        <w:t>.</w:t>
      </w:r>
      <w:bookmarkEnd w:id="45"/>
    </w:p>
    <w:p w14:paraId="40495B47" w14:textId="77777777" w:rsidR="00E96918" w:rsidRPr="00E96918" w:rsidRDefault="00E96918" w:rsidP="00E96918"/>
    <w:p w14:paraId="7030A218" w14:textId="7F660A24" w:rsidR="00E96918" w:rsidRDefault="00F9526A" w:rsidP="007144B8">
      <w:pPr>
        <w:ind w:firstLine="720"/>
      </w:pPr>
      <w:r w:rsidRPr="00F9526A">
        <w:t>The installation</w:t>
      </w:r>
      <w:r w:rsidR="00E96918">
        <w:rPr>
          <w:i/>
        </w:rPr>
        <w:t xml:space="preserve"> </w:t>
      </w:r>
      <w:r w:rsidR="00D22AE0">
        <w:t xml:space="preserve">is an </w:t>
      </w:r>
      <w:r w:rsidR="004E0535">
        <w:t>homage to my</w:t>
      </w:r>
      <w:r w:rsidR="00E96918">
        <w:t xml:space="preserve"> car that I totaled the previous winter. It is statement on purpose. After the accident, I had to deal with this object that was </w:t>
      </w:r>
      <w:r w:rsidR="00166F60">
        <w:t xml:space="preserve">figuratively </w:t>
      </w:r>
      <w:r w:rsidR="00E96918">
        <w:t>attached to me for the past fifteen years</w:t>
      </w:r>
      <w:r w:rsidR="004E0EE3">
        <w:t>, and the installation deals with the questions that came up during its disposal</w:t>
      </w:r>
      <w:r w:rsidR="00E96918">
        <w:t xml:space="preserve">. The following is from the </w:t>
      </w:r>
      <w:r w:rsidR="006A1E7F">
        <w:t xml:space="preserve">installation’s </w:t>
      </w:r>
      <w:r w:rsidR="00E96918">
        <w:t>wall text.</w:t>
      </w:r>
    </w:p>
    <w:p w14:paraId="7CEF50C8" w14:textId="4E7FE7B8" w:rsidR="00E96918" w:rsidRDefault="00E96918" w:rsidP="00E96918">
      <w:pPr>
        <w:pStyle w:val="Quote"/>
      </w:pPr>
      <w:r w:rsidRPr="00E96918">
        <w:t xml:space="preserve">But what would it have meant if I had kept it? In its last state it could turn over, but the radiator would probably overheat if I drove it for more than a few minutes. What would it have meant to have kept an object that had no </w:t>
      </w:r>
      <w:r w:rsidRPr="00E96918">
        <w:lastRenderedPageBreak/>
        <w:t>purpose? I mean, I'm no mechanic, I don't have space for it anywhere. What, then, would its purpose be?</w:t>
      </w:r>
    </w:p>
    <w:p w14:paraId="650524C8" w14:textId="77777777" w:rsidR="00646437" w:rsidRPr="00646437" w:rsidRDefault="00646437" w:rsidP="00646437"/>
    <w:p w14:paraId="24817BC3" w14:textId="07DE6654" w:rsidR="00141773" w:rsidRDefault="00141773" w:rsidP="00141773">
      <w:pPr>
        <w:keepNext/>
        <w:jc w:val="center"/>
      </w:pPr>
      <w:r>
        <w:rPr>
          <w:noProof/>
        </w:rPr>
        <w:drawing>
          <wp:inline distT="0" distB="0" distL="0" distR="0" wp14:anchorId="4625412F" wp14:editId="5F4F7F95">
            <wp:extent cx="5709285" cy="2118995"/>
            <wp:effectExtent l="0" t="0" r="5715" b="0"/>
            <wp:docPr id="28" name="Picture 28" descr="../red-mitsubis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d-mitsubish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9285" cy="2118995"/>
                    </a:xfrm>
                    <a:prstGeom prst="rect">
                      <a:avLst/>
                    </a:prstGeom>
                    <a:noFill/>
                    <a:ln>
                      <a:noFill/>
                    </a:ln>
                  </pic:spPr>
                </pic:pic>
              </a:graphicData>
            </a:graphic>
          </wp:inline>
        </w:drawing>
      </w:r>
    </w:p>
    <w:p w14:paraId="24C5ECDB" w14:textId="670105DC" w:rsidR="00EB3239" w:rsidRDefault="00141773" w:rsidP="00141773">
      <w:pPr>
        <w:pStyle w:val="Caption"/>
      </w:pPr>
      <w:bookmarkStart w:id="46" w:name="_Toc456223712"/>
      <w:r>
        <w:t xml:space="preserve">Figure </w:t>
      </w:r>
      <w:fldSimple w:instr=" SEQ Figure \* ARABIC ">
        <w:r w:rsidR="00CB1B8C">
          <w:rPr>
            <w:noProof/>
          </w:rPr>
          <w:t>16</w:t>
        </w:r>
      </w:fldSimple>
      <w:r>
        <w:t>. The original totaled Red Mitsubishi, a</w:t>
      </w:r>
      <w:r w:rsidR="006D46EB">
        <w:t>fter the accident on Interstate-</w:t>
      </w:r>
      <w:r>
        <w:t>5.</w:t>
      </w:r>
      <w:bookmarkEnd w:id="46"/>
    </w:p>
    <w:p w14:paraId="11610C90" w14:textId="77777777" w:rsidR="00646437" w:rsidRDefault="00646437" w:rsidP="00DC5530"/>
    <w:p w14:paraId="2834E6F6" w14:textId="121D1F18" w:rsidR="00DC5530" w:rsidRPr="00E96918" w:rsidRDefault="00BB4404" w:rsidP="00205F9A">
      <w:pPr>
        <w:ind w:firstLine="720"/>
      </w:pPr>
      <w:r>
        <w:t>The</w:t>
      </w:r>
      <w:r w:rsidR="00DC5530">
        <w:t xml:space="preserve"> ins</w:t>
      </w:r>
      <w:r w:rsidR="00646437">
        <w:t>tallation</w:t>
      </w:r>
      <w:r w:rsidR="004E2582">
        <w:t xml:space="preserve"> plays with the idea of purpose,</w:t>
      </w:r>
      <w:r w:rsidR="00646437">
        <w:t xml:space="preserve"> but a</w:t>
      </w:r>
      <w:r w:rsidR="00DC5530">
        <w:t xml:space="preserve"> purpose that is instill</w:t>
      </w:r>
      <w:r w:rsidR="00646437">
        <w:t>ed</w:t>
      </w:r>
      <w:r w:rsidR="00DC5530">
        <w:t xml:space="preserve"> with failure.</w:t>
      </w:r>
      <w:r w:rsidR="004E0EE3">
        <w:t xml:space="preserve"> The installation is a metaphorical recreation of the accident; a recreation that plays out over the course of a week.</w:t>
      </w:r>
    </w:p>
    <w:p w14:paraId="108D36AC" w14:textId="77777777" w:rsidR="00DC5530" w:rsidRDefault="00DC5530" w:rsidP="00DC5530">
      <w:pPr>
        <w:pStyle w:val="Quote"/>
      </w:pPr>
      <w:r>
        <w:t xml:space="preserve">So these things that are attached to the wall, they never strike the wall, but they’re poised as if they were meant to. They’re being driven so hard that they can’t finish a complete strike. They get ever so close to striking the wall, but they’re being driven so fast that they retract before hitting the surface. </w:t>
      </w:r>
    </w:p>
    <w:p w14:paraId="507C7A0F" w14:textId="2792EACE" w:rsidR="00205F9A" w:rsidRDefault="00DC5530" w:rsidP="000435DD">
      <w:pPr>
        <w:pStyle w:val="Quote"/>
      </w:pPr>
      <w:r>
        <w:t>If they happen to strike the wall, it is definitely outside of my intention of them, but they again I am still definitely allowing for that contingency. I mean, it’d be impossible not to. These things aren’t perfect, they break, the caps on them get unscrewed, the zip ties slide back and forth, the programming is ripe with human error, etc.</w:t>
      </w:r>
    </w:p>
    <w:p w14:paraId="1AB1FC26" w14:textId="75D7B3E1" w:rsidR="00E300D5" w:rsidRDefault="000435DD" w:rsidP="00E300D5">
      <w:r>
        <w:tab/>
      </w:r>
      <w:r w:rsidR="00411120">
        <w:t xml:space="preserve">The </w:t>
      </w:r>
      <w:r w:rsidR="000122BB">
        <w:t>solenoids</w:t>
      </w:r>
      <w:r w:rsidR="00411120">
        <w:t xml:space="preserve"> are set to actuate so quickly that they never hit the wall. </w:t>
      </w:r>
      <w:r>
        <w:t>Whi</w:t>
      </w:r>
      <w:r w:rsidR="00411120">
        <w:t>le the installation prescribes this</w:t>
      </w:r>
      <w:r>
        <w:t xml:space="preserve"> purpose to the solenoids</w:t>
      </w:r>
      <w:r w:rsidR="00411120">
        <w:t xml:space="preserve">, </w:t>
      </w:r>
      <w:r>
        <w:t>what does it mean when they do hit the wall?</w:t>
      </w:r>
      <w:r w:rsidR="00E300D5">
        <w:t xml:space="preserve"> T</w:t>
      </w:r>
      <w:r>
        <w:t xml:space="preserve">he installation </w:t>
      </w:r>
      <w:r w:rsidR="00E300D5">
        <w:rPr>
          <w:i/>
        </w:rPr>
        <w:t xml:space="preserve">did </w:t>
      </w:r>
      <w:r>
        <w:t>gra</w:t>
      </w:r>
      <w:r w:rsidR="00E300D5">
        <w:t>nt</w:t>
      </w:r>
      <w:r>
        <w:t xml:space="preserve"> them a purpose, </w:t>
      </w:r>
      <w:r w:rsidR="00E300D5">
        <w:t xml:space="preserve">but </w:t>
      </w:r>
      <w:r w:rsidR="00262A0C">
        <w:t>are the regulated against finding their own</w:t>
      </w:r>
      <w:r w:rsidR="00E300D5">
        <w:t xml:space="preserve">? </w:t>
      </w:r>
      <w:r>
        <w:lastRenderedPageBreak/>
        <w:t>Say a solenoid does ‘malfunction’ and hit the wall, it may be falling outside of the purpose it was prescribed, but at the same</w:t>
      </w:r>
      <w:r w:rsidR="00113BE8">
        <w:t xml:space="preserve"> time</w:t>
      </w:r>
      <w:r>
        <w:t xml:space="preserve"> it’s realizing </w:t>
      </w:r>
      <w:r w:rsidR="00D42557">
        <w:t xml:space="preserve">its own purpose of striking the </w:t>
      </w:r>
      <w:r w:rsidR="00E300D5">
        <w:t>wall.</w:t>
      </w:r>
    </w:p>
    <w:p w14:paraId="62BD7C33" w14:textId="33133D96" w:rsidR="0096693F" w:rsidRDefault="0098619B" w:rsidP="00613779">
      <w:r>
        <w:tab/>
        <w:t>Bringing back Bennett, these solenoids do “live and die by their own rules</w:t>
      </w:r>
      <w:r w:rsidR="00613779">
        <w:t>.</w:t>
      </w:r>
      <w:r>
        <w:t>”</w:t>
      </w:r>
      <w:r w:rsidR="00613779">
        <w:t xml:space="preserve"> T</w:t>
      </w:r>
      <w:r w:rsidR="00F26B09">
        <w:t xml:space="preserve">he installation is </w:t>
      </w:r>
      <w:r w:rsidR="007144B8">
        <w:t>filled with m</w:t>
      </w:r>
      <w:r w:rsidR="00613779">
        <w:t xml:space="preserve">any possibilities for failure, with many methods in which the solenoids can fail. Although their failure is allowed, and indeed the defining concept of the installation, the manner in which they fail </w:t>
      </w:r>
      <w:r w:rsidR="004A569A">
        <w:t>still</w:t>
      </w:r>
      <w:r w:rsidR="0096693F">
        <w:t xml:space="preserve"> remains an </w:t>
      </w:r>
      <w:r w:rsidR="007144B8">
        <w:t>emergen</w:t>
      </w:r>
      <w:r w:rsidR="0096693F">
        <w:t>t property of the</w:t>
      </w:r>
      <w:r w:rsidR="00A02759">
        <w:t xml:space="preserve"> work</w:t>
      </w:r>
      <w:r w:rsidR="0096693F">
        <w:t>.</w:t>
      </w:r>
      <w:r w:rsidR="007144B8">
        <w:t xml:space="preserve"> </w:t>
      </w:r>
    </w:p>
    <w:p w14:paraId="393B7FC2" w14:textId="3A2562D8" w:rsidR="00127CB0" w:rsidRDefault="009554DE" w:rsidP="000C4ED2">
      <w:pPr>
        <w:ind w:firstLine="720"/>
      </w:pPr>
      <w:r>
        <w:t>Bennett mentions this emergent property when describing the power grid as an assemblage,</w:t>
      </w:r>
      <w:r w:rsidR="0059583A">
        <w:t xml:space="preserve"> </w:t>
      </w:r>
      <w:r w:rsidR="00DC5530">
        <w:t>“Assemblages are not governed by any central head: no one materiality or type of material has sufficient competence to determine consistently the trajectory or impact of the group. The effects generated by an assemblage are, rather, emergent properties</w:t>
      </w:r>
      <w:r w:rsidR="00AE1D35">
        <w:t>.</w:t>
      </w:r>
      <w:r w:rsidR="00DC5530">
        <w:t>”</w:t>
      </w:r>
      <w:r>
        <w:t xml:space="preserve"> </w:t>
      </w:r>
      <w:r w:rsidR="00F87FAB">
        <w:t xml:space="preserve">Indeed, in the installation </w:t>
      </w:r>
      <w:r w:rsidR="00796267">
        <w:t>each</w:t>
      </w:r>
      <w:r w:rsidR="00E867E0">
        <w:t xml:space="preserve"> individual sol</w:t>
      </w:r>
      <w:r w:rsidR="00F87FAB">
        <w:t xml:space="preserve">enoid is an assemblage of parts, </w:t>
      </w:r>
      <w:r w:rsidR="00FF3D77">
        <w:t xml:space="preserve">there is no “central head,” the </w:t>
      </w:r>
      <w:r w:rsidR="00F87FAB">
        <w:t>electricity</w:t>
      </w:r>
      <w:r w:rsidR="000C0DF7">
        <w:t xml:space="preserve"> se</w:t>
      </w:r>
      <w:r w:rsidR="00FF3D77">
        <w:t>nt by the power supply, the electromagnet</w:t>
      </w:r>
      <w:r w:rsidR="00F87FAB">
        <w:t xml:space="preserve">, </w:t>
      </w:r>
      <w:r w:rsidR="00FF3D77">
        <w:t>t</w:t>
      </w:r>
      <w:r w:rsidR="000C0DF7">
        <w:t>he</w:t>
      </w:r>
      <w:r w:rsidR="00F87FAB">
        <w:t xml:space="preserve"> solenoid housing, the </w:t>
      </w:r>
      <w:r w:rsidR="007944EF">
        <w:t>steel fixture that</w:t>
      </w:r>
      <w:r w:rsidR="00FF3D77">
        <w:t xml:space="preserve"> holds the solenoid; these are all points of failure</w:t>
      </w:r>
      <w:r w:rsidR="007944EF">
        <w:t xml:space="preserve">. The particularities of </w:t>
      </w:r>
      <w:r w:rsidR="0024184C">
        <w:t xml:space="preserve">the machine </w:t>
      </w:r>
      <w:r w:rsidR="00856D1D">
        <w:t>are</w:t>
      </w:r>
      <w:r w:rsidR="007944EF">
        <w:t xml:space="preserve"> prone to disorder; the programming is “ripe with human error.” In short, instead of thinking of all the points of failure that are intentionally allowed, it’s </w:t>
      </w:r>
      <w:r w:rsidR="00C17CAD">
        <w:t>helpful</w:t>
      </w:r>
      <w:r w:rsidR="007944EF">
        <w:t xml:space="preserve"> to</w:t>
      </w:r>
      <w:r w:rsidR="00C17CAD">
        <w:t xml:space="preserve"> anthropomorphize the solenoid, </w:t>
      </w:r>
      <w:r w:rsidR="00F54FC4">
        <w:t xml:space="preserve">or even further to think of it </w:t>
      </w:r>
      <w:r w:rsidR="002D05FD">
        <w:t>as merely</w:t>
      </w:r>
      <w:r w:rsidR="00F54FC4">
        <w:t xml:space="preserve"> a part of the</w:t>
      </w:r>
      <w:r w:rsidR="003F1681">
        <w:t xml:space="preserve"> assemblage</w:t>
      </w:r>
      <w:r w:rsidR="00F54FC4">
        <w:t xml:space="preserve"> that is the installation itself.</w:t>
      </w:r>
    </w:p>
    <w:p w14:paraId="3EC81F8B" w14:textId="4DDC31D9" w:rsidR="007C11F1" w:rsidRDefault="007C11F1" w:rsidP="007C11F1">
      <w:pPr>
        <w:pStyle w:val="Heading2"/>
      </w:pPr>
      <w:bookmarkStart w:id="47" w:name="_Toc456223673"/>
      <w:r>
        <w:t>Technological Implementatio</w:t>
      </w:r>
      <w:r w:rsidR="00341572">
        <w:t>n</w:t>
      </w:r>
      <w:bookmarkEnd w:id="47"/>
    </w:p>
    <w:p w14:paraId="6E8A1566" w14:textId="6568672A" w:rsidR="00803051" w:rsidRPr="00803051" w:rsidRDefault="009B4ABB" w:rsidP="00803051">
      <w:r>
        <w:t xml:space="preserve">This installation requires less technology </w:t>
      </w:r>
      <w:r w:rsidR="00656037">
        <w:t xml:space="preserve">than the other two in this thesis. The </w:t>
      </w:r>
      <w:r w:rsidR="005B0E6A">
        <w:t xml:space="preserve">spirit of the installation </w:t>
      </w:r>
      <w:r w:rsidR="00BD7280">
        <w:t>refuses ‘technological glitter.’</w:t>
      </w:r>
      <w:r w:rsidR="005B0E6A">
        <w:t xml:space="preserve"> I</w:t>
      </w:r>
      <w:r w:rsidR="00970619">
        <w:t>nstead, it realizes</w:t>
      </w:r>
      <w:r w:rsidR="000C4ED2">
        <w:t xml:space="preserve"> Odell’s sentiment from chapter 1,</w:t>
      </w:r>
      <w:r w:rsidR="00BD7280">
        <w:t xml:space="preserve"> ‘</w:t>
      </w:r>
      <w:r w:rsidR="005B0E6A">
        <w:t>novel uses of familiar tech</w:t>
      </w:r>
      <w:r w:rsidR="00BD7280">
        <w:t>.’</w:t>
      </w:r>
    </w:p>
    <w:p w14:paraId="03D6CD62" w14:textId="2B39AAFE" w:rsidR="008B18F0" w:rsidRDefault="00F964DB" w:rsidP="008B18F0">
      <w:pPr>
        <w:pStyle w:val="Heading3"/>
      </w:pPr>
      <w:bookmarkStart w:id="48" w:name="_Toc456223674"/>
      <w:r>
        <w:t>Design</w:t>
      </w:r>
      <w:r w:rsidR="005E51EF">
        <w:t xml:space="preserve"> </w:t>
      </w:r>
      <w:r>
        <w:t>//</w:t>
      </w:r>
      <w:r w:rsidR="005E51EF">
        <w:t xml:space="preserve"> </w:t>
      </w:r>
      <w:r>
        <w:t>Constructio</w:t>
      </w:r>
      <w:r w:rsidR="00AC30E1">
        <w:t>n</w:t>
      </w:r>
      <w:bookmarkEnd w:id="48"/>
    </w:p>
    <w:p w14:paraId="71B703FD" w14:textId="13679097" w:rsidR="00C724F4" w:rsidRDefault="00C724F4" w:rsidP="007500AD">
      <w:r>
        <w:t>Push-pull solenoids were chosen for this installation because their</w:t>
      </w:r>
      <w:r w:rsidR="00214A19">
        <w:t xml:space="preserve"> insecure design</w:t>
      </w:r>
      <w:r>
        <w:t>. Having worked with them exten</w:t>
      </w:r>
      <w:r w:rsidR="00790411">
        <w:t xml:space="preserve">sively on other projects, I’ve </w:t>
      </w:r>
      <w:r w:rsidR="00F7052E">
        <w:t>come to expect</w:t>
      </w:r>
      <w:r>
        <w:t xml:space="preserve"> the screw-on cap</w:t>
      </w:r>
      <w:r w:rsidR="00790411">
        <w:t>s</w:t>
      </w:r>
      <w:r>
        <w:t xml:space="preserve"> of the solenoids </w:t>
      </w:r>
      <w:r w:rsidR="00F7052E">
        <w:t>to</w:t>
      </w:r>
      <w:r>
        <w:t xml:space="preserve"> loose</w:t>
      </w:r>
      <w:r w:rsidR="00F7052E">
        <w:t>n</w:t>
      </w:r>
      <w:r w:rsidR="002055E0">
        <w:t xml:space="preserve"> after</w:t>
      </w:r>
      <w:r>
        <w:t xml:space="preserve"> prolonged use.</w:t>
      </w:r>
      <w:r w:rsidR="00A74CE3">
        <w:t xml:space="preserve"> The entire contraption falls apart when the cap becomes loose enough</w:t>
      </w:r>
      <w:r w:rsidR="002055E0">
        <w:t>, with springs</w:t>
      </w:r>
      <w:r w:rsidR="008F5A5F">
        <w:t xml:space="preserve"> and other bits falling to the ground</w:t>
      </w:r>
      <w:r w:rsidR="00F7052E">
        <w:t>.</w:t>
      </w:r>
      <w:r w:rsidR="006953F6">
        <w:t xml:space="preserve"> </w:t>
      </w:r>
      <w:r>
        <w:t>Realizing the delicacy of the</w:t>
      </w:r>
      <w:r w:rsidR="00790411">
        <w:t>se</w:t>
      </w:r>
      <w:r>
        <w:t xml:space="preserve"> solenoids </w:t>
      </w:r>
      <w:r w:rsidR="001E620C">
        <w:t>grants them the</w:t>
      </w:r>
      <w:r w:rsidR="00F46803">
        <w:t xml:space="preserve"> </w:t>
      </w:r>
      <w:r w:rsidR="008B158F">
        <w:t>‘</w:t>
      </w:r>
      <w:r w:rsidR="00F46803">
        <w:t>novel use</w:t>
      </w:r>
      <w:r w:rsidR="008B158F">
        <w:t>’</w:t>
      </w:r>
      <w:r>
        <w:t xml:space="preserve"> that Odell mentions. </w:t>
      </w:r>
    </w:p>
    <w:p w14:paraId="25957794" w14:textId="5256E46A" w:rsidR="00761351" w:rsidRDefault="00761351" w:rsidP="00C724F4">
      <w:pPr>
        <w:ind w:firstLine="720"/>
      </w:pPr>
      <w:r>
        <w:t>An</w:t>
      </w:r>
      <w:r w:rsidR="006D724D">
        <w:t xml:space="preserve"> initial design involved</w:t>
      </w:r>
      <w:r>
        <w:t xml:space="preserve"> CNC cut </w:t>
      </w:r>
      <w:r w:rsidR="006A5044">
        <w:t xml:space="preserve">wooden </w:t>
      </w:r>
      <w:r>
        <w:t xml:space="preserve">fixture that would screw onto the metal, but that was scrapped as it was cost prohibitive and generally impractical. </w:t>
      </w:r>
      <w:r w:rsidR="00E56BA1">
        <w:t xml:space="preserve">If the wood was secured tightly to the steel, as it was in </w:t>
      </w:r>
      <w:r w:rsidR="00E56BA1">
        <w:rPr>
          <w:i/>
        </w:rPr>
        <w:t xml:space="preserve">Animal, </w:t>
      </w:r>
      <w:r w:rsidR="00E56BA1">
        <w:t xml:space="preserve">the fixture would prove too dependable. </w:t>
      </w:r>
      <w:r>
        <w:t xml:space="preserve">Instead a crude </w:t>
      </w:r>
      <w:r>
        <w:lastRenderedPageBreak/>
        <w:t xml:space="preserve">zip-tie implementation was used to affix the solenoids to the </w:t>
      </w:r>
      <w:r w:rsidR="000A1222">
        <w:t xml:space="preserve">steel </w:t>
      </w:r>
      <w:r>
        <w:t xml:space="preserve">brackets. </w:t>
      </w:r>
      <w:r w:rsidR="00F964DB">
        <w:t>This implementation ended up being preferable to the more secure solution because it allowed for another point of failure. The zip-ties could now slide around due to the solenoids actuations, which would allow the solenoids themselves to move either too close or far to the wall.</w:t>
      </w:r>
    </w:p>
    <w:p w14:paraId="4A3C04CF" w14:textId="77777777" w:rsidR="00265574" w:rsidRPr="00752044" w:rsidRDefault="00265574" w:rsidP="00761351"/>
    <w:p w14:paraId="2DEB056F" w14:textId="77777777" w:rsidR="004626F9" w:rsidRDefault="00D32339" w:rsidP="004626F9">
      <w:pPr>
        <w:keepNext/>
        <w:jc w:val="center"/>
      </w:pPr>
      <w:r>
        <w:rPr>
          <w:noProof/>
        </w:rPr>
        <w:drawing>
          <wp:inline distT="0" distB="0" distL="0" distR="0" wp14:anchorId="003DA4F7" wp14:editId="6B785769">
            <wp:extent cx="5709285" cy="2073910"/>
            <wp:effectExtent l="0" t="0" r="5715" b="8890"/>
            <wp:docPr id="8" name="Picture 8" descr="../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totyp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9285" cy="2073910"/>
                    </a:xfrm>
                    <a:prstGeom prst="rect">
                      <a:avLst/>
                    </a:prstGeom>
                    <a:noFill/>
                    <a:ln>
                      <a:noFill/>
                    </a:ln>
                  </pic:spPr>
                </pic:pic>
              </a:graphicData>
            </a:graphic>
          </wp:inline>
        </w:drawing>
      </w:r>
    </w:p>
    <w:p w14:paraId="5E20A637" w14:textId="6D2886CD" w:rsidR="00761351" w:rsidRDefault="004626F9" w:rsidP="004626F9">
      <w:pPr>
        <w:pStyle w:val="Caption"/>
      </w:pPr>
      <w:bookmarkStart w:id="49" w:name="_Toc456223713"/>
      <w:r>
        <w:t xml:space="preserve">Figure </w:t>
      </w:r>
      <w:fldSimple w:instr=" SEQ Figure \* ARABIC ">
        <w:r w:rsidR="00CB1B8C">
          <w:rPr>
            <w:noProof/>
          </w:rPr>
          <w:t>17</w:t>
        </w:r>
      </w:fldSimple>
      <w:r>
        <w:t>. Draft of the initial</w:t>
      </w:r>
      <w:r w:rsidR="00DA4AB6">
        <w:t xml:space="preserve"> fixture</w:t>
      </w:r>
      <w:r>
        <w:t xml:space="preserve"> design alongside its final implementation.</w:t>
      </w:r>
      <w:bookmarkEnd w:id="49"/>
    </w:p>
    <w:p w14:paraId="0C4E522C" w14:textId="77777777" w:rsidR="00D22AE0" w:rsidRPr="00D22AE0" w:rsidRDefault="00D22AE0" w:rsidP="00D22AE0"/>
    <w:p w14:paraId="078F8DF4" w14:textId="4004DEAA" w:rsidR="00AA6982" w:rsidRDefault="00F964DB" w:rsidP="00F964DB">
      <w:r>
        <w:t xml:space="preserve">Individual </w:t>
      </w:r>
      <w:r w:rsidR="001E423B">
        <w:t xml:space="preserve">metal </w:t>
      </w:r>
      <w:r>
        <w:t>brackets for each solenoid were made from 16 gauge sheets of cold rolled steel. They were cut, punched, and bent in the CalArts super shop. The brackets were then screwed directly into the wall of the space, allowing for the wall to shake itself</w:t>
      </w:r>
      <w:r w:rsidR="00AA6982">
        <w:t>.</w:t>
      </w:r>
    </w:p>
    <w:p w14:paraId="56B4183C" w14:textId="0722A2C3" w:rsidR="00E51179" w:rsidRDefault="00E51179" w:rsidP="00C740CD">
      <w:pPr>
        <w:ind w:firstLine="720"/>
      </w:pPr>
      <w:r>
        <w:t>While installing the work, the solenoids were placed around the room with a special care. A solenoid would be held against the wa</w:t>
      </w:r>
      <w:r w:rsidR="00033497">
        <w:t>ll to find the ‘sweet’ spots (</w:t>
      </w:r>
      <w:r>
        <w:t>areas that were sonically interesting</w:t>
      </w:r>
      <w:r w:rsidR="00033497">
        <w:t>)</w:t>
      </w:r>
      <w:r>
        <w:t xml:space="preserve">. This resulted in a few clumps that emphasized the hollow areas in the wall, which would bring out a low end timbre; or </w:t>
      </w:r>
      <w:r w:rsidR="00417162">
        <w:t>dense areas of the wall</w:t>
      </w:r>
      <w:r>
        <w:t xml:space="preserve"> where</w:t>
      </w:r>
      <w:r w:rsidR="00417162">
        <w:t xml:space="preserve"> a more ‘tinny’ sound would result</w:t>
      </w:r>
      <w:r>
        <w:t xml:space="preserve"> from a strike.</w:t>
      </w:r>
      <w:r w:rsidR="00020FFD">
        <w:t xml:space="preserve"> Although the purpose of the installation states that the solenoids should never hit the wall, </w:t>
      </w:r>
      <w:r w:rsidR="00C95BD4">
        <w:t>their placement was still considered in the case of their disob</w:t>
      </w:r>
      <w:r w:rsidR="00417162">
        <w:t>ed</w:t>
      </w:r>
      <w:r w:rsidR="00C95BD4">
        <w:t>ience.</w:t>
      </w:r>
    </w:p>
    <w:p w14:paraId="33B32BB7" w14:textId="33094501" w:rsidR="00D22AE0" w:rsidRPr="00D22AE0" w:rsidRDefault="00EB7794" w:rsidP="00D22AE0">
      <w:pPr>
        <w:pStyle w:val="Heading3"/>
      </w:pPr>
      <w:bookmarkStart w:id="50" w:name="_Toc456223675"/>
      <w:r>
        <w:t>Meepo</w:t>
      </w:r>
      <w:r w:rsidR="009F3CE5">
        <w:t xml:space="preserve"> </w:t>
      </w:r>
      <w:r w:rsidR="0050587A">
        <w:t>//</w:t>
      </w:r>
      <w:r w:rsidR="009F3CE5">
        <w:t xml:space="preserve"> </w:t>
      </w:r>
      <w:r w:rsidR="0050587A">
        <w:t>Arduino</w:t>
      </w:r>
      <w:bookmarkEnd w:id="50"/>
    </w:p>
    <w:p w14:paraId="59A785FE" w14:textId="77777777" w:rsidR="00A9054F" w:rsidRDefault="008B18F0" w:rsidP="007C11F1">
      <w:r>
        <w:t>Three Meepo PCBS</w:t>
      </w:r>
      <w:r w:rsidR="00737B30">
        <w:t xml:space="preserve"> were used in this installation, each one being a hub tha</w:t>
      </w:r>
      <w:r w:rsidR="00BA2EB5">
        <w:t>t controlled six of the solenoids</w:t>
      </w:r>
      <w:r w:rsidR="00737B30">
        <w:t>.</w:t>
      </w:r>
      <w:r>
        <w:t xml:space="preserve"> All of the solenoid logic is contained </w:t>
      </w:r>
      <w:r w:rsidR="0050587A">
        <w:t>with</w:t>
      </w:r>
      <w:r>
        <w:t xml:space="preserve">in the Arduino itself as opposed to an Arduino receiving serial from ChucK. </w:t>
      </w:r>
    </w:p>
    <w:p w14:paraId="6CB79277" w14:textId="77777777" w:rsidR="00AD6D6C" w:rsidRDefault="00AD6D6C" w:rsidP="007C11F1"/>
    <w:p w14:paraId="0AB856CB" w14:textId="77777777" w:rsidR="00AD6D6C" w:rsidRDefault="00AD6D6C" w:rsidP="00AD6D6C">
      <w:pPr>
        <w:keepNext/>
        <w:jc w:val="center"/>
      </w:pPr>
      <w:r>
        <w:rPr>
          <w:noProof/>
        </w:rPr>
        <w:lastRenderedPageBreak/>
        <w:drawing>
          <wp:inline distT="0" distB="0" distL="0" distR="0" wp14:anchorId="0C652774" wp14:editId="4288F947">
            <wp:extent cx="5580004" cy="2207622"/>
            <wp:effectExtent l="0" t="0" r="8255" b="2540"/>
            <wp:docPr id="1" name="Picture 1" descr="../b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ai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14401" b="32776"/>
                    <a:stretch/>
                  </pic:blipFill>
                  <pic:spPr bwMode="auto">
                    <a:xfrm>
                      <a:off x="0" y="0"/>
                      <a:ext cx="5718542" cy="2262432"/>
                    </a:xfrm>
                    <a:prstGeom prst="rect">
                      <a:avLst/>
                    </a:prstGeom>
                    <a:noFill/>
                    <a:ln>
                      <a:noFill/>
                    </a:ln>
                    <a:extLst>
                      <a:ext uri="{53640926-AAD7-44D8-BBD7-CCE9431645EC}">
                        <a14:shadowObscured xmlns:a14="http://schemas.microsoft.com/office/drawing/2010/main"/>
                      </a:ext>
                    </a:extLst>
                  </pic:spPr>
                </pic:pic>
              </a:graphicData>
            </a:graphic>
          </wp:inline>
        </w:drawing>
      </w:r>
    </w:p>
    <w:p w14:paraId="5CE65C06" w14:textId="77777777" w:rsidR="00AD6D6C" w:rsidRDefault="00AD6D6C" w:rsidP="00AD6D6C">
      <w:pPr>
        <w:pStyle w:val="Caption"/>
      </w:pPr>
      <w:bookmarkStart w:id="51" w:name="_Toc456223714"/>
      <w:r>
        <w:t xml:space="preserve">Figure </w:t>
      </w:r>
      <w:fldSimple w:instr=" SEQ Figure \* ARABIC ">
        <w:r w:rsidR="00CB1B8C">
          <w:rPr>
            <w:noProof/>
          </w:rPr>
          <w:t>18</w:t>
        </w:r>
      </w:fldSimple>
      <w:r>
        <w:t>. Power supply and Meepo/Arduino combo, one of the nodes that controls six of the solenoids.</w:t>
      </w:r>
      <w:bookmarkEnd w:id="51"/>
    </w:p>
    <w:p w14:paraId="0D3A1C9C" w14:textId="77777777" w:rsidR="00702CBC" w:rsidRPr="00702CBC" w:rsidRDefault="00702CBC" w:rsidP="00702CBC"/>
    <w:p w14:paraId="35407A5D" w14:textId="18F192E3" w:rsidR="00A9054F" w:rsidRDefault="00AD6D6C" w:rsidP="00A9054F">
      <w:pPr>
        <w:ind w:firstLine="720"/>
      </w:pPr>
      <w:r>
        <w:t>T</w:t>
      </w:r>
      <w:r w:rsidR="00A9054F">
        <w:t>he code</w:t>
      </w:r>
      <w:r>
        <w:t xml:space="preserve"> in each Arduino places</w:t>
      </w:r>
      <w:r w:rsidR="00A9054F">
        <w:t xml:space="preserve"> each solenoid into its</w:t>
      </w:r>
      <w:r w:rsidR="0050587A">
        <w:t xml:space="preserve"> own concurrent loop, allowing for the eighteen solenoids to actuate</w:t>
      </w:r>
      <w:r w:rsidR="00A9054F">
        <w:t xml:space="preserve"> independently from each other. The programming slowly alters the velocity and time between actuations; a high velocity with a short actuation time could lead to the solenoid not striking at all, while a lower velocity with a long actuation time would allow a full strike to occur (although the solenoid is</w:t>
      </w:r>
      <w:r w:rsidR="00D87603">
        <w:t xml:space="preserve"> initially</w:t>
      </w:r>
      <w:r w:rsidR="00A9054F">
        <w:t xml:space="preserve"> set the proper distance away from the wall so even a full strike shouldn’t hit it). </w:t>
      </w:r>
    </w:p>
    <w:p w14:paraId="0CA47F17" w14:textId="003DDEF2" w:rsidR="008B18F0" w:rsidRDefault="0050587A" w:rsidP="00A9054F">
      <w:pPr>
        <w:ind w:firstLine="720"/>
      </w:pPr>
      <w:r>
        <w:t xml:space="preserve">The programming is </w:t>
      </w:r>
      <w:r w:rsidR="00A9054F">
        <w:t xml:space="preserve">fairly </w:t>
      </w:r>
      <w:r>
        <w:t xml:space="preserve">uncomplicated, as much of the complexity of the installation </w:t>
      </w:r>
      <w:r w:rsidR="00AD6D6C">
        <w:t>relies</w:t>
      </w:r>
      <w:r>
        <w:t xml:space="preserve"> </w:t>
      </w:r>
      <w:r w:rsidR="00D87603">
        <w:t xml:space="preserve">on the </w:t>
      </w:r>
      <w:r w:rsidR="00AD6D6C">
        <w:t>frailty of the objects themselves</w:t>
      </w:r>
      <w:r w:rsidR="00F7335F">
        <w:t xml:space="preserve">. While the random processes </w:t>
      </w:r>
      <w:r w:rsidR="008A29BC">
        <w:t>found in the programming could lead</w:t>
      </w:r>
      <w:r w:rsidR="00F7335F">
        <w:t xml:space="preserve"> </w:t>
      </w:r>
      <w:r w:rsidR="008A29BC">
        <w:t xml:space="preserve">to a </w:t>
      </w:r>
      <w:r w:rsidR="00F7335F">
        <w:t>solenoid failing</w:t>
      </w:r>
      <w:r w:rsidR="00D87603">
        <w:t xml:space="preserve"> to fire at all</w:t>
      </w:r>
      <w:r w:rsidR="00F7335F">
        <w:t>, the more common cause</w:t>
      </w:r>
      <w:r w:rsidR="008A29BC">
        <w:t>s</w:t>
      </w:r>
      <w:r w:rsidR="00F7335F">
        <w:t xml:space="preserve"> </w:t>
      </w:r>
      <w:r w:rsidR="00AD6D6C">
        <w:t>failure</w:t>
      </w:r>
      <w:r w:rsidR="008A29BC">
        <w:t xml:space="preserve"> come </w:t>
      </w:r>
      <w:r w:rsidR="00F7335F">
        <w:t xml:space="preserve">from the </w:t>
      </w:r>
      <w:r w:rsidR="00002514">
        <w:t>delicate</w:t>
      </w:r>
      <w:r w:rsidR="00D87603">
        <w:t xml:space="preserve"> nature of the </w:t>
      </w:r>
      <w:r w:rsidR="00162975">
        <w:t>materials.</w:t>
      </w:r>
      <w:r w:rsidR="00A9054F">
        <w:t xml:space="preserve"> </w:t>
      </w:r>
    </w:p>
    <w:p w14:paraId="1E6461FD" w14:textId="5046A2C0" w:rsidR="007C11F1" w:rsidRDefault="00367120" w:rsidP="007C11F1">
      <w:pPr>
        <w:pStyle w:val="Heading2"/>
      </w:pPr>
      <w:bookmarkStart w:id="52" w:name="_Toc456223676"/>
      <w:r>
        <w:rPr>
          <w:noProof/>
        </w:rPr>
        <w:drawing>
          <wp:anchor distT="0" distB="0" distL="114300" distR="114300" simplePos="0" relativeHeight="251701248" behindDoc="1" locked="0" layoutInCell="1" allowOverlap="1" wp14:anchorId="17D09726" wp14:editId="16470AB0">
            <wp:simplePos x="0" y="0"/>
            <wp:positionH relativeFrom="column">
              <wp:posOffset>1943100</wp:posOffset>
            </wp:positionH>
            <wp:positionV relativeFrom="paragraph">
              <wp:posOffset>99695</wp:posOffset>
            </wp:positionV>
            <wp:extent cx="455930" cy="455930"/>
            <wp:effectExtent l="0" t="0" r="1270" b="1270"/>
            <wp:wrapNone/>
            <wp:docPr id="57" name="Picture 57"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2272" behindDoc="0" locked="0" layoutInCell="1" allowOverlap="1" wp14:anchorId="08648C0E" wp14:editId="15667299">
            <wp:simplePos x="0" y="0"/>
            <wp:positionH relativeFrom="column">
              <wp:posOffset>2515870</wp:posOffset>
            </wp:positionH>
            <wp:positionV relativeFrom="paragraph">
              <wp:posOffset>99695</wp:posOffset>
            </wp:positionV>
            <wp:extent cx="460375" cy="460375"/>
            <wp:effectExtent l="0" t="0" r="0" b="0"/>
            <wp:wrapNone/>
            <wp:docPr id="58" name="Picture 58"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460375" cy="4603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1" locked="0" layoutInCell="1" allowOverlap="1" wp14:anchorId="1B52878D" wp14:editId="0E48AECC">
            <wp:simplePos x="0" y="0"/>
            <wp:positionH relativeFrom="column">
              <wp:posOffset>1370354</wp:posOffset>
            </wp:positionH>
            <wp:positionV relativeFrom="paragraph">
              <wp:posOffset>98462</wp:posOffset>
            </wp:positionV>
            <wp:extent cx="455930" cy="455930"/>
            <wp:effectExtent l="0" t="0" r="1270" b="1270"/>
            <wp:wrapNone/>
            <wp:docPr id="56" name="Picture 56"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sidR="00FB3E01">
        <w:t>Discussion</w:t>
      </w:r>
      <w:bookmarkEnd w:id="52"/>
    </w:p>
    <w:p w14:paraId="0BCE4C72" w14:textId="2D97B164" w:rsidR="002C1DF3" w:rsidRDefault="0077150D" w:rsidP="003E1D5F">
      <w:r>
        <w:t xml:space="preserve">The </w:t>
      </w:r>
      <w:r w:rsidR="0026126E">
        <w:t>aesthetic characteristics</w:t>
      </w:r>
      <w:r>
        <w:t xml:space="preserve"> of this work </w:t>
      </w:r>
      <w:r w:rsidR="0088052C">
        <w:t>differ</w:t>
      </w:r>
      <w:r w:rsidR="00882A03">
        <w:t xml:space="preserve"> slightly</w:t>
      </w:r>
      <w:r w:rsidR="0088052C">
        <w:t xml:space="preserve"> from the other two </w:t>
      </w:r>
      <w:r w:rsidR="000D7191">
        <w:t>works in this research</w:t>
      </w:r>
      <w:r w:rsidR="00882A03">
        <w:t>, as</w:t>
      </w:r>
      <w:r w:rsidR="0088052C">
        <w:t xml:space="preserve"> </w:t>
      </w:r>
      <w:r w:rsidR="0088052C">
        <w:rPr>
          <w:i/>
        </w:rPr>
        <w:t xml:space="preserve">Red Mitsubishi </w:t>
      </w:r>
      <w:r w:rsidR="008157F0">
        <w:t xml:space="preserve">is </w:t>
      </w:r>
      <w:r w:rsidR="0088052C">
        <w:t>a</w:t>
      </w:r>
      <w:r w:rsidR="008157F0">
        <w:t>n</w:t>
      </w:r>
      <w:r w:rsidR="0088052C">
        <w:t xml:space="preserve"> installation</w:t>
      </w:r>
      <w:r w:rsidR="00882A03">
        <w:t xml:space="preserve"> rather than a performance</w:t>
      </w:r>
      <w:r w:rsidR="0088052C">
        <w:t>.</w:t>
      </w:r>
      <w:r w:rsidR="0026126E">
        <w:t xml:space="preserve"> </w:t>
      </w:r>
      <w:r w:rsidR="00882A03">
        <w:t>The physical narrative in the other two works relies on human action</w:t>
      </w:r>
      <w:r w:rsidR="00BF4201">
        <w:t xml:space="preserve"> and occurs over the course of ten to twenty minutes</w:t>
      </w:r>
      <w:r w:rsidR="00882A03">
        <w:t xml:space="preserve">, but any narrative found within </w:t>
      </w:r>
      <w:r w:rsidR="008157F0">
        <w:rPr>
          <w:i/>
        </w:rPr>
        <w:t xml:space="preserve">Red Mitsubishi </w:t>
      </w:r>
      <w:r w:rsidR="00882A03">
        <w:t>is</w:t>
      </w:r>
      <w:r w:rsidR="008157F0">
        <w:t xml:space="preserve"> reliant on the physicality of the material itself</w:t>
      </w:r>
      <w:r w:rsidR="001916E0">
        <w:t xml:space="preserve"> and occurs over the span of the week.</w:t>
      </w:r>
      <w:r w:rsidR="002C1DF3">
        <w:t xml:space="preserve"> </w:t>
      </w:r>
      <w:r w:rsidR="003C1076">
        <w:t xml:space="preserve">These attributes as a result produced a </w:t>
      </w:r>
      <w:r w:rsidR="004925C7">
        <w:t xml:space="preserve">much </w:t>
      </w:r>
      <w:r w:rsidR="003C1076">
        <w:t>different pitch than the oth</w:t>
      </w:r>
      <w:r w:rsidR="004925C7">
        <w:t xml:space="preserve">er works, it being one that aims to highlight the </w:t>
      </w:r>
      <w:r w:rsidR="003C1076">
        <w:t xml:space="preserve">connection </w:t>
      </w:r>
      <w:r w:rsidR="004925C7">
        <w:t>between the audience and the mechanical objects we deal with daily.</w:t>
      </w:r>
      <w:r w:rsidR="003C1076">
        <w:t xml:space="preserve"> </w:t>
      </w:r>
    </w:p>
    <w:p w14:paraId="2BF310DC" w14:textId="174F6E92" w:rsidR="00AD6D6C" w:rsidRDefault="00FB3E01" w:rsidP="00183AC6">
      <w:pPr>
        <w:pStyle w:val="Heading3"/>
      </w:pPr>
      <w:bookmarkStart w:id="53" w:name="_Toc456223677"/>
      <w:r>
        <w:lastRenderedPageBreak/>
        <w:t>Characteristics</w:t>
      </w:r>
      <w:bookmarkEnd w:id="53"/>
    </w:p>
    <w:p w14:paraId="4B2D890F" w14:textId="63D2AF44" w:rsidR="00EF4A85" w:rsidRDefault="00CF7259" w:rsidP="00A352DA">
      <w:r>
        <w:t>The sonic characteristic</w:t>
      </w:r>
      <w:r w:rsidR="006D4315">
        <w:t xml:space="preserve"> of noise</w:t>
      </w:r>
      <w:r w:rsidR="00C12D86">
        <w:t xml:space="preserve"> and systemic</w:t>
      </w:r>
      <w:r w:rsidR="006D4315">
        <w:t xml:space="preserve"> characteristic of </w:t>
      </w:r>
      <w:r w:rsidR="00C12D86">
        <w:t>complexity work</w:t>
      </w:r>
      <w:r w:rsidR="006D4315">
        <w:t xml:space="preserve"> well together in this installation.</w:t>
      </w:r>
      <w:r w:rsidR="000C11DD">
        <w:t xml:space="preserve"> </w:t>
      </w:r>
      <w:r w:rsidR="007364DB">
        <w:t>A</w:t>
      </w:r>
      <w:r w:rsidR="000C11DD">
        <w:t xml:space="preserve"> wide variety of</w:t>
      </w:r>
      <w:r w:rsidR="0093132E">
        <w:t xml:space="preserve"> noises</w:t>
      </w:r>
      <w:r w:rsidR="000C11DD">
        <w:t xml:space="preserve"> </w:t>
      </w:r>
      <w:r w:rsidR="00BD76D4">
        <w:t>was</w:t>
      </w:r>
      <w:r w:rsidR="007364DB">
        <w:t xml:space="preserve"> </w:t>
      </w:r>
      <w:r w:rsidR="00A348BC">
        <w:t>created due</w:t>
      </w:r>
      <w:r w:rsidR="000C11DD">
        <w:t xml:space="preserve"> the </w:t>
      </w:r>
      <w:r w:rsidR="0093132E">
        <w:t>system’s</w:t>
      </w:r>
      <w:r w:rsidR="00EF4A85">
        <w:t xml:space="preserve"> complexity, </w:t>
      </w:r>
      <w:r w:rsidR="00A348BC">
        <w:t>with the noise of the installation describing the emergent behavior of the system</w:t>
      </w:r>
      <w:r w:rsidR="00EF4A85">
        <w:t>.</w:t>
      </w:r>
      <w:r w:rsidR="00A348BC">
        <w:t xml:space="preserve"> As the installation fell into disrepair</w:t>
      </w:r>
      <w:r w:rsidR="00AD38A2">
        <w:t>, the sonic environment followed.</w:t>
      </w:r>
    </w:p>
    <w:p w14:paraId="14428628" w14:textId="41E356B4" w:rsidR="0092418A" w:rsidRDefault="006C2E38" w:rsidP="008824EC">
      <w:pPr>
        <w:ind w:firstLine="720"/>
      </w:pPr>
      <w:r>
        <w:t>For instance, when functioning to its</w:t>
      </w:r>
      <w:r w:rsidR="000C11DD">
        <w:t xml:space="preserve"> prescribed purpo</w:t>
      </w:r>
      <w:r>
        <w:t>se, a</w:t>
      </w:r>
      <w:r w:rsidR="000C11DD">
        <w:t xml:space="preserve"> solenoid</w:t>
      </w:r>
      <w:r>
        <w:t xml:space="preserve"> would never strike</w:t>
      </w:r>
      <w:r w:rsidR="004D64F3">
        <w:t xml:space="preserve"> the wall and</w:t>
      </w:r>
      <w:r>
        <w:t xml:space="preserve"> would </w:t>
      </w:r>
      <w:r w:rsidR="004D64F3">
        <w:t xml:space="preserve">instead </w:t>
      </w:r>
      <w:r>
        <w:t>merely vibrate</w:t>
      </w:r>
      <w:r w:rsidR="000C11DD">
        <w:t xml:space="preserve"> the fixture.</w:t>
      </w:r>
      <w:r w:rsidR="009834C8">
        <w:t xml:space="preserve"> Since the</w:t>
      </w:r>
      <w:r>
        <w:t xml:space="preserve"> fixture was screwed into the wall, the wall would vibrate as a result.</w:t>
      </w:r>
      <w:r w:rsidR="009834C8">
        <w:t xml:space="preserve"> The resulting sound became</w:t>
      </w:r>
      <w:r w:rsidR="0092418A">
        <w:t xml:space="preserve"> the combination of the </w:t>
      </w:r>
      <w:r w:rsidR="009834C8">
        <w:t>solenoid actuating and the wall, which was surprisingly audible.</w:t>
      </w:r>
    </w:p>
    <w:p w14:paraId="4CB06657" w14:textId="41C411A7" w:rsidR="00A352DA" w:rsidRDefault="009A1367" w:rsidP="008824EC">
      <w:pPr>
        <w:ind w:firstLine="720"/>
      </w:pPr>
      <w:r>
        <w:t>When a</w:t>
      </w:r>
      <w:r w:rsidR="00F3209A">
        <w:t xml:space="preserve"> solenoid would </w:t>
      </w:r>
      <w:r>
        <w:t xml:space="preserve">‘accidentally’ </w:t>
      </w:r>
      <w:r w:rsidR="00F3209A">
        <w:t>strike the wall</w:t>
      </w:r>
      <w:r w:rsidR="008F117D">
        <w:t xml:space="preserve"> (either due to the zip-tie i</w:t>
      </w:r>
      <w:r w:rsidR="00D8601A">
        <w:t>mplementation or the screw-cap loosening</w:t>
      </w:r>
      <w:r w:rsidR="008F117D">
        <w:t>)</w:t>
      </w:r>
      <w:r w:rsidR="008650BD">
        <w:t>, the corresp</w:t>
      </w:r>
      <w:r w:rsidR="00D8601A">
        <w:t xml:space="preserve">onding bang was extremely audible. </w:t>
      </w:r>
      <w:r w:rsidR="008650BD">
        <w:t xml:space="preserve">Many of the solenoids would </w:t>
      </w:r>
      <w:r w:rsidR="00D8601A">
        <w:t xml:space="preserve">slide </w:t>
      </w:r>
      <w:r w:rsidR="008650BD">
        <w:t xml:space="preserve">too close to the wall, denying the </w:t>
      </w:r>
      <w:r w:rsidR="008758BD">
        <w:t>them</w:t>
      </w:r>
      <w:r w:rsidR="008650BD">
        <w:t xml:space="preserve"> </w:t>
      </w:r>
      <w:r w:rsidR="00D8601A">
        <w:t xml:space="preserve">any </w:t>
      </w:r>
      <w:r w:rsidR="008650BD">
        <w:t>movement</w:t>
      </w:r>
      <w:r w:rsidR="00D8601A">
        <w:t>. Some</w:t>
      </w:r>
      <w:r w:rsidR="00F3209A">
        <w:t xml:space="preserve"> of the solenoids fell apart</w:t>
      </w:r>
      <w:r w:rsidR="009570AD">
        <w:t xml:space="preserve"> entirely</w:t>
      </w:r>
      <w:r w:rsidR="00762C9B">
        <w:t xml:space="preserve"> aft</w:t>
      </w:r>
      <w:r w:rsidR="008758BD">
        <w:t>er the screw-cap loosened</w:t>
      </w:r>
      <w:r w:rsidR="009570AD">
        <w:t>,</w:t>
      </w:r>
      <w:r w:rsidR="00762C9B">
        <w:t xml:space="preserve"> l</w:t>
      </w:r>
      <w:r w:rsidR="008758BD">
        <w:t>eaving their parts strewn about</w:t>
      </w:r>
      <w:r w:rsidR="00762C9B">
        <w:t xml:space="preserve"> the floor</w:t>
      </w:r>
      <w:r w:rsidR="00C12D86">
        <w:t>.</w:t>
      </w:r>
      <w:r w:rsidR="00D8601A">
        <w:t xml:space="preserve"> </w:t>
      </w:r>
      <w:r w:rsidR="001B15C0">
        <w:t>One solenoid remained int</w:t>
      </w:r>
      <w:r w:rsidR="00222F1F">
        <w:t>act</w:t>
      </w:r>
      <w:r w:rsidR="001B15C0">
        <w:t xml:space="preserve"> but burnt out</w:t>
      </w:r>
      <w:r w:rsidR="00222F1F">
        <w:t xml:space="preserve"> from the constant surge of electricity,</w:t>
      </w:r>
      <w:r w:rsidR="001B15C0">
        <w:t xml:space="preserve"> leaving </w:t>
      </w:r>
      <w:r w:rsidR="00222F1F">
        <w:t xml:space="preserve">behind </w:t>
      </w:r>
      <w:r w:rsidR="00A67324">
        <w:t>a whole</w:t>
      </w:r>
      <w:r w:rsidR="001B15C0">
        <w:t xml:space="preserve"> but useless corpse.</w:t>
      </w:r>
    </w:p>
    <w:p w14:paraId="5E2E786E" w14:textId="77777777" w:rsidR="00912D27" w:rsidRPr="00183AC6" w:rsidRDefault="00912D27" w:rsidP="008824EC">
      <w:pPr>
        <w:ind w:firstLine="720"/>
      </w:pPr>
    </w:p>
    <w:p w14:paraId="355A695C" w14:textId="77777777" w:rsidR="00B51A56" w:rsidRDefault="00183AC6" w:rsidP="00B51A56">
      <w:pPr>
        <w:keepNext/>
        <w:jc w:val="center"/>
      </w:pPr>
      <w:r>
        <w:rPr>
          <w:noProof/>
        </w:rPr>
        <w:drawing>
          <wp:inline distT="0" distB="0" distL="0" distR="0" wp14:anchorId="3403E30E" wp14:editId="203E8C4E">
            <wp:extent cx="5709285" cy="2118995"/>
            <wp:effectExtent l="0" t="0" r="5715" b="0"/>
            <wp:docPr id="6" name="Picture 6" descr="../d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a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09285" cy="2118995"/>
                    </a:xfrm>
                    <a:prstGeom prst="rect">
                      <a:avLst/>
                    </a:prstGeom>
                    <a:noFill/>
                    <a:ln>
                      <a:noFill/>
                    </a:ln>
                  </pic:spPr>
                </pic:pic>
              </a:graphicData>
            </a:graphic>
          </wp:inline>
        </w:drawing>
      </w:r>
    </w:p>
    <w:p w14:paraId="41944B3E" w14:textId="04ECB19A" w:rsidR="00DD7F24" w:rsidRDefault="00B51A56" w:rsidP="007A45BE">
      <w:pPr>
        <w:pStyle w:val="Caption"/>
      </w:pPr>
      <w:bookmarkStart w:id="54" w:name="_Toc456223715"/>
      <w:r>
        <w:t xml:space="preserve">Figure </w:t>
      </w:r>
      <w:fldSimple w:instr=" SEQ Figure \* ARABIC ">
        <w:r w:rsidR="00CB1B8C">
          <w:rPr>
            <w:noProof/>
          </w:rPr>
          <w:t>19</w:t>
        </w:r>
      </w:fldSimple>
      <w:r>
        <w:t>. A retired solenoid and the pieces that comprised its me</w:t>
      </w:r>
      <w:r w:rsidR="00A352DA">
        <w:t>chanism lying be</w:t>
      </w:r>
      <w:r>
        <w:t>neath it.</w:t>
      </w:r>
      <w:bookmarkEnd w:id="54"/>
    </w:p>
    <w:p w14:paraId="076612DA" w14:textId="77777777" w:rsidR="007A45BE" w:rsidRPr="007A45BE" w:rsidRDefault="007A45BE" w:rsidP="007A45BE"/>
    <w:p w14:paraId="016DAB2A" w14:textId="5BE6B3EB" w:rsidR="00DF233A" w:rsidRDefault="007A45BE" w:rsidP="00DF233A">
      <w:pPr>
        <w:ind w:firstLine="720"/>
      </w:pPr>
      <w:r>
        <w:t xml:space="preserve">While there is a narrative in this work, it is quite different from </w:t>
      </w:r>
      <w:r>
        <w:rPr>
          <w:i/>
        </w:rPr>
        <w:t xml:space="preserve">Animal </w:t>
      </w:r>
      <w:r>
        <w:t xml:space="preserve">or </w:t>
      </w:r>
      <w:r>
        <w:rPr>
          <w:i/>
        </w:rPr>
        <w:t xml:space="preserve">Beast. </w:t>
      </w:r>
      <w:r w:rsidR="000B7EC4">
        <w:t>The narrative in this installation is progressed by the physical limitations of the solenoids</w:t>
      </w:r>
      <w:r>
        <w:t>, rather than human action</w:t>
      </w:r>
      <w:r w:rsidR="00BD76D4">
        <w:t xml:space="preserve">. </w:t>
      </w:r>
      <w:r w:rsidR="00277EFF">
        <w:t xml:space="preserve">The narrative, much like the </w:t>
      </w:r>
      <w:r>
        <w:t>sonic environment</w:t>
      </w:r>
      <w:r w:rsidR="00277EFF">
        <w:t>, was subject to the system</w:t>
      </w:r>
      <w:r w:rsidR="00AE4863">
        <w:t xml:space="preserve"> </w:t>
      </w:r>
      <w:r>
        <w:t xml:space="preserve">set </w:t>
      </w:r>
      <w:r w:rsidR="00AE4863">
        <w:t>in place</w:t>
      </w:r>
      <w:r w:rsidR="00277EFF">
        <w:t xml:space="preserve">. </w:t>
      </w:r>
      <w:r>
        <w:t>This</w:t>
      </w:r>
      <w:r w:rsidR="00807344">
        <w:t xml:space="preserve"> narrative developed because of the sy</w:t>
      </w:r>
      <w:r w:rsidR="003F43FE">
        <w:t>s</w:t>
      </w:r>
      <w:r w:rsidR="00807344">
        <w:t>tem</w:t>
      </w:r>
      <w:r w:rsidR="000B7EC4">
        <w:t>’</w:t>
      </w:r>
      <w:r w:rsidR="00DF233A">
        <w:t>s complications</w:t>
      </w:r>
      <w:r w:rsidR="00F81A88">
        <w:t xml:space="preserve">. </w:t>
      </w:r>
      <w:r w:rsidR="00BD76D4">
        <w:t xml:space="preserve">Over the course of the </w:t>
      </w:r>
      <w:r w:rsidR="00BD76D4">
        <w:lastRenderedPageBreak/>
        <w:t>week, more and more of the solenoids would fail due to their prolonged over-actuation.</w:t>
      </w:r>
      <w:r>
        <w:t xml:space="preserve"> An onlooker could only notice the arc of the grid’s des</w:t>
      </w:r>
      <w:r w:rsidR="002B6CDF">
        <w:t>truction from subsequent visits, whereas someone visiting the installation once could only notice its disheveled middle state.</w:t>
      </w:r>
    </w:p>
    <w:p w14:paraId="3CA6F1B2" w14:textId="0EAFCC5D" w:rsidR="005125B2" w:rsidRDefault="00F3673C" w:rsidP="005125B2">
      <w:pPr>
        <w:ind w:firstLine="720"/>
      </w:pPr>
      <w:r>
        <w:t>There is a second narrative, one which does indeed involve human interaction. During the course of the week I would enter installation</w:t>
      </w:r>
      <w:r w:rsidR="008824EC">
        <w:t xml:space="preserve"> and fix some of the</w:t>
      </w:r>
      <w:r w:rsidR="00855AC0">
        <w:t xml:space="preserve"> mechanics</w:t>
      </w:r>
      <w:r w:rsidR="008824EC">
        <w:t>,</w:t>
      </w:r>
      <w:r>
        <w:t xml:space="preserve"> and</w:t>
      </w:r>
      <w:r w:rsidR="008824EC">
        <w:t xml:space="preserve"> althou</w:t>
      </w:r>
      <w:r w:rsidR="00385299">
        <w:t xml:space="preserve">gh </w:t>
      </w:r>
      <w:r>
        <w:t>I didn’t realize it at the time, I was creating a new narrative</w:t>
      </w:r>
      <w:r w:rsidR="008824EC">
        <w:t xml:space="preserve">. </w:t>
      </w:r>
      <w:r w:rsidR="00445BC6">
        <w:t xml:space="preserve">I thought I was </w:t>
      </w:r>
      <w:r w:rsidR="00855AC0">
        <w:t>‘</w:t>
      </w:r>
      <w:r w:rsidR="00445BC6">
        <w:t>outside</w:t>
      </w:r>
      <w:r w:rsidR="00855AC0">
        <w:t>’</w:t>
      </w:r>
      <w:r w:rsidR="00445BC6">
        <w:t xml:space="preserve"> of the installation when I was fixing it</w:t>
      </w:r>
      <w:r>
        <w:t>, and that my</w:t>
      </w:r>
      <w:r w:rsidR="00855AC0">
        <w:t xml:space="preserve"> maintenance of t</w:t>
      </w:r>
      <w:r>
        <w:t>he solenoids and their fixtures had no conceptual underpinnings. But</w:t>
      </w:r>
      <w:r w:rsidR="00445BC6">
        <w:t xml:space="preserve"> really</w:t>
      </w:r>
      <w:r>
        <w:t xml:space="preserve"> I was</w:t>
      </w:r>
      <w:r w:rsidR="00445BC6">
        <w:t xml:space="preserve"> changing </w:t>
      </w:r>
      <w:r w:rsidR="00855AC0">
        <w:rPr>
          <w:i/>
        </w:rPr>
        <w:t>Red Mitsubishi’s</w:t>
      </w:r>
      <w:r w:rsidR="00855AC0">
        <w:t xml:space="preserve"> </w:t>
      </w:r>
      <w:r w:rsidR="00445BC6">
        <w:t xml:space="preserve">metaphorical </w:t>
      </w:r>
      <w:r w:rsidR="005125B2">
        <w:t xml:space="preserve">oil. A new narrative was created that </w:t>
      </w:r>
      <w:r w:rsidR="002B5900">
        <w:t>involve</w:t>
      </w:r>
      <w:r w:rsidR="005125B2">
        <w:t>d</w:t>
      </w:r>
      <w:r w:rsidR="00445BC6">
        <w:t xml:space="preserve"> a creator</w:t>
      </w:r>
      <w:r w:rsidR="0058207A">
        <w:t xml:space="preserve"> </w:t>
      </w:r>
      <w:r w:rsidR="00494269">
        <w:t>who</w:t>
      </w:r>
      <w:r w:rsidR="005125B2">
        <w:t xml:space="preserve"> was</w:t>
      </w:r>
      <w:r w:rsidR="002B1A84">
        <w:t xml:space="preserve"> compelled to </w:t>
      </w:r>
      <w:r w:rsidR="0058207A">
        <w:t xml:space="preserve">keep her </w:t>
      </w:r>
      <w:r w:rsidR="00855AC0">
        <w:t>piece</w:t>
      </w:r>
      <w:r w:rsidR="0058207A">
        <w:t xml:space="preserve"> alive</w:t>
      </w:r>
      <w:r w:rsidR="00F67919">
        <w:t>.</w:t>
      </w:r>
      <w:r w:rsidR="004F747D">
        <w:t xml:space="preserve"> </w:t>
      </w:r>
      <w:r w:rsidR="006A6F28">
        <w:t xml:space="preserve">I felt a need to keep </w:t>
      </w:r>
      <w:r w:rsidR="004F747D">
        <w:t>the system</w:t>
      </w:r>
      <w:r w:rsidR="006A6F28">
        <w:t xml:space="preserve"> operational.</w:t>
      </w:r>
      <w:r w:rsidR="00F67919">
        <w:t xml:space="preserve"> </w:t>
      </w:r>
      <w:r w:rsidR="00B75E7B">
        <w:t>From the moment the installation went up it was on life s</w:t>
      </w:r>
      <w:r w:rsidR="0058207A">
        <w:t xml:space="preserve">upport, </w:t>
      </w:r>
      <w:r w:rsidR="004F747D">
        <w:t xml:space="preserve">with </w:t>
      </w:r>
      <w:r w:rsidR="005D2460">
        <w:t>its</w:t>
      </w:r>
      <w:r w:rsidR="00B75E7B">
        <w:t xml:space="preserve"> </w:t>
      </w:r>
      <w:r w:rsidR="006A6F28">
        <w:t>‘</w:t>
      </w:r>
      <w:r w:rsidR="00B75E7B">
        <w:t>heart constantly fluttering</w:t>
      </w:r>
      <w:r w:rsidR="006A6F28">
        <w:t>’</w:t>
      </w:r>
      <w:r w:rsidR="00F67919">
        <w:t>; and I couldn’t let</w:t>
      </w:r>
      <w:r w:rsidR="00855AC0">
        <w:t xml:space="preserve"> it</w:t>
      </w:r>
      <w:r w:rsidR="00F67919">
        <w:t xml:space="preserve"> go</w:t>
      </w:r>
      <w:r w:rsidR="00B75E7B">
        <w:t>.</w:t>
      </w:r>
    </w:p>
    <w:p w14:paraId="278E2E6F" w14:textId="77777777" w:rsidR="005125B2" w:rsidRDefault="005125B2" w:rsidP="005125B2"/>
    <w:p w14:paraId="4E4E3C88" w14:textId="725546F0" w:rsidR="005125B2" w:rsidRDefault="00DC7DF6" w:rsidP="005125B2">
      <w:pPr>
        <w:keepNext/>
        <w:jc w:val="center"/>
      </w:pPr>
      <w:r>
        <w:rPr>
          <w:noProof/>
        </w:rPr>
        <w:drawing>
          <wp:inline distT="0" distB="0" distL="0" distR="0" wp14:anchorId="7E723681" wp14:editId="4542A8A9">
            <wp:extent cx="5853439" cy="2170911"/>
            <wp:effectExtent l="0" t="0" r="0" b="0"/>
            <wp:docPr id="5" name="Picture 5" descr="../fixing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xingit.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6200"/>
                    <a:stretch/>
                  </pic:blipFill>
                  <pic:spPr bwMode="auto">
                    <a:xfrm>
                      <a:off x="0" y="0"/>
                      <a:ext cx="5887668" cy="2183606"/>
                    </a:xfrm>
                    <a:prstGeom prst="rect">
                      <a:avLst/>
                    </a:prstGeom>
                    <a:noFill/>
                    <a:ln>
                      <a:noFill/>
                    </a:ln>
                    <a:extLst>
                      <a:ext uri="{53640926-AAD7-44D8-BBD7-CCE9431645EC}">
                        <a14:shadowObscured xmlns:a14="http://schemas.microsoft.com/office/drawing/2010/main"/>
                      </a:ext>
                    </a:extLst>
                  </pic:spPr>
                </pic:pic>
              </a:graphicData>
            </a:graphic>
          </wp:inline>
        </w:drawing>
      </w:r>
    </w:p>
    <w:p w14:paraId="14981F5C" w14:textId="742E58B6" w:rsidR="005125B2" w:rsidRDefault="005125B2" w:rsidP="005125B2">
      <w:pPr>
        <w:pStyle w:val="Caption"/>
      </w:pPr>
      <w:bookmarkStart w:id="55" w:name="_Toc456223716"/>
      <w:r>
        <w:t xml:space="preserve">Figure </w:t>
      </w:r>
      <w:fldSimple w:instr=" SEQ Figure \* ARABIC ">
        <w:r w:rsidR="00CB1B8C">
          <w:rPr>
            <w:noProof/>
          </w:rPr>
          <w:t>20</w:t>
        </w:r>
      </w:fldSimple>
      <w:r>
        <w:t xml:space="preserve">. </w:t>
      </w:r>
      <w:r w:rsidR="00615DEC">
        <w:t>Me r</w:t>
      </w:r>
      <w:r>
        <w:t>epai</w:t>
      </w:r>
      <w:r w:rsidR="0029145B">
        <w:t>ring one of the broken</w:t>
      </w:r>
      <w:r>
        <w:t xml:space="preserve"> solenoids</w:t>
      </w:r>
      <w:r w:rsidR="00237F3F">
        <w:t xml:space="preserve"> on the left</w:t>
      </w:r>
      <w:r w:rsidR="00DC7DF6">
        <w:t xml:space="preserve"> (</w:t>
      </w:r>
      <w:r>
        <w:t>and meddling with the conceptual intent of the installation</w:t>
      </w:r>
      <w:r w:rsidR="00DC7DF6">
        <w:t xml:space="preserve">), and a </w:t>
      </w:r>
      <w:r w:rsidR="007B5FA1">
        <w:t>power cable that allowed one</w:t>
      </w:r>
      <w:r w:rsidR="00F966C3">
        <w:t xml:space="preserve"> to ‘pull the plug’ on the installation</w:t>
      </w:r>
      <w:r>
        <w:t>.</w:t>
      </w:r>
      <w:bookmarkEnd w:id="55"/>
    </w:p>
    <w:p w14:paraId="24A687F5" w14:textId="77777777" w:rsidR="005125B2" w:rsidRDefault="005125B2" w:rsidP="000A6646">
      <w:pPr>
        <w:ind w:firstLine="720"/>
      </w:pPr>
    </w:p>
    <w:p w14:paraId="1334FAA8" w14:textId="2432D26A" w:rsidR="00ED48E7" w:rsidRPr="0088052C" w:rsidRDefault="0088052C" w:rsidP="00C10D59">
      <w:pPr>
        <w:pStyle w:val="Heading3"/>
      </w:pPr>
      <w:bookmarkStart w:id="56" w:name="_Toc456223678"/>
      <w:r>
        <w:t>Pitch</w:t>
      </w:r>
      <w:bookmarkEnd w:id="56"/>
    </w:p>
    <w:p w14:paraId="25CABB30" w14:textId="75FE8C3A" w:rsidR="00ED48E7" w:rsidRDefault="00C10D59" w:rsidP="00C10D59">
      <w:r>
        <w:t xml:space="preserve">Yasunao Tone’s </w:t>
      </w:r>
      <w:r w:rsidRPr="00C10D59">
        <w:rPr>
          <w:i/>
        </w:rPr>
        <w:t>Solo for Wounded CD</w:t>
      </w:r>
      <w:r w:rsidR="00ED48E7">
        <w:rPr>
          <w:i/>
        </w:rPr>
        <w:t xml:space="preserve"> </w:t>
      </w:r>
      <w:r w:rsidR="00914C64" w:rsidRPr="00914C64">
        <w:t>also</w:t>
      </w:r>
      <w:r w:rsidR="00914C64">
        <w:rPr>
          <w:i/>
        </w:rPr>
        <w:t xml:space="preserve"> </w:t>
      </w:r>
      <w:r w:rsidR="002D36D5">
        <w:t>deals</w:t>
      </w:r>
      <w:r w:rsidR="007E5601">
        <w:t xml:space="preserve"> with</w:t>
      </w:r>
      <w:r w:rsidR="00ED48E7">
        <w:t xml:space="preserve"> the idea of machines failing. Tone started experimenting with prepared compact discs in 1984,</w:t>
      </w:r>
      <w:r w:rsidR="002D36D5">
        <w:t xml:space="preserve"> </w:t>
      </w:r>
      <w:r w:rsidR="00644A6D">
        <w:t>as he would block “the laser beam with a bit of scotch tape, which altered the CD-information.” “If you scratch analog recordings you can predict what kind of sound comes out, but with the digital you have no way of predicting.”</w:t>
      </w:r>
      <w:r w:rsidR="004F4220">
        <w:rPr>
          <w:rStyle w:val="FootnoteReference"/>
        </w:rPr>
        <w:footnoteReference w:id="31"/>
      </w:r>
      <w:r w:rsidR="00ED48E7">
        <w:t xml:space="preserve"> </w:t>
      </w:r>
      <w:r w:rsidR="00644A6D">
        <w:lastRenderedPageBreak/>
        <w:t>Tone’s idea of</w:t>
      </w:r>
      <w:r w:rsidR="00046295">
        <w:t xml:space="preserve"> unpredictability is tied to</w:t>
      </w:r>
      <w:r w:rsidR="00644A6D">
        <w:t xml:space="preserve"> complexity in this</w:t>
      </w:r>
      <w:r w:rsidR="00855AC0">
        <w:t xml:space="preserve"> research; his justification being that</w:t>
      </w:r>
      <w:r w:rsidR="00024361">
        <w:t xml:space="preserve"> machines should be prone to the same mistakes that humans are.</w:t>
      </w:r>
    </w:p>
    <w:p w14:paraId="348233C3" w14:textId="5E809893" w:rsidR="00C10D59" w:rsidRDefault="00C10D59" w:rsidP="00ED48E7">
      <w:pPr>
        <w:pStyle w:val="Quote"/>
      </w:pPr>
      <w:r>
        <w:t>Machines are designed not to make mistakes. In our behavior we often make mistakes, so why not machines also? Enabling machines to make mistakes is more interesting than not to make mistakes</w:t>
      </w:r>
      <w:r w:rsidR="00ED48E7">
        <w:t>.</w:t>
      </w:r>
    </w:p>
    <w:p w14:paraId="7133779C" w14:textId="51695AF9" w:rsidR="00ED48E7" w:rsidRPr="00571AEF" w:rsidRDefault="00644A6D" w:rsidP="00ED48E7">
      <w:pPr>
        <w:ind w:firstLine="720"/>
      </w:pPr>
      <w:r>
        <w:t>Tone</w:t>
      </w:r>
      <w:r w:rsidR="00146359">
        <w:t xml:space="preserve"> isn’t directly anthropomorphizing his compact discs, but he is</w:t>
      </w:r>
      <w:r w:rsidR="00716113">
        <w:t xml:space="preserve"> altering</w:t>
      </w:r>
      <w:r w:rsidR="00AC0B5B">
        <w:t xml:space="preserve"> their purpose. The CD’s failure </w:t>
      </w:r>
      <w:r w:rsidR="00146359">
        <w:t>become</w:t>
      </w:r>
      <w:r w:rsidR="00AC0B5B">
        <w:t>s</w:t>
      </w:r>
      <w:r w:rsidR="00146359">
        <w:t xml:space="preserve"> its new function.</w:t>
      </w:r>
      <w:r w:rsidR="00571AEF">
        <w:t xml:space="preserve"> The solenoids in </w:t>
      </w:r>
      <w:r w:rsidR="00571AEF">
        <w:rPr>
          <w:i/>
        </w:rPr>
        <w:t xml:space="preserve">Red Mitsubishi </w:t>
      </w:r>
      <w:r w:rsidR="005664B2">
        <w:t>weren’t modified</w:t>
      </w:r>
      <w:r w:rsidR="00571AEF">
        <w:t xml:space="preserve">, but they’re </w:t>
      </w:r>
      <w:r w:rsidR="00AC0B5B">
        <w:t>functioning on</w:t>
      </w:r>
      <w:r w:rsidR="00DA21AD">
        <w:t xml:space="preserve"> the same conceptual slant as Tone’s CDs. They’re enabling machines to be relatable to the mistakes </w:t>
      </w:r>
      <w:r w:rsidR="00AC0B5B">
        <w:t>‘</w:t>
      </w:r>
      <w:r w:rsidR="00DA21AD">
        <w:t xml:space="preserve">we </w:t>
      </w:r>
      <w:r w:rsidR="00AC0B5B">
        <w:t xml:space="preserve">often </w:t>
      </w:r>
      <w:r w:rsidR="00DA21AD">
        <w:t>make in our behavior.</w:t>
      </w:r>
      <w:r w:rsidR="00AC0B5B">
        <w:t>’</w:t>
      </w:r>
      <w:r w:rsidR="00DA21AD">
        <w:t xml:space="preserve"> </w:t>
      </w:r>
      <w:r w:rsidR="00AC0B5B">
        <w:t>The product of their failure being unpredictable and complex</w:t>
      </w:r>
      <w:r w:rsidR="00684D03">
        <w:t xml:space="preserve">; the same unpredictability that arises </w:t>
      </w:r>
      <w:r w:rsidR="003E1442">
        <w:t>with any drastic change in our lives.</w:t>
      </w:r>
    </w:p>
    <w:p w14:paraId="4D49AE71" w14:textId="77777777" w:rsidR="00074277" w:rsidRDefault="00074277" w:rsidP="00074277"/>
    <w:p w14:paraId="46C9A4F5" w14:textId="77777777" w:rsidR="00074277" w:rsidRDefault="00074277" w:rsidP="00074277">
      <w:pPr>
        <w:jc w:val="center"/>
      </w:pPr>
      <w:r>
        <w:rPr>
          <w:noProof/>
        </w:rPr>
        <w:drawing>
          <wp:inline distT="0" distB="0" distL="0" distR="0" wp14:anchorId="1D0726D4" wp14:editId="4EB397B1">
            <wp:extent cx="5606000" cy="2749069"/>
            <wp:effectExtent l="0" t="0" r="7620" b="0"/>
            <wp:docPr id="77" name="Picture 77" descr="../yasunao-t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yasunao-ton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8252" cy="2755077"/>
                    </a:xfrm>
                    <a:prstGeom prst="rect">
                      <a:avLst/>
                    </a:prstGeom>
                    <a:noFill/>
                    <a:ln>
                      <a:noFill/>
                    </a:ln>
                  </pic:spPr>
                </pic:pic>
              </a:graphicData>
            </a:graphic>
          </wp:inline>
        </w:drawing>
      </w:r>
    </w:p>
    <w:p w14:paraId="40CA25F8" w14:textId="77777777" w:rsidR="00074277" w:rsidRPr="00AB282B" w:rsidRDefault="00074277" w:rsidP="00074277">
      <w:pPr>
        <w:keepNext/>
        <w:jc w:val="center"/>
      </w:pPr>
    </w:p>
    <w:p w14:paraId="261F6234" w14:textId="77777777" w:rsidR="00074277" w:rsidRDefault="00074277" w:rsidP="00074277">
      <w:pPr>
        <w:pStyle w:val="Caption"/>
      </w:pPr>
      <w:bookmarkStart w:id="57" w:name="_Toc456223717"/>
      <w:r>
        <w:t xml:space="preserve">Figure </w:t>
      </w:r>
      <w:fldSimple w:instr=" SEQ Figure \* ARABIC ">
        <w:r w:rsidR="00CB1B8C">
          <w:rPr>
            <w:noProof/>
          </w:rPr>
          <w:t>21</w:t>
        </w:r>
      </w:fldSimple>
      <w:r>
        <w:t>. Yasanao Tone and his "Wounded CD", a compact disc prepared with pieces of tape.</w:t>
      </w:r>
      <w:bookmarkEnd w:id="57"/>
    </w:p>
    <w:p w14:paraId="1EB5FD78" w14:textId="77777777" w:rsidR="00074277" w:rsidRPr="00074277" w:rsidRDefault="00074277" w:rsidP="00074277"/>
    <w:p w14:paraId="27204F46" w14:textId="6DBB78A2" w:rsidR="00DA21AD" w:rsidRDefault="00DA21AD" w:rsidP="00AA281D">
      <w:r>
        <w:tab/>
        <w:t xml:space="preserve">When my car was totaled in the winter of 2015, I </w:t>
      </w:r>
      <w:r w:rsidR="00B460D6">
        <w:t>felt</w:t>
      </w:r>
      <w:r>
        <w:t xml:space="preserve"> like I had lost an appendage. I had relied on it daily for the past fifteen </w:t>
      </w:r>
      <w:r w:rsidR="00EE123D">
        <w:t>years, t</w:t>
      </w:r>
      <w:r w:rsidR="00A86647">
        <w:t xml:space="preserve">o have it suddenly die </w:t>
      </w:r>
      <w:r w:rsidR="00EE123D">
        <w:t>affect</w:t>
      </w:r>
      <w:r w:rsidR="00A86647">
        <w:t>ed</w:t>
      </w:r>
      <w:r w:rsidR="00EE123D">
        <w:t xml:space="preserve"> me in a drastic and immediate way</w:t>
      </w:r>
      <w:r w:rsidR="00751E71">
        <w:t>.</w:t>
      </w:r>
      <w:r w:rsidR="00B93E71">
        <w:t xml:space="preserve"> Of course in the end it’s only a car, something that’s entir</w:t>
      </w:r>
      <w:r w:rsidR="00AA281D">
        <w:t xml:space="preserve">ely replaceable; </w:t>
      </w:r>
      <w:r w:rsidR="007D5B84">
        <w:t>I was still able to ride the</w:t>
      </w:r>
      <w:r w:rsidR="008D2E4C">
        <w:t xml:space="preserve"> bus or bum</w:t>
      </w:r>
      <w:r w:rsidR="00AA281D">
        <w:t xml:space="preserve"> rides from my friends. </w:t>
      </w:r>
      <w:r w:rsidR="008D2E4C">
        <w:t xml:space="preserve">But there is still conceptual weight in </w:t>
      </w:r>
      <w:r w:rsidR="008D2E4C">
        <w:lastRenderedPageBreak/>
        <w:t xml:space="preserve">dealing with the loss of an inanimate object. </w:t>
      </w:r>
      <w:r w:rsidR="007D5B84">
        <w:t>Could</w:t>
      </w:r>
      <w:r w:rsidR="007814CD">
        <w:t xml:space="preserve"> the destruction of </w:t>
      </w:r>
      <w:r w:rsidR="008105F3">
        <w:t>my car, coupled with the intent</w:t>
      </w:r>
      <w:r w:rsidR="007814CD">
        <w:t xml:space="preserve"> </w:t>
      </w:r>
      <w:r w:rsidR="003F1FF8">
        <w:t xml:space="preserve">I </w:t>
      </w:r>
      <w:r w:rsidR="008105F3">
        <w:t xml:space="preserve">prescribed to </w:t>
      </w:r>
      <w:r w:rsidR="008105F3">
        <w:rPr>
          <w:i/>
        </w:rPr>
        <w:t>Red Mitsubishi</w:t>
      </w:r>
      <w:r w:rsidR="007814CD">
        <w:t xml:space="preserve">, </w:t>
      </w:r>
      <w:r w:rsidR="003F1FF8">
        <w:t>evoke moments of human mortality?</w:t>
      </w:r>
    </w:p>
    <w:p w14:paraId="1FA592E8" w14:textId="33879390" w:rsidR="000435DD" w:rsidRPr="00855AC0" w:rsidRDefault="000435DD" w:rsidP="007A2EF0">
      <w:pPr>
        <w:ind w:firstLine="720"/>
      </w:pPr>
      <w:r>
        <w:t xml:space="preserve">Jonathon Schipper’s </w:t>
      </w:r>
      <w:r>
        <w:rPr>
          <w:i/>
        </w:rPr>
        <w:t>Slow Motion Car Crash</w:t>
      </w:r>
      <w:r w:rsidR="008105F3">
        <w:rPr>
          <w:i/>
        </w:rPr>
        <w:t xml:space="preserve"> </w:t>
      </w:r>
      <w:r w:rsidR="00B27CDA">
        <w:t>is a</w:t>
      </w:r>
      <w:r w:rsidR="008105F3">
        <w:t xml:space="preserve"> long duration installation th</w:t>
      </w:r>
      <w:r w:rsidR="00DC0DEA">
        <w:t>at slowly smashes a car into a</w:t>
      </w:r>
      <w:r w:rsidR="008105F3">
        <w:t xml:space="preserve"> wall</w:t>
      </w:r>
      <w:r w:rsidR="005664B2">
        <w:t xml:space="preserve"> over the course of a month</w:t>
      </w:r>
      <w:r w:rsidR="00BB4251">
        <w:t>.</w:t>
      </w:r>
      <w:r w:rsidR="008105F3">
        <w:t xml:space="preserve"> </w:t>
      </w:r>
      <w:r w:rsidR="00BB4251">
        <w:t xml:space="preserve">With the aid of a hydraulic cylinder, the car is </w:t>
      </w:r>
      <w:r w:rsidR="0065636E">
        <w:t>set to move “</w:t>
      </w:r>
      <w:r w:rsidR="00BB4251" w:rsidRPr="00BB4251">
        <w:t xml:space="preserve">at a speed of 7mm per hour in a choreographed </w:t>
      </w:r>
      <w:r w:rsidR="00BB4251">
        <w:t>collision.”</w:t>
      </w:r>
      <w:r w:rsidR="004F4220">
        <w:rPr>
          <w:rStyle w:val="FootnoteReference"/>
        </w:rPr>
        <w:footnoteReference w:id="32"/>
      </w:r>
      <w:r w:rsidR="0065636E">
        <w:t xml:space="preserve"> </w:t>
      </w:r>
      <w:r w:rsidR="00C669B6">
        <w:t>T</w:t>
      </w:r>
      <w:r w:rsidR="00855AC0">
        <w:t xml:space="preserve">he artist states that the car’s smashing into the wall represents </w:t>
      </w:r>
      <w:r w:rsidR="00855AC0" w:rsidRPr="00855AC0">
        <w:t xml:space="preserve">a </w:t>
      </w:r>
      <w:r w:rsidR="00855AC0">
        <w:t>“</w:t>
      </w:r>
      <w:r w:rsidR="00855AC0" w:rsidRPr="00855AC0">
        <w:t>dramatic inevitability that reflects our own mortality</w:t>
      </w:r>
      <w:r w:rsidR="001578F9">
        <w:t>,</w:t>
      </w:r>
      <w:r w:rsidR="00855AC0">
        <w:t>”</w:t>
      </w:r>
    </w:p>
    <w:p w14:paraId="2E018FC5" w14:textId="77777777" w:rsidR="000435DD" w:rsidRDefault="000435DD" w:rsidP="000435DD"/>
    <w:p w14:paraId="0CF548F8" w14:textId="77777777" w:rsidR="000435DD" w:rsidRDefault="000435DD" w:rsidP="000435DD">
      <w:pPr>
        <w:keepNext/>
        <w:jc w:val="center"/>
      </w:pPr>
      <w:r>
        <w:rPr>
          <w:noProof/>
        </w:rPr>
        <w:drawing>
          <wp:inline distT="0" distB="0" distL="0" distR="0" wp14:anchorId="5D38EA4E" wp14:editId="251DA21B">
            <wp:extent cx="5687060" cy="2796466"/>
            <wp:effectExtent l="0" t="0" r="2540" b="0"/>
            <wp:docPr id="23" name="Picture 23" descr="figures/slow-motion-car-cras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slow-motion-car-crash.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12941" b="12938"/>
                    <a:stretch/>
                  </pic:blipFill>
                  <pic:spPr bwMode="auto">
                    <a:xfrm>
                      <a:off x="0" y="0"/>
                      <a:ext cx="5710862" cy="2808170"/>
                    </a:xfrm>
                    <a:prstGeom prst="rect">
                      <a:avLst/>
                    </a:prstGeom>
                    <a:noFill/>
                    <a:ln>
                      <a:noFill/>
                    </a:ln>
                    <a:extLst>
                      <a:ext uri="{53640926-AAD7-44D8-BBD7-CCE9431645EC}">
                        <a14:shadowObscured xmlns:a14="http://schemas.microsoft.com/office/drawing/2010/main"/>
                      </a:ext>
                    </a:extLst>
                  </pic:spPr>
                </pic:pic>
              </a:graphicData>
            </a:graphic>
          </wp:inline>
        </w:drawing>
      </w:r>
    </w:p>
    <w:p w14:paraId="38FD01C0" w14:textId="501D5146" w:rsidR="000435DD" w:rsidRDefault="000435DD" w:rsidP="000435DD">
      <w:pPr>
        <w:pStyle w:val="Caption"/>
      </w:pPr>
      <w:bookmarkStart w:id="58" w:name="_Toc456223718"/>
      <w:r>
        <w:t xml:space="preserve">Figure </w:t>
      </w:r>
      <w:fldSimple w:instr=" SEQ Figure \* ARABIC ">
        <w:r w:rsidR="00CB1B8C">
          <w:rPr>
            <w:noProof/>
          </w:rPr>
          <w:t>22</w:t>
        </w:r>
      </w:fldSimple>
      <w:r>
        <w:t xml:space="preserve">. </w:t>
      </w:r>
      <w:r w:rsidR="00620EE2">
        <w:t xml:space="preserve">Midway through </w:t>
      </w:r>
      <w:r>
        <w:t xml:space="preserve">Jonathon Schipper’s </w:t>
      </w:r>
      <w:r w:rsidRPr="000435DD">
        <w:rPr>
          <w:i/>
        </w:rPr>
        <w:t>Slow Motion Car Crash</w:t>
      </w:r>
      <w:r w:rsidR="00A3412B" w:rsidRPr="00F04883">
        <w:rPr>
          <w:i/>
        </w:rPr>
        <w:t>.</w:t>
      </w:r>
      <w:bookmarkEnd w:id="58"/>
    </w:p>
    <w:p w14:paraId="102768DB" w14:textId="77777777" w:rsidR="007C11F1" w:rsidRDefault="007C11F1" w:rsidP="007C11F1"/>
    <w:p w14:paraId="6AC52FDF" w14:textId="3A85750C" w:rsidR="00567524" w:rsidRDefault="005664B2" w:rsidP="007C11F1">
      <w:r>
        <w:tab/>
        <w:t>Because of the rate of the car’s movement, it’s unlikely</w:t>
      </w:r>
      <w:r w:rsidR="006539B0">
        <w:t xml:space="preserve"> that anyone</w:t>
      </w:r>
      <w:r>
        <w:t xml:space="preserve"> could witness any real destruction during a single visit installation. Only snapshots of the car’s destruction </w:t>
      </w:r>
      <w:r w:rsidR="006E1E28">
        <w:t>can be glimpsed.</w:t>
      </w:r>
      <w:r w:rsidR="006539B0">
        <w:t xml:space="preserve"> </w:t>
      </w:r>
      <w:r w:rsidR="007D5B84">
        <w:t xml:space="preserve">And </w:t>
      </w:r>
      <w:r w:rsidR="006539B0">
        <w:t>Comparably, w</w:t>
      </w:r>
      <w:r>
        <w:t xml:space="preserve">e seldom </w:t>
      </w:r>
      <w:r w:rsidR="006E1E28">
        <w:t>recognize</w:t>
      </w:r>
      <w:r>
        <w:t xml:space="preserve"> the mortality </w:t>
      </w:r>
      <w:r w:rsidR="005933F1">
        <w:t>of ourselves</w:t>
      </w:r>
      <w:r w:rsidR="008C346A">
        <w:t xml:space="preserve"> </w:t>
      </w:r>
      <w:r w:rsidR="00F44250">
        <w:t xml:space="preserve">or others </w:t>
      </w:r>
      <w:r w:rsidR="007A1659">
        <w:t xml:space="preserve">unless over </w:t>
      </w:r>
      <w:r w:rsidR="002073AB">
        <w:t xml:space="preserve">the </w:t>
      </w:r>
      <w:r w:rsidR="006539B0">
        <w:t xml:space="preserve">measure </w:t>
      </w:r>
      <w:r w:rsidR="006E1E28">
        <w:t xml:space="preserve">of </w:t>
      </w:r>
      <w:r w:rsidR="002073AB">
        <w:t>a long period</w:t>
      </w:r>
      <w:r w:rsidR="008C346A">
        <w:t>.</w:t>
      </w:r>
    </w:p>
    <w:p w14:paraId="52E6524F" w14:textId="77777777" w:rsidR="00657190" w:rsidRDefault="00567524" w:rsidP="00657190">
      <w:r>
        <w:tab/>
      </w:r>
      <w:r>
        <w:rPr>
          <w:i/>
        </w:rPr>
        <w:t>Red Mitsubishi</w:t>
      </w:r>
      <w:r>
        <w:t xml:space="preserve"> offered </w:t>
      </w:r>
      <w:r w:rsidR="0071200E">
        <w:t>a similar glimpse</w:t>
      </w:r>
      <w:r>
        <w:t xml:space="preserve"> into its inevitable demise</w:t>
      </w:r>
      <w:r w:rsidR="000C1798">
        <w:t xml:space="preserve"> </w:t>
      </w:r>
      <w:r w:rsidR="00617BF0">
        <w:t>(</w:t>
      </w:r>
      <w:r w:rsidR="007A5D72">
        <w:t xml:space="preserve">regardless of the </w:t>
      </w:r>
      <w:r w:rsidR="00617BF0">
        <w:t>cover</w:t>
      </w:r>
      <w:r w:rsidR="007A5D72">
        <w:t>t repairs</w:t>
      </w:r>
      <w:r w:rsidR="00617BF0">
        <w:t xml:space="preserve"> </w:t>
      </w:r>
      <w:r w:rsidR="0071200E">
        <w:t>made by</w:t>
      </w:r>
      <w:r w:rsidR="007A5D72">
        <w:t xml:space="preserve"> its creator</w:t>
      </w:r>
      <w:r w:rsidR="00617BF0">
        <w:t>)</w:t>
      </w:r>
      <w:r w:rsidR="00C00531">
        <w:t xml:space="preserve">. </w:t>
      </w:r>
      <w:r w:rsidR="00B263F0">
        <w:t>And much like any dying being (and most mechanical objects), its clamor increas</w:t>
      </w:r>
      <w:r w:rsidR="001913E6">
        <w:t>ed as it approached</w:t>
      </w:r>
      <w:r w:rsidR="00B263F0">
        <w:t xml:space="preserve"> death; the solenoids crying out a sonic objection to their sickly state. Left </w:t>
      </w:r>
      <w:r w:rsidR="006E5C2A">
        <w:t>to their own device</w:t>
      </w:r>
      <w:r w:rsidR="004F32E1">
        <w:t>s</w:t>
      </w:r>
      <w:r w:rsidR="006E5C2A">
        <w:t xml:space="preserve"> (</w:t>
      </w:r>
      <w:r w:rsidR="00181902">
        <w:t xml:space="preserve">quite </w:t>
      </w:r>
      <w:r w:rsidR="00D41FD2">
        <w:t>literally), they eventually fe</w:t>
      </w:r>
      <w:r w:rsidR="006E5C2A">
        <w:t>ll silent.</w:t>
      </w:r>
      <w:r w:rsidR="00657190">
        <w:t xml:space="preserve"> </w:t>
      </w:r>
    </w:p>
    <w:p w14:paraId="755EE8CB" w14:textId="2ECBEF73" w:rsidR="00C54C68" w:rsidRDefault="006E5C2A" w:rsidP="00CA43BE">
      <w:pPr>
        <w:ind w:firstLine="720"/>
      </w:pPr>
      <w:r>
        <w:lastRenderedPageBreak/>
        <w:t xml:space="preserve">As Bennett mentions, the installation drew attention to the “efficacy of objects in excess of the human meanings, design, or purposes they express or serve.” </w:t>
      </w:r>
      <w:r w:rsidR="00E009DB">
        <w:rPr>
          <w:i/>
        </w:rPr>
        <w:t xml:space="preserve">Red Mitsubishi </w:t>
      </w:r>
      <w:r w:rsidR="005E348D">
        <w:t>rattled</w:t>
      </w:r>
      <w:r w:rsidR="00E009DB">
        <w:t xml:space="preserve"> away at an untenable rate, and with it emerged</w:t>
      </w:r>
      <w:r w:rsidR="00693E29">
        <w:t xml:space="preserve"> a variet</w:t>
      </w:r>
      <w:r w:rsidR="00AD0000">
        <w:t>y of caterwauls and death calls</w:t>
      </w:r>
      <w:r w:rsidR="00322EEB">
        <w:t>. And this was its pitch; t</w:t>
      </w:r>
      <w:r w:rsidR="00C54C68">
        <w:t>he system’s f</w:t>
      </w:r>
      <w:r w:rsidR="002F6A0B">
        <w:t>lailing and</w:t>
      </w:r>
      <w:r w:rsidR="00C54C68">
        <w:t xml:space="preserve"> shriek</w:t>
      </w:r>
      <w:r w:rsidR="006E1130">
        <w:t xml:space="preserve">s. </w:t>
      </w:r>
      <w:r w:rsidR="00322EEB">
        <w:t>‘</w:t>
      </w:r>
      <w:r w:rsidR="006E1130">
        <w:t>The grid’</w:t>
      </w:r>
      <w:r w:rsidR="00322EEB">
        <w:t>s heart fluttered</w:t>
      </w:r>
      <w:r w:rsidR="006E1130">
        <w:t>’</w:t>
      </w:r>
      <w:r w:rsidR="007E5F3C">
        <w:t xml:space="preserve"> and</w:t>
      </w:r>
      <w:r w:rsidR="00322EEB">
        <w:t xml:space="preserve"> allowed moments of </w:t>
      </w:r>
      <w:r w:rsidR="007E5F3C">
        <w:t xml:space="preserve">mortality to </w:t>
      </w:r>
      <w:r w:rsidR="0029785D">
        <w:t xml:space="preserve">seen through </w:t>
      </w:r>
      <w:r w:rsidR="007E5F3C">
        <w:t>the</w:t>
      </w:r>
      <w:r w:rsidR="00322EEB">
        <w:t xml:space="preserve"> mechatronic</w:t>
      </w:r>
      <w:r w:rsidR="00F418A4">
        <w:t>’</w:t>
      </w:r>
      <w:r w:rsidR="00322EEB">
        <w:t>s</w:t>
      </w:r>
      <w:r w:rsidR="00F418A4">
        <w:t xml:space="preserve"> </w:t>
      </w:r>
      <w:r w:rsidR="005E1E46">
        <w:t>limited existence</w:t>
      </w:r>
      <w:r w:rsidR="00322EEB">
        <w:t>.</w:t>
      </w:r>
    </w:p>
    <w:p w14:paraId="5ADD1E97" w14:textId="77777777" w:rsidR="00687ADE" w:rsidRPr="007C11F1" w:rsidRDefault="00687ADE" w:rsidP="00CA43BE">
      <w:pPr>
        <w:ind w:firstLine="720"/>
      </w:pPr>
    </w:p>
    <w:p w14:paraId="4A849255" w14:textId="79B5FDDD" w:rsidR="004A2335" w:rsidRDefault="004532A2" w:rsidP="00C67F20">
      <w:pPr>
        <w:pStyle w:val="Heading1"/>
      </w:pPr>
      <w:bookmarkStart w:id="59" w:name="_Toc456223679"/>
      <w:r>
        <w:rPr>
          <w:noProof/>
        </w:rPr>
        <w:lastRenderedPageBreak/>
        <w:drawing>
          <wp:anchor distT="0" distB="0" distL="114300" distR="114300" simplePos="0" relativeHeight="251666432" behindDoc="1" locked="0" layoutInCell="1" allowOverlap="1" wp14:anchorId="6A927C5D" wp14:editId="12B854F1">
            <wp:simplePos x="0" y="0"/>
            <wp:positionH relativeFrom="column">
              <wp:posOffset>1537543</wp:posOffset>
            </wp:positionH>
            <wp:positionV relativeFrom="paragraph">
              <wp:posOffset>116205</wp:posOffset>
            </wp:positionV>
            <wp:extent cx="5704205" cy="2808605"/>
            <wp:effectExtent l="0" t="0" r="10795" b="10795"/>
            <wp:wrapNone/>
            <wp:docPr id="4" name="Picture 4" descr="../be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ast.jpg"/>
                    <pic:cNvPicPr>
                      <a:picLocks noChangeAspect="1" noChangeArrowheads="1"/>
                    </pic:cNvPicPr>
                  </pic:nvPicPr>
                  <pic:blipFill>
                    <a:blip r:embed="rId36">
                      <a:alphaModFix amt="60000"/>
                      <a:extLst>
                        <a:ext uri="{28A0092B-C50C-407E-A947-70E740481C1C}">
                          <a14:useLocalDpi xmlns:a14="http://schemas.microsoft.com/office/drawing/2010/main" val="0"/>
                        </a:ext>
                      </a:extLst>
                    </a:blip>
                    <a:srcRect/>
                    <a:stretch>
                      <a:fillRect/>
                    </a:stretch>
                  </pic:blipFill>
                  <pic:spPr bwMode="auto">
                    <a:xfrm>
                      <a:off x="0" y="0"/>
                      <a:ext cx="5704205" cy="280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4A2335">
        <w:br/>
      </w:r>
      <w:r w:rsidR="004C6B46">
        <w:t>Mechatronic Performance // Beast</w:t>
      </w:r>
      <w:bookmarkEnd w:id="59"/>
    </w:p>
    <w:p w14:paraId="6D06384F" w14:textId="3A62D961" w:rsidR="00040143" w:rsidRDefault="005F445F" w:rsidP="005F445F">
      <w:pPr>
        <w:rPr>
          <w:i/>
        </w:rPr>
      </w:pPr>
      <w:r>
        <w:rPr>
          <w:i/>
        </w:rPr>
        <w:t>"</w:t>
      </w:r>
      <w:r w:rsidR="00A82345">
        <w:rPr>
          <w:i/>
        </w:rPr>
        <w:t xml:space="preserve">Since the body could not be removed, no one had to worry about how to put it back in. </w:t>
      </w:r>
      <w:r w:rsidR="00040143" w:rsidRPr="00040143">
        <w:rPr>
          <w:i/>
        </w:rPr>
        <w:t>The problem can be precisely dated to the moment when early tape music pioneers first put a tape deck onstage and announced that their performance would consist of hitting the “play” button, and a confused audience asked, “Was that</w:t>
      </w:r>
      <w:r w:rsidR="00040143">
        <w:rPr>
          <w:i/>
        </w:rPr>
        <w:t xml:space="preserve"> really a performance?</w:t>
      </w:r>
    </w:p>
    <w:p w14:paraId="3477C892" w14:textId="29FA24B7" w:rsidR="00ED2BC1" w:rsidRDefault="00040143" w:rsidP="00040143">
      <w:pPr>
        <w:ind w:firstLine="360"/>
        <w:rPr>
          <w:i/>
        </w:rPr>
      </w:pPr>
      <w:r>
        <w:rPr>
          <w:i/>
        </w:rPr>
        <w:t>Since then, the</w:t>
      </w:r>
      <w:r w:rsidR="005F445F" w:rsidRPr="00826DF4">
        <w:rPr>
          <w:i/>
        </w:rPr>
        <w:t xml:space="preserve"> problem has been reformulated again and again in various ways yet never solved. For the entire problem is just on</w:t>
      </w:r>
      <w:r w:rsidR="007538AF">
        <w:rPr>
          <w:i/>
        </w:rPr>
        <w:t xml:space="preserve">e window into the tension residing at the very core of modern life – that </w:t>
      </w:r>
      <w:r w:rsidR="005F445F" w:rsidRPr="00826DF4">
        <w:rPr>
          <w:i/>
        </w:rPr>
        <w:t>between the human body and the machine. (...) It cannot be solved in the sense of a solution that can make a problem disappear. It can only be experi</w:t>
      </w:r>
      <w:r w:rsidR="005F445F">
        <w:rPr>
          <w:i/>
        </w:rPr>
        <w:t xml:space="preserve">enced in various ways. (...) </w:t>
      </w:r>
    </w:p>
    <w:p w14:paraId="544DD065" w14:textId="3B2C00E1" w:rsidR="005F445F" w:rsidRDefault="005F445F" w:rsidP="00ED2BC1">
      <w:pPr>
        <w:ind w:firstLine="360"/>
      </w:pPr>
      <w:r>
        <w:rPr>
          <w:i/>
        </w:rPr>
        <w:t>A</w:t>
      </w:r>
      <w:r w:rsidRPr="00826DF4">
        <w:rPr>
          <w:i/>
        </w:rPr>
        <w:t>rtists who use machines must do so critically; not celebrating technology but questioning and probing it, examining its problematic nature, illuminating or clarifying tensions between technology and the body, and thus offering the kinds of insights only art can provide concerning the nature of life</w:t>
      </w:r>
      <w:r w:rsidR="007538AF">
        <w:rPr>
          <w:i/>
        </w:rPr>
        <w:t xml:space="preserve"> at the dawn of the third millennium</w:t>
      </w:r>
      <w:r w:rsidRPr="00826DF4">
        <w:rPr>
          <w:i/>
        </w:rPr>
        <w:t>.</w:t>
      </w:r>
      <w:r w:rsidR="004963C3">
        <w:t>"</w:t>
      </w:r>
    </w:p>
    <w:p w14:paraId="42B27C0D" w14:textId="5498BE06" w:rsidR="005F445F" w:rsidRPr="005F445F" w:rsidRDefault="005F445F" w:rsidP="005F445F">
      <w:pPr>
        <w:pStyle w:val="ListParagraph"/>
        <w:numPr>
          <w:ilvl w:val="0"/>
          <w:numId w:val="25"/>
        </w:numPr>
      </w:pPr>
      <w:r>
        <w:t>Bob Ostertag</w:t>
      </w:r>
      <w:r w:rsidR="004963C3">
        <w:t xml:space="preserve">, </w:t>
      </w:r>
      <w:r w:rsidR="004963C3">
        <w:rPr>
          <w:i/>
        </w:rPr>
        <w:t>Human Bodies, Computer Music</w:t>
      </w:r>
      <w:r w:rsidR="00C914E0">
        <w:rPr>
          <w:rStyle w:val="FootnoteReference"/>
        </w:rPr>
        <w:footnoteReference w:id="33"/>
      </w:r>
    </w:p>
    <w:p w14:paraId="79033964" w14:textId="043CEF7F" w:rsidR="004A2335" w:rsidRDefault="0070099D" w:rsidP="004A2335">
      <w:pPr>
        <w:pStyle w:val="Heading2"/>
      </w:pPr>
      <w:bookmarkStart w:id="60" w:name="_Toc456223680"/>
      <w:r>
        <w:t>A Fertile Ground</w:t>
      </w:r>
      <w:bookmarkEnd w:id="60"/>
    </w:p>
    <w:p w14:paraId="423D569D" w14:textId="77777777" w:rsidR="001B0AE0" w:rsidRDefault="00D57A95" w:rsidP="00EE1E3E">
      <w:pPr>
        <w:ind w:firstLine="720"/>
      </w:pPr>
      <w:r>
        <w:t>In computer music, a performance might consist of a performer</w:t>
      </w:r>
      <w:r w:rsidR="00B90CFD">
        <w:t xml:space="preserve"> “sitting on stage and carefully moving a knob a fraction of an inch,” or “</w:t>
      </w:r>
      <w:r w:rsidR="007538AF">
        <w:t>sitting on stage and moving a cursor by dragging one’s finger across a tra</w:t>
      </w:r>
      <w:r>
        <w:t>ck pad in millimeter increments.</w:t>
      </w:r>
      <w:r w:rsidR="007538AF">
        <w:t>”</w:t>
      </w:r>
      <w:r w:rsidR="001B0AE0">
        <w:rPr>
          <w:rStyle w:val="FootnoteReference"/>
        </w:rPr>
        <w:footnoteReference w:id="34"/>
      </w:r>
      <w:r w:rsidR="001B0AE0">
        <w:t xml:space="preserve"> </w:t>
      </w:r>
    </w:p>
    <w:p w14:paraId="7A74ED13" w14:textId="1E8F3632" w:rsidR="00ED2B66" w:rsidRPr="00ED2B66" w:rsidRDefault="001B0AE0" w:rsidP="00ED2B66">
      <w:pPr>
        <w:ind w:firstLine="720"/>
      </w:pPr>
      <w:r>
        <w:lastRenderedPageBreak/>
        <w:t>Thus we enter the age old critique of most electronic music performances. How can a</w:t>
      </w:r>
      <w:r w:rsidR="00BE1573">
        <w:t xml:space="preserve"> </w:t>
      </w:r>
      <w:r>
        <w:t xml:space="preserve">modern </w:t>
      </w:r>
      <w:r w:rsidR="00BE1573">
        <w:t xml:space="preserve">electronic musician </w:t>
      </w:r>
      <w:r w:rsidR="007538AF">
        <w:t xml:space="preserve">can </w:t>
      </w:r>
      <w:r w:rsidR="00BE1573">
        <w:t>travel the vast technological distance bet</w:t>
      </w:r>
      <w:r>
        <w:t>ween her body and the computer?</w:t>
      </w:r>
      <w:r w:rsidR="007538AF">
        <w:t xml:space="preserve"> </w:t>
      </w:r>
      <w:r w:rsidR="005E7BDB">
        <w:t xml:space="preserve">Ostertag </w:t>
      </w:r>
      <w:r w:rsidR="00A913A4">
        <w:t>concludes that the only current path is to clarify “the tensions between technology and the body.”</w:t>
      </w:r>
      <w:r w:rsidR="002E6CB8">
        <w:rPr>
          <w:rStyle w:val="FootnoteReference"/>
        </w:rPr>
        <w:footnoteReference w:id="35"/>
      </w:r>
      <w:r>
        <w:t xml:space="preserve"> He sees no immediate solution</w:t>
      </w:r>
      <w:r w:rsidR="003B2EC5">
        <w:t xml:space="preserve">, but rather </w:t>
      </w:r>
      <w:r w:rsidR="00FD1F09">
        <w:t>ask</w:t>
      </w:r>
      <w:r w:rsidR="00CA396E">
        <w:t>s us to investigate</w:t>
      </w:r>
      <w:r w:rsidR="003B2EC5">
        <w:t xml:space="preserve"> the difficulties inherent between humans and machines</w:t>
      </w:r>
      <w:r>
        <w:t>.</w:t>
      </w:r>
      <w:r w:rsidR="00ED2B66">
        <w:t xml:space="preserve"> </w:t>
      </w:r>
      <w:r w:rsidR="00CC2CC6">
        <w:rPr>
          <w:i/>
        </w:rPr>
        <w:t>Beast</w:t>
      </w:r>
      <w:r w:rsidR="00ED2B66">
        <w:rPr>
          <w:i/>
        </w:rPr>
        <w:t xml:space="preserve"> </w:t>
      </w:r>
      <w:r w:rsidR="00CC2CC6">
        <w:t xml:space="preserve">is a mechatronic performance </w:t>
      </w:r>
      <w:r w:rsidR="00ED2B66">
        <w:t xml:space="preserve">that, </w:t>
      </w:r>
      <w:r w:rsidR="00CC2CC6">
        <w:t xml:space="preserve">much like </w:t>
      </w:r>
      <w:r w:rsidR="00CC2CC6">
        <w:rPr>
          <w:i/>
        </w:rPr>
        <w:t>Animal</w:t>
      </w:r>
      <w:r w:rsidR="00ED2B66">
        <w:rPr>
          <w:i/>
        </w:rPr>
        <w:t xml:space="preserve">, </w:t>
      </w:r>
      <w:r w:rsidR="00ED2B66">
        <w:t>investigates this tension.</w:t>
      </w:r>
    </w:p>
    <w:p w14:paraId="662F4857" w14:textId="5AE7F376" w:rsidR="00A913A4" w:rsidRPr="00744E21" w:rsidRDefault="00B6080E" w:rsidP="00ED2B66">
      <w:pPr>
        <w:ind w:firstLine="720"/>
      </w:pPr>
      <w:r>
        <w:rPr>
          <w:i/>
        </w:rPr>
        <w:t>Beast</w:t>
      </w:r>
      <w:r>
        <w:t xml:space="preserve"> creates a malleable narrative between</w:t>
      </w:r>
      <w:r w:rsidR="00482052">
        <w:t xml:space="preserve"> a performer and </w:t>
      </w:r>
      <w:r>
        <w:t xml:space="preserve">a </w:t>
      </w:r>
      <w:r w:rsidR="00482052">
        <w:t xml:space="preserve">responsive </w:t>
      </w:r>
      <w:r w:rsidR="00ED2B66">
        <w:t xml:space="preserve">mechatronic </w:t>
      </w:r>
      <w:r>
        <w:t>sculpture. T</w:t>
      </w:r>
      <w:r w:rsidR="00482052">
        <w:t>his piece focuses intently on the relationship betw</w:t>
      </w:r>
      <w:r>
        <w:t>een the performer and the object</w:t>
      </w:r>
      <w:r w:rsidR="00482052">
        <w:t>. While the object does have a kinship to the Odradek, that kinship</w:t>
      </w:r>
      <w:r w:rsidR="00BF5CF3">
        <w:t xml:space="preserve"> is the starting point of </w:t>
      </w:r>
      <w:r w:rsidR="00BF5CF3">
        <w:rPr>
          <w:i/>
        </w:rPr>
        <w:t>Beast</w:t>
      </w:r>
      <w:r w:rsidR="00482052">
        <w:rPr>
          <w:i/>
        </w:rPr>
        <w:t xml:space="preserve">, </w:t>
      </w:r>
      <w:r w:rsidR="00BF5CF3">
        <w:t>as opposed to a reference</w:t>
      </w:r>
      <w:r w:rsidR="00482052">
        <w:t>.</w:t>
      </w:r>
      <w:r w:rsidR="00744E21">
        <w:t xml:space="preserve"> This performance is beyond the point of </w:t>
      </w:r>
      <w:r w:rsidR="0058691F">
        <w:rPr>
          <w:i/>
        </w:rPr>
        <w:t>Frankenstein</w:t>
      </w:r>
      <w:r w:rsidR="00744E21">
        <w:rPr>
          <w:i/>
        </w:rPr>
        <w:t>-</w:t>
      </w:r>
      <w:r w:rsidR="00744E21">
        <w:t>like experimentation</w:t>
      </w:r>
      <w:r>
        <w:t xml:space="preserve">, which was the focus of </w:t>
      </w:r>
      <w:r>
        <w:rPr>
          <w:i/>
        </w:rPr>
        <w:t>Animal</w:t>
      </w:r>
      <w:r w:rsidR="00744E21">
        <w:t>.</w:t>
      </w:r>
    </w:p>
    <w:p w14:paraId="7A0ABF05" w14:textId="1A98FBB4" w:rsidR="006342FA" w:rsidRDefault="00482052" w:rsidP="00BF5CF3">
      <w:pPr>
        <w:ind w:firstLine="720"/>
      </w:pPr>
      <w:r>
        <w:t xml:space="preserve">The piece </w:t>
      </w:r>
      <w:r w:rsidR="00FB61AA">
        <w:t xml:space="preserve">with a sculpture in the center of the stage, and three rotary solenoids surrounding the </w:t>
      </w:r>
      <w:r w:rsidR="00C148C0">
        <w:t>sculpture</w:t>
      </w:r>
      <w:r w:rsidR="0018124A">
        <w:t xml:space="preserve"> </w:t>
      </w:r>
      <w:r w:rsidR="00FB61AA">
        <w:t xml:space="preserve">and covered with </w:t>
      </w:r>
      <w:r w:rsidR="00567604">
        <w:t>small brass</w:t>
      </w:r>
      <w:r w:rsidR="00A70987">
        <w:t xml:space="preserve"> chimes</w:t>
      </w:r>
      <w:r w:rsidR="00C148C0">
        <w:t xml:space="preserve">. </w:t>
      </w:r>
      <w:r w:rsidR="00566D22">
        <w:t xml:space="preserve">Much like </w:t>
      </w:r>
      <w:r w:rsidR="00566D22">
        <w:rPr>
          <w:i/>
        </w:rPr>
        <w:t xml:space="preserve">Animal, </w:t>
      </w:r>
      <w:r w:rsidR="00566D22">
        <w:t>t</w:t>
      </w:r>
      <w:r>
        <w:t>he object stands a</w:t>
      </w:r>
      <w:r w:rsidR="00172A38">
        <w:t>s if had always been there,</w:t>
      </w:r>
      <w:r w:rsidR="00566D22">
        <w:t xml:space="preserve"> </w:t>
      </w:r>
      <w:r w:rsidR="00172A38">
        <w:t xml:space="preserve">and </w:t>
      </w:r>
      <w:r>
        <w:t>alongside it is an open computer</w:t>
      </w:r>
      <w:r w:rsidR="00FB61AA">
        <w:t xml:space="preserve"> and</w:t>
      </w:r>
      <w:r>
        <w:t xml:space="preserve"> a few quarter-inch audio cables</w:t>
      </w:r>
      <w:r w:rsidR="00172A38">
        <w:t xml:space="preserve"> hanging off</w:t>
      </w:r>
      <w:r w:rsidR="00566D22">
        <w:t xml:space="preserve"> a</w:t>
      </w:r>
      <w:r>
        <w:t xml:space="preserve"> nearby lamp.</w:t>
      </w:r>
      <w:r w:rsidR="00261943">
        <w:t xml:space="preserve"> </w:t>
      </w:r>
    </w:p>
    <w:p w14:paraId="31FB90D8" w14:textId="77777777" w:rsidR="00482052" w:rsidRPr="00CC2CC6" w:rsidRDefault="00482052" w:rsidP="00BE1573"/>
    <w:p w14:paraId="1A9B60AB" w14:textId="77777777" w:rsidR="00BF5CF3" w:rsidRDefault="00CA4435" w:rsidP="00BF5CF3">
      <w:pPr>
        <w:keepNext/>
      </w:pPr>
      <w:r>
        <w:rPr>
          <w:noProof/>
        </w:rPr>
        <w:drawing>
          <wp:inline distT="0" distB="0" distL="0" distR="0" wp14:anchorId="5EC045AC" wp14:editId="5A2807E6">
            <wp:extent cx="5706110" cy="1884045"/>
            <wp:effectExtent l="0" t="0" r="8890" b="0"/>
            <wp:docPr id="69" name="Picture 69" descr="../beast-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beast-setu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6110" cy="1884045"/>
                    </a:xfrm>
                    <a:prstGeom prst="rect">
                      <a:avLst/>
                    </a:prstGeom>
                    <a:noFill/>
                    <a:ln>
                      <a:noFill/>
                    </a:ln>
                  </pic:spPr>
                </pic:pic>
              </a:graphicData>
            </a:graphic>
          </wp:inline>
        </w:drawing>
      </w:r>
    </w:p>
    <w:p w14:paraId="0B08C030" w14:textId="5B945FB8" w:rsidR="009C1D7D" w:rsidRDefault="00BF5CF3" w:rsidP="00BF5CF3">
      <w:pPr>
        <w:pStyle w:val="Caption"/>
        <w:jc w:val="both"/>
      </w:pPr>
      <w:bookmarkStart w:id="61" w:name="_Toc456223719"/>
      <w:r>
        <w:t xml:space="preserve">Figure </w:t>
      </w:r>
      <w:fldSimple w:instr=" SEQ Figure \* ARABIC ">
        <w:r w:rsidR="00CB1B8C">
          <w:rPr>
            <w:noProof/>
          </w:rPr>
          <w:t>23</w:t>
        </w:r>
      </w:fldSimple>
      <w:r>
        <w:t xml:space="preserve">. </w:t>
      </w:r>
      <w:r w:rsidR="00C1772C">
        <w:t>The s</w:t>
      </w:r>
      <w:r>
        <w:t xml:space="preserve">etup of </w:t>
      </w:r>
      <w:r w:rsidRPr="003421BA">
        <w:rPr>
          <w:i/>
        </w:rPr>
        <w:t>Beast</w:t>
      </w:r>
      <w:r>
        <w:rPr>
          <w:i/>
        </w:rPr>
        <w:t xml:space="preserve"> </w:t>
      </w:r>
      <w:r>
        <w:t>on the left, a chime resting on a solenoid on the right.</w:t>
      </w:r>
      <w:bookmarkEnd w:id="61"/>
    </w:p>
    <w:p w14:paraId="5184607C" w14:textId="77777777" w:rsidR="001464D3" w:rsidRDefault="001464D3" w:rsidP="009C1D7D"/>
    <w:p w14:paraId="5E764F09" w14:textId="652DE5EE" w:rsidR="001464D3" w:rsidRDefault="001C544B" w:rsidP="00FB61AA">
      <w:pPr>
        <w:ind w:firstLine="720"/>
      </w:pPr>
      <w:r>
        <w:t>The thre</w:t>
      </w:r>
      <w:r w:rsidR="00FB61AA">
        <w:t xml:space="preserve">e solenoids </w:t>
      </w:r>
      <w:r>
        <w:t xml:space="preserve">begin </w:t>
      </w:r>
      <w:r w:rsidR="00FB61AA">
        <w:t xml:space="preserve">quietly </w:t>
      </w:r>
      <w:r>
        <w:t>actuating in metered rhythms, gently pinging the chimes. The performe</w:t>
      </w:r>
      <w:r w:rsidR="00D576EA">
        <w:t>r stares intently at the layout,</w:t>
      </w:r>
      <w:r>
        <w:t xml:space="preserve"> </w:t>
      </w:r>
      <w:r w:rsidR="00D576EA">
        <w:t>b</w:t>
      </w:r>
      <w:r w:rsidR="00735B39">
        <w:t>ut</w:t>
      </w:r>
      <w:r w:rsidR="00295C69">
        <w:t xml:space="preserve"> unlike </w:t>
      </w:r>
      <w:r w:rsidR="00295C69">
        <w:rPr>
          <w:i/>
        </w:rPr>
        <w:t>Animal,</w:t>
      </w:r>
      <w:r w:rsidR="00735B39">
        <w:t xml:space="preserve"> the performer doesn’t approach </w:t>
      </w:r>
      <w:r w:rsidR="00735B39">
        <w:rPr>
          <w:i/>
        </w:rPr>
        <w:t>Beast</w:t>
      </w:r>
      <w:r w:rsidR="00735B39">
        <w:t xml:space="preserve"> as if she’</w:t>
      </w:r>
      <w:r w:rsidR="00D576EA">
        <w:t xml:space="preserve">s contemplating its purpose. </w:t>
      </w:r>
      <w:r w:rsidR="00FB61AA">
        <w:t>Instead, t</w:t>
      </w:r>
      <w:r w:rsidR="00D576EA">
        <w:t xml:space="preserve">he performer is </w:t>
      </w:r>
      <w:r w:rsidR="00FB61AA">
        <w:t xml:space="preserve">merely occupying </w:t>
      </w:r>
      <w:r w:rsidR="00FB61AA">
        <w:lastRenderedPageBreak/>
        <w:t>the space</w:t>
      </w:r>
      <w:r w:rsidR="00D576EA">
        <w:t xml:space="preserve"> with the object</w:t>
      </w:r>
      <w:r w:rsidR="00FB61AA">
        <w:t>, as if they were</w:t>
      </w:r>
      <w:r w:rsidR="0018124A">
        <w:t xml:space="preserve"> acquaintance</w:t>
      </w:r>
      <w:r w:rsidR="00FB61AA">
        <w:t>s</w:t>
      </w:r>
      <w:r w:rsidR="00295C69">
        <w:t>. This isn’t an experiment</w:t>
      </w:r>
      <w:r w:rsidR="00C0549C">
        <w:t xml:space="preserve"> (as</w:t>
      </w:r>
      <w:r w:rsidR="00D576EA">
        <w:t xml:space="preserve"> </w:t>
      </w:r>
      <w:r w:rsidR="00FB61AA">
        <w:t xml:space="preserve">was </w:t>
      </w:r>
      <w:r w:rsidR="00D576EA">
        <w:rPr>
          <w:i/>
        </w:rPr>
        <w:t>Animal</w:t>
      </w:r>
      <w:r w:rsidR="00C0549C">
        <w:t>),</w:t>
      </w:r>
      <w:r w:rsidR="00FB61AA">
        <w:t xml:space="preserve"> it’s a </w:t>
      </w:r>
      <w:r w:rsidR="00B92051">
        <w:t>rendezvous</w:t>
      </w:r>
      <w:r w:rsidR="00295C69">
        <w:t>.</w:t>
      </w:r>
    </w:p>
    <w:p w14:paraId="3956767E" w14:textId="77777777" w:rsidR="00574AE7" w:rsidRDefault="00FF6E48" w:rsidP="009C1D7D">
      <w:r>
        <w:tab/>
      </w:r>
      <w:r w:rsidR="00074A58">
        <w:t xml:space="preserve">On the sculpture itself are three input jacks for </w:t>
      </w:r>
      <w:r w:rsidR="00B92051">
        <w:t xml:space="preserve">the </w:t>
      </w:r>
      <w:r w:rsidR="00074A58">
        <w:t xml:space="preserve">three audio cables, each associated to a solenoid. </w:t>
      </w:r>
      <w:r w:rsidR="00B92051">
        <w:t>The performer begins plugging the</w:t>
      </w:r>
      <w:r>
        <w:t xml:space="preserve"> audio cables into the </w:t>
      </w:r>
      <w:r w:rsidR="00FF0EBF">
        <w:t>sculpture</w:t>
      </w:r>
      <w:r w:rsidR="005D1D34">
        <w:t xml:space="preserve"> </w:t>
      </w:r>
      <w:r w:rsidR="00574AE7">
        <w:t>(</w:t>
      </w:r>
      <w:r w:rsidR="005D1D34">
        <w:t>this mar</w:t>
      </w:r>
      <w:r w:rsidR="00574AE7">
        <w:t>ks the solenoids entrance into a system)</w:t>
      </w:r>
      <w:r w:rsidR="004D1309">
        <w:t xml:space="preserve">. </w:t>
      </w:r>
      <w:r w:rsidR="00574AE7">
        <w:t xml:space="preserve">The </w:t>
      </w:r>
      <w:r w:rsidR="00074A58">
        <w:t>performer</w:t>
      </w:r>
      <w:r w:rsidR="00574AE7">
        <w:t xml:space="preserve"> then</w:t>
      </w:r>
      <w:r w:rsidR="004D1309">
        <w:t xml:space="preserve"> brutishly kicks the brass chime of</w:t>
      </w:r>
      <w:r w:rsidR="00074A58">
        <w:t xml:space="preserve">f </w:t>
      </w:r>
      <w:r w:rsidR="00574AE7">
        <w:t xml:space="preserve">of </w:t>
      </w:r>
      <w:r w:rsidR="00074A58">
        <w:t>the solenoids</w:t>
      </w:r>
      <w:r w:rsidR="00574AE7">
        <w:t xml:space="preserve">, picks up the solenoids, and </w:t>
      </w:r>
      <w:r w:rsidR="004D1309">
        <w:t>stalls them into</w:t>
      </w:r>
      <w:r w:rsidR="00574AE7">
        <w:t xml:space="preserve"> the small wooden fixtures attached to the </w:t>
      </w:r>
      <w:r w:rsidR="002719B2">
        <w:t>objec</w:t>
      </w:r>
      <w:r w:rsidR="004D1309">
        <w:t>t</w:t>
      </w:r>
      <w:r w:rsidR="00263934">
        <w:t xml:space="preserve">. </w:t>
      </w:r>
    </w:p>
    <w:p w14:paraId="0B2BD7EC" w14:textId="01F064EB" w:rsidR="00FF6E48" w:rsidRDefault="007A4637" w:rsidP="00574AE7">
      <w:pPr>
        <w:ind w:firstLine="720"/>
      </w:pPr>
      <w:r>
        <w:t>Loud rhythmic pulses follow</w:t>
      </w:r>
      <w:r w:rsidR="00574AE7">
        <w:t>, amplified by</w:t>
      </w:r>
      <w:r>
        <w:t xml:space="preserve"> </w:t>
      </w:r>
      <w:r w:rsidR="002719B2">
        <w:t xml:space="preserve">the </w:t>
      </w:r>
      <w:r w:rsidR="00574AE7">
        <w:t>contact microphones</w:t>
      </w:r>
      <w:r>
        <w:t xml:space="preserve"> that are</w:t>
      </w:r>
      <w:r w:rsidR="00830434">
        <w:t xml:space="preserve"> affixed to the steel</w:t>
      </w:r>
      <w:r w:rsidR="002719B2">
        <w:t xml:space="preserve"> support of the structure</w:t>
      </w:r>
      <w:r w:rsidR="00BB368A">
        <w:t xml:space="preserve">. </w:t>
      </w:r>
      <w:r w:rsidR="00723965">
        <w:t xml:space="preserve">The </w:t>
      </w:r>
      <w:r w:rsidR="00263934">
        <w:t>rhythms of the solenoids start driftin</w:t>
      </w:r>
      <w:r w:rsidR="0047609C">
        <w:t>g</w:t>
      </w:r>
      <w:r w:rsidR="00263934">
        <w:t xml:space="preserve"> form each other</w:t>
      </w:r>
      <w:r w:rsidR="00723965">
        <w:t xml:space="preserve"> </w:t>
      </w:r>
      <w:r w:rsidR="00E57761">
        <w:t>until they start</w:t>
      </w:r>
      <w:r w:rsidR="00263934">
        <w:t xml:space="preserve"> to sputter nonsensically</w:t>
      </w:r>
      <w:r w:rsidR="00723965">
        <w:t>. The performer nudges the</w:t>
      </w:r>
      <w:r w:rsidR="00263934">
        <w:t xml:space="preserve"> object with its foot, as if her involvement could correct the object</w:t>
      </w:r>
      <w:r w:rsidR="002C3E54">
        <w:t>’</w:t>
      </w:r>
      <w:r w:rsidR="00574AE7">
        <w:t>s course</w:t>
      </w:r>
      <w:r w:rsidR="00723965">
        <w:t xml:space="preserve">. </w:t>
      </w:r>
      <w:r w:rsidR="00263934">
        <w:t xml:space="preserve">Instead, the </w:t>
      </w:r>
      <w:r w:rsidR="00723965">
        <w:t>object goes silent</w:t>
      </w:r>
      <w:r w:rsidR="00263934">
        <w:t>, refusing the intentions of the performer</w:t>
      </w:r>
      <w:r w:rsidR="00723965">
        <w:t xml:space="preserve">. The performer gives the object a </w:t>
      </w:r>
      <w:r w:rsidR="00263934">
        <w:t xml:space="preserve">long stare, </w:t>
      </w:r>
      <w:r w:rsidR="00074A58">
        <w:t>mutters something profane</w:t>
      </w:r>
      <w:r w:rsidR="00263934">
        <w:t>, a</w:t>
      </w:r>
      <w:r w:rsidR="002C3E54">
        <w:t xml:space="preserve">nd </w:t>
      </w:r>
      <w:r w:rsidR="00074A58">
        <w:t>violently kicks the object;</w:t>
      </w:r>
      <w:r w:rsidR="002C3E54">
        <w:t xml:space="preserve"> </w:t>
      </w:r>
      <w:r w:rsidR="00574AE7">
        <w:t xml:space="preserve">it </w:t>
      </w:r>
      <w:r w:rsidR="00263934">
        <w:t>reacts accordingly</w:t>
      </w:r>
      <w:r w:rsidR="006954EB">
        <w:t>.</w:t>
      </w:r>
    </w:p>
    <w:p w14:paraId="7CEA0C26" w14:textId="77777777" w:rsidR="00723965" w:rsidRPr="00735B39" w:rsidRDefault="00723965" w:rsidP="009C1D7D"/>
    <w:p w14:paraId="0B8A6DFA" w14:textId="2AE6B9E8" w:rsidR="001464D3" w:rsidRDefault="00F012EC" w:rsidP="001464D3">
      <w:pPr>
        <w:keepNext/>
        <w:jc w:val="center"/>
      </w:pPr>
      <w:r>
        <w:rPr>
          <w:noProof/>
        </w:rPr>
        <w:drawing>
          <wp:inline distT="0" distB="0" distL="0" distR="0" wp14:anchorId="5BA48A31" wp14:editId="701DC286">
            <wp:extent cx="5701572" cy="2605177"/>
            <wp:effectExtent l="0" t="0" r="0" b="11430"/>
            <wp:docPr id="33" name="Picture 33" descr="../k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ick.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21088" b="10423"/>
                    <a:stretch/>
                  </pic:blipFill>
                  <pic:spPr bwMode="auto">
                    <a:xfrm>
                      <a:off x="0" y="0"/>
                      <a:ext cx="5702300" cy="2605509"/>
                    </a:xfrm>
                    <a:prstGeom prst="rect">
                      <a:avLst/>
                    </a:prstGeom>
                    <a:noFill/>
                    <a:ln>
                      <a:noFill/>
                    </a:ln>
                    <a:extLst>
                      <a:ext uri="{53640926-AAD7-44D8-BBD7-CCE9431645EC}">
                        <a14:shadowObscured xmlns:a14="http://schemas.microsoft.com/office/drawing/2010/main"/>
                      </a:ext>
                    </a:extLst>
                  </pic:spPr>
                </pic:pic>
              </a:graphicData>
            </a:graphic>
          </wp:inline>
        </w:drawing>
      </w:r>
    </w:p>
    <w:p w14:paraId="41397244" w14:textId="14FCADF3" w:rsidR="001464D3" w:rsidRDefault="001464D3" w:rsidP="001464D3">
      <w:pPr>
        <w:pStyle w:val="Caption"/>
      </w:pPr>
      <w:bookmarkStart w:id="62" w:name="_Toc456223720"/>
      <w:r>
        <w:t xml:space="preserve">Figure </w:t>
      </w:r>
      <w:fldSimple w:instr=" SEQ Figure \* ARABIC ">
        <w:r w:rsidR="00CB1B8C">
          <w:rPr>
            <w:noProof/>
          </w:rPr>
          <w:t>24</w:t>
        </w:r>
      </w:fldSimple>
      <w:r>
        <w:t xml:space="preserve">. </w:t>
      </w:r>
      <w:r w:rsidRPr="00082B36">
        <w:rPr>
          <w:i/>
        </w:rPr>
        <w:t>Bea</w:t>
      </w:r>
      <w:r w:rsidR="0059490A" w:rsidRPr="00082B36">
        <w:rPr>
          <w:i/>
        </w:rPr>
        <w:t>st</w:t>
      </w:r>
      <w:r w:rsidR="00F513AD">
        <w:t xml:space="preserve"> </w:t>
      </w:r>
      <w:r w:rsidR="0036393D">
        <w:t>moments from the ‘kick’</w:t>
      </w:r>
      <w:r w:rsidR="00834EEC">
        <w:t>, at</w:t>
      </w:r>
      <w:r w:rsidR="00327806">
        <w:t xml:space="preserve"> CalArts</w:t>
      </w:r>
      <w:r w:rsidR="001856BF">
        <w:t xml:space="preserve"> </w:t>
      </w:r>
      <w:r w:rsidR="00F012EC">
        <w:t xml:space="preserve">Wild Beast </w:t>
      </w:r>
      <w:r w:rsidR="00327806">
        <w:t>performance space.</w:t>
      </w:r>
      <w:bookmarkEnd w:id="62"/>
    </w:p>
    <w:p w14:paraId="0A6D2398" w14:textId="77777777" w:rsidR="001464D3" w:rsidRDefault="001464D3" w:rsidP="001464D3"/>
    <w:p w14:paraId="1184B416" w14:textId="2EE83374" w:rsidR="00096893" w:rsidRDefault="00396613" w:rsidP="00BB004B">
      <w:pPr>
        <w:ind w:firstLine="720"/>
      </w:pPr>
      <w:r>
        <w:t>A chaotic soundscape ensues. T</w:t>
      </w:r>
      <w:r w:rsidR="001143B0">
        <w:t xml:space="preserve">he solenoids </w:t>
      </w:r>
      <w:r>
        <w:t>are firing forcefully</w:t>
      </w:r>
      <w:r w:rsidR="00C9336C">
        <w:t>,</w:t>
      </w:r>
      <w:r w:rsidR="00B940B8">
        <w:t xml:space="preserve"> filling the room with noise. The mechatronics are vibrating so harshly that </w:t>
      </w:r>
      <w:r w:rsidR="004A1ED8">
        <w:t>a few of them</w:t>
      </w:r>
      <w:r w:rsidR="00B940B8">
        <w:t xml:space="preserve"> begin to fall out of their fixtures. </w:t>
      </w:r>
      <w:r w:rsidR="00D53642">
        <w:t>The</w:t>
      </w:r>
      <w:r w:rsidR="004A1ED8">
        <w:t xml:space="preserve"> loose</w:t>
      </w:r>
      <w:r w:rsidR="00D53642">
        <w:t xml:space="preserve"> solenoids</w:t>
      </w:r>
      <w:r w:rsidR="00000749">
        <w:t xml:space="preserve"> begin</w:t>
      </w:r>
      <w:r w:rsidR="005C7468">
        <w:t xml:space="preserve"> sliding around </w:t>
      </w:r>
      <w:r w:rsidR="00000749">
        <w:t xml:space="preserve">the ground </w:t>
      </w:r>
      <w:r w:rsidR="00096893">
        <w:t>as they fire haphazardly</w:t>
      </w:r>
      <w:r w:rsidR="00000749">
        <w:t>; th</w:t>
      </w:r>
      <w:r w:rsidR="0032765B">
        <w:t>e contact microphones</w:t>
      </w:r>
      <w:r w:rsidR="00096893">
        <w:t xml:space="preserve"> </w:t>
      </w:r>
      <w:r w:rsidR="00000749">
        <w:t xml:space="preserve">now </w:t>
      </w:r>
      <w:r w:rsidR="00096893">
        <w:t>amplifying</w:t>
      </w:r>
      <w:r w:rsidR="00D53642">
        <w:t xml:space="preserve"> the vibrations of the flo</w:t>
      </w:r>
      <w:r w:rsidR="005C7468">
        <w:t>or</w:t>
      </w:r>
      <w:r w:rsidR="004A1ED8">
        <w:t xml:space="preserve"> around the object</w:t>
      </w:r>
      <w:r w:rsidR="00D53642">
        <w:t xml:space="preserve">. </w:t>
      </w:r>
      <w:r w:rsidR="00B940B8">
        <w:t xml:space="preserve">The </w:t>
      </w:r>
      <w:r w:rsidR="00CD1B20">
        <w:t>performer inspects the wreckage</w:t>
      </w:r>
      <w:r w:rsidR="00B940B8">
        <w:t xml:space="preserve"> and starts spreading </w:t>
      </w:r>
      <w:r w:rsidR="00CD1B20">
        <w:t>the solenoids</w:t>
      </w:r>
      <w:r w:rsidR="00D53642">
        <w:t xml:space="preserve"> away from the object. </w:t>
      </w:r>
    </w:p>
    <w:p w14:paraId="1B01A797" w14:textId="36D0A9F5" w:rsidR="001464D3" w:rsidRDefault="00000749" w:rsidP="00096893">
      <w:pPr>
        <w:ind w:firstLine="720"/>
      </w:pPr>
      <w:r>
        <w:lastRenderedPageBreak/>
        <w:t xml:space="preserve">The </w:t>
      </w:r>
      <w:r w:rsidR="00B940B8">
        <w:t>performer has given up on the sculpture</w:t>
      </w:r>
      <w:r w:rsidR="009F51C2">
        <w:t xml:space="preserve">’s purpose; she’s frustrated at the object’s inability to simply </w:t>
      </w:r>
      <w:r>
        <w:t>hold the solenoids</w:t>
      </w:r>
      <w:r w:rsidR="009F51C2">
        <w:t>.</w:t>
      </w:r>
      <w:r w:rsidR="00096893">
        <w:t xml:space="preserve"> </w:t>
      </w:r>
      <w:r>
        <w:t>She begins placing the loose solenoid</w:t>
      </w:r>
      <w:r w:rsidR="004A1ED8">
        <w:t xml:space="preserve">s </w:t>
      </w:r>
      <w:r w:rsidR="00096893">
        <w:t>away</w:t>
      </w:r>
      <w:r>
        <w:t xml:space="preserve"> from the object, </w:t>
      </w:r>
      <w:r w:rsidR="009F51C2">
        <w:t>their vibra</w:t>
      </w:r>
      <w:r>
        <w:t>tions isolated from the contact mics on the object</w:t>
      </w:r>
      <w:r w:rsidR="00B940B8">
        <w:t>.</w:t>
      </w:r>
      <w:r w:rsidR="00CD1B20">
        <w:t xml:space="preserve"> </w:t>
      </w:r>
      <w:r w:rsidR="0032765B">
        <w:t>Any solenoids still enclosed in their fixtures</w:t>
      </w:r>
      <w:r w:rsidR="004A1ED8">
        <w:t xml:space="preserve"> are brutishly </w:t>
      </w:r>
      <w:r w:rsidR="0032765B">
        <w:t xml:space="preserve">exited </w:t>
      </w:r>
      <w:r w:rsidR="004A1ED8">
        <w:t>and spread about the stage. The performer</w:t>
      </w:r>
      <w:r w:rsidR="009F51C2">
        <w:t xml:space="preserve"> then unplugs the audio cables and places them back on the lamp. </w:t>
      </w:r>
      <w:r w:rsidR="00CD1B20">
        <w:t xml:space="preserve">Much like </w:t>
      </w:r>
      <w:r w:rsidR="00CD1B20">
        <w:rPr>
          <w:i/>
        </w:rPr>
        <w:t xml:space="preserve">Animal, </w:t>
      </w:r>
      <w:r w:rsidR="00CD1B20">
        <w:t>the solenoids slowly start to falter as they’ve lost</w:t>
      </w:r>
      <w:r w:rsidR="00BB004B">
        <w:t xml:space="preserve"> </w:t>
      </w:r>
      <w:r w:rsidR="00CC6EF5">
        <w:t>their connection to the system.</w:t>
      </w:r>
      <w:r w:rsidR="0032765B">
        <w:t xml:space="preserve"> One by one, the solenoids begin</w:t>
      </w:r>
      <w:r w:rsidR="00CC6EF5">
        <w:t xml:space="preserve"> falling silent</w:t>
      </w:r>
      <w:r>
        <w:t xml:space="preserve">. </w:t>
      </w:r>
      <w:r w:rsidR="00B95323">
        <w:t>In a moment of foreshadowing, t</w:t>
      </w:r>
      <w:r w:rsidR="00CC6EF5">
        <w:t>he performer</w:t>
      </w:r>
      <w:r>
        <w:t xml:space="preserve"> then </w:t>
      </w:r>
      <w:r w:rsidR="00CC6EF5">
        <w:t xml:space="preserve">begins </w:t>
      </w:r>
      <w:r w:rsidR="00B95323">
        <w:t>moving</w:t>
      </w:r>
      <w:r w:rsidR="0032765B">
        <w:t xml:space="preserve"> the</w:t>
      </w:r>
      <w:r w:rsidR="007407EC">
        <w:t xml:space="preserve"> contact microphone</w:t>
      </w:r>
      <w:r w:rsidR="0032765B">
        <w:t xml:space="preserve">s </w:t>
      </w:r>
      <w:r w:rsidR="00B95323">
        <w:t>from the mechatronic object to the solenoids themselves (the contact microphones still unattached from the audio cables).</w:t>
      </w:r>
    </w:p>
    <w:p w14:paraId="3E8AA67D" w14:textId="5FAC0994" w:rsidR="004A1ED8" w:rsidRDefault="007407EC" w:rsidP="00096893">
      <w:pPr>
        <w:ind w:firstLine="720"/>
      </w:pPr>
      <w:r>
        <w:t>After all the solenoids have gone quiet, the performer takes a</w:t>
      </w:r>
      <w:r w:rsidR="00B95323">
        <w:t>n</w:t>
      </w:r>
      <w:r w:rsidR="004A1ED8">
        <w:t xml:space="preserve"> audio cable from the nearby lamp and begins striking a metered rhythm onto the tip of the audio cable. </w:t>
      </w:r>
      <w:r w:rsidR="00D7221E">
        <w:t>A</w:t>
      </w:r>
      <w:r>
        <w:t xml:space="preserve"> </w:t>
      </w:r>
      <w:r w:rsidR="00051BC1">
        <w:t>correspo</w:t>
      </w:r>
      <w:r>
        <w:t>nding solenoid starts actuating, mirroring the strikes</w:t>
      </w:r>
      <w:r w:rsidR="00051BC1">
        <w:t xml:space="preserve"> of the performer. </w:t>
      </w:r>
      <w:r w:rsidR="0032765B">
        <w:t xml:space="preserve">Soon the solenoid takes on a rhythm of its own, similar to the one that the performer tapped into the system. </w:t>
      </w:r>
      <w:r w:rsidR="00D7221E">
        <w:t>After waking all three of the solenoids, the rhythms start accelerating and simplifying. The performer places the ch</w:t>
      </w:r>
      <w:r w:rsidR="00DE2BD6">
        <w:t>imes back on the solenoids,</w:t>
      </w:r>
      <w:r w:rsidR="00B95323">
        <w:t xml:space="preserve"> situating the stage much as it began. The solenoids</w:t>
      </w:r>
      <w:r w:rsidR="00DE2BD6">
        <w:t xml:space="preserve"> eventually go silent</w:t>
      </w:r>
      <w:r w:rsidR="00B95323">
        <w:t>, while the performer watches them in expectation. After about half a minute the solenoids release one last jolt which frightens the performer, and the piece ends.</w:t>
      </w:r>
    </w:p>
    <w:p w14:paraId="3F42B57F" w14:textId="34FF8BC7" w:rsidR="008D7354" w:rsidRDefault="00B023B5" w:rsidP="00096893">
      <w:pPr>
        <w:ind w:firstLine="720"/>
      </w:pPr>
      <w:r>
        <w:rPr>
          <w:i/>
        </w:rPr>
        <w:t xml:space="preserve">Beast </w:t>
      </w:r>
      <w:r w:rsidR="009F7C63">
        <w:t>very much involves the body o</w:t>
      </w:r>
      <w:r w:rsidR="002B3834">
        <w:t>f the performer into the piece, and is accomplished</w:t>
      </w:r>
      <w:r w:rsidR="00FF612D">
        <w:t xml:space="preserve"> with the absence of</w:t>
      </w:r>
      <w:r w:rsidR="002B3834">
        <w:t xml:space="preserve"> a </w:t>
      </w:r>
      <w:r w:rsidR="00FF612D">
        <w:t>controller or an interface</w:t>
      </w:r>
      <w:r w:rsidR="002B3834">
        <w:t xml:space="preserve">. Instead, merely by fulfilling a </w:t>
      </w:r>
      <w:r w:rsidR="008C7385">
        <w:t xml:space="preserve">prescribed </w:t>
      </w:r>
      <w:r w:rsidR="002B3834">
        <w:t>narrative, the performe</w:t>
      </w:r>
      <w:r w:rsidR="00F47501">
        <w:t>r’s body is constantly involved in the piece</w:t>
      </w:r>
      <w:r w:rsidR="00FF612D">
        <w:t>. This sidesteps the issue</w:t>
      </w:r>
      <w:r w:rsidR="002B3834">
        <w:t xml:space="preserve"> that Ostertag explicates; </w:t>
      </w:r>
      <w:r w:rsidR="00FF612D">
        <w:t xml:space="preserve">the issue being “how to get one’s body into </w:t>
      </w:r>
      <w:r w:rsidR="00A6494F">
        <w:t>[an]</w:t>
      </w:r>
      <w:r w:rsidR="00C00956">
        <w:t xml:space="preserve"> </w:t>
      </w:r>
      <w:r w:rsidR="00FF612D">
        <w:t>art that is as technologically mediated as electronic music, with so much technology between your physical body and the final outcome.”</w:t>
      </w:r>
      <w:r w:rsidR="00FF612D">
        <w:rPr>
          <w:rStyle w:val="FootnoteReference"/>
        </w:rPr>
        <w:footnoteReference w:id="36"/>
      </w:r>
      <w:r w:rsidR="00FF612D">
        <w:t xml:space="preserve"> </w:t>
      </w:r>
    </w:p>
    <w:p w14:paraId="3F187C4D" w14:textId="6B661AA3" w:rsidR="00FA79A9" w:rsidRDefault="00FA79A9" w:rsidP="00FA79A9">
      <w:pPr>
        <w:ind w:firstLine="720"/>
      </w:pPr>
      <w:r>
        <w:t>This actions of the performer make visible the tension between humans and machines visible. Ostertag describes this tension while describing his own work.</w:t>
      </w:r>
    </w:p>
    <w:p w14:paraId="2965761B" w14:textId="77777777" w:rsidR="00FA79A9" w:rsidRDefault="00FA79A9" w:rsidP="00FA79A9">
      <w:pPr>
        <w:pStyle w:val="Quote"/>
      </w:pPr>
      <w:r w:rsidRPr="00265BDE">
        <w:t xml:space="preserve">My first record, </w:t>
      </w:r>
      <w:r w:rsidRPr="00B6426A">
        <w:rPr>
          <w:i/>
        </w:rPr>
        <w:t>Getting A Head</w:t>
      </w:r>
      <w:r w:rsidRPr="00265BDE">
        <w:t xml:space="preserve">, involved a highly unstable </w:t>
      </w:r>
      <w:r>
        <w:t>“</w:t>
      </w:r>
      <w:r w:rsidRPr="00265BDE">
        <w:t>instrument</w:t>
      </w:r>
      <w:r>
        <w:t>”</w:t>
      </w:r>
      <w:r w:rsidRPr="00265BDE">
        <w:t xml:space="preserve"> made by running the same spool of recording tape through three tape decks lined up one after another. Performances were duets of myself and an </w:t>
      </w:r>
      <w:r w:rsidRPr="00265BDE">
        <w:lastRenderedPageBreak/>
        <w:t>instrumentalist whose playing was recorded on the tape running through the three decks during the performance.</w:t>
      </w:r>
      <w:r>
        <w:rPr>
          <w:rStyle w:val="FootnoteReference"/>
        </w:rPr>
        <w:footnoteReference w:id="37"/>
      </w:r>
    </w:p>
    <w:p w14:paraId="45E6B772" w14:textId="50B875B3" w:rsidR="00FA79A9" w:rsidRDefault="00FA79A9" w:rsidP="00822B0B">
      <w:pPr>
        <w:ind w:firstLine="720"/>
      </w:pPr>
      <w:r>
        <w:t>When reflecting on this piece, Ostertag admits that “what stood out was not the technologically mediated relationships between musicians but the confrontational relation of musicians and machines.”</w:t>
      </w:r>
      <w:r>
        <w:rPr>
          <w:rStyle w:val="FootnoteReference"/>
        </w:rPr>
        <w:footnoteReference w:id="38"/>
      </w:r>
      <w:r>
        <w:t xml:space="preserve"> </w:t>
      </w:r>
      <w:r w:rsidR="001E0275">
        <w:t xml:space="preserve">Ostertag, in his attempt to highlight </w:t>
      </w:r>
      <w:r w:rsidR="00745EDA">
        <w:t xml:space="preserve">the relationship between him and the </w:t>
      </w:r>
      <w:r w:rsidR="001E0275">
        <w:t xml:space="preserve">‘technologically mediated’ instrumentalist, instead highlighted the problematic nature of technological mediation. </w:t>
      </w:r>
      <w:r w:rsidR="00745EDA">
        <w:t>This tension existed the moment that Ostertag decided to work with machines, and i</w:t>
      </w:r>
      <w:r>
        <w:t>nd</w:t>
      </w:r>
      <w:r w:rsidR="00745EDA">
        <w:t>eed exists in all electronic performance.</w:t>
      </w:r>
    </w:p>
    <w:p w14:paraId="1D1FC8F1" w14:textId="58DD692E" w:rsidR="00B6426A" w:rsidRDefault="00FF612D" w:rsidP="004F27CA">
      <w:pPr>
        <w:ind w:firstLine="720"/>
      </w:pPr>
      <w:r>
        <w:rPr>
          <w:i/>
        </w:rPr>
        <w:t>Beast</w:t>
      </w:r>
      <w:r w:rsidR="008D7354">
        <w:rPr>
          <w:i/>
        </w:rPr>
        <w:t xml:space="preserve"> </w:t>
      </w:r>
      <w:r w:rsidR="006A681A">
        <w:t>ex</w:t>
      </w:r>
      <w:r w:rsidR="002B7CF2">
        <w:t>ploit</w:t>
      </w:r>
      <w:r w:rsidR="006A681A">
        <w:t>s this</w:t>
      </w:r>
      <w:r w:rsidR="008E518F">
        <w:t xml:space="preserve"> tension</w:t>
      </w:r>
      <w:r w:rsidR="006A681A">
        <w:t xml:space="preserve"> by focusing on the relationship</w:t>
      </w:r>
      <w:r w:rsidR="008E518F">
        <w:t xml:space="preserve"> between the performer and the object. </w:t>
      </w:r>
      <w:r w:rsidR="006A681A">
        <w:t xml:space="preserve">The narrative of the piece </w:t>
      </w:r>
      <w:r w:rsidR="00134B56">
        <w:t xml:space="preserve">relies on the performer and object frustrating each other, neither of which </w:t>
      </w:r>
      <w:r w:rsidR="0022460C">
        <w:t xml:space="preserve">end satisfied with each other. </w:t>
      </w:r>
      <w:r w:rsidR="0022460C">
        <w:rPr>
          <w:i/>
        </w:rPr>
        <w:t xml:space="preserve">Beast </w:t>
      </w:r>
      <w:r w:rsidR="0022460C">
        <w:t>frustrates the performer enough that</w:t>
      </w:r>
      <w:r w:rsidR="00F322C7">
        <w:t xml:space="preserve"> she is left kicking the object,</w:t>
      </w:r>
      <w:r w:rsidR="0022460C">
        <w:t xml:space="preserve"> while at the end of </w:t>
      </w:r>
      <w:r w:rsidR="0022460C">
        <w:rPr>
          <w:i/>
        </w:rPr>
        <w:t xml:space="preserve">Beast </w:t>
      </w:r>
      <w:r w:rsidR="00F322C7">
        <w:t>the object leaves the performer with one</w:t>
      </w:r>
      <w:r w:rsidR="0022460C">
        <w:t xml:space="preserve"> final scare.</w:t>
      </w:r>
      <w:r w:rsidR="00F322C7">
        <w:t xml:space="preserve"> Much like </w:t>
      </w:r>
      <w:r w:rsidR="00F322C7">
        <w:rPr>
          <w:i/>
        </w:rPr>
        <w:t xml:space="preserve">Animal, </w:t>
      </w:r>
      <w:r w:rsidR="00F322C7">
        <w:t>this tension works to equalize the role between the performer and the object. Instead of the performer acting as a manipulator of the object, she is a cooperator.</w:t>
      </w:r>
      <w:r w:rsidR="00DF27E3">
        <w:t xml:space="preserve"> What results are </w:t>
      </w:r>
      <w:r w:rsidR="00F9469E">
        <w:t xml:space="preserve">the moments of </w:t>
      </w:r>
      <w:r w:rsidR="00DF27E3">
        <w:t xml:space="preserve">affection and aggression </w:t>
      </w:r>
      <w:r w:rsidR="00F9469E">
        <w:t xml:space="preserve">that </w:t>
      </w:r>
      <w:r w:rsidR="00152D7A">
        <w:t xml:space="preserve">together </w:t>
      </w:r>
      <w:r w:rsidR="00F9469E">
        <w:t xml:space="preserve">create </w:t>
      </w:r>
      <w:r w:rsidR="00DF27E3">
        <w:t>a flawed relationship</w:t>
      </w:r>
      <w:r w:rsidR="00124CC2">
        <w:t>, the tension of which is</w:t>
      </w:r>
      <w:r w:rsidR="00F9469E">
        <w:t xml:space="preserve"> left unresolved.</w:t>
      </w:r>
    </w:p>
    <w:p w14:paraId="08B7CFEB" w14:textId="77777777" w:rsidR="004A2335" w:rsidRDefault="004A2335" w:rsidP="004A2335">
      <w:pPr>
        <w:pStyle w:val="Heading2"/>
      </w:pPr>
      <w:bookmarkStart w:id="63" w:name="_Toc456223681"/>
      <w:r>
        <w:t>Technological Implementation</w:t>
      </w:r>
      <w:bookmarkEnd w:id="63"/>
    </w:p>
    <w:p w14:paraId="4AE0ACB2" w14:textId="66750518" w:rsidR="009C1D7D" w:rsidRPr="00A445B7" w:rsidRDefault="009C1D7D" w:rsidP="004A2335">
      <w:r>
        <w:t xml:space="preserve">This piece features practically the same technology found in </w:t>
      </w:r>
      <w:r w:rsidR="003C648C">
        <w:rPr>
          <w:i/>
        </w:rPr>
        <w:t>Animal</w:t>
      </w:r>
      <w:r>
        <w:rPr>
          <w:i/>
        </w:rPr>
        <w:t xml:space="preserve"> </w:t>
      </w:r>
      <w:r>
        <w:t>(</w:t>
      </w:r>
      <w:r w:rsidR="00390C92">
        <w:t xml:space="preserve">CNC </w:t>
      </w:r>
      <w:r>
        <w:t>cutting, PCB manu</w:t>
      </w:r>
      <w:r w:rsidR="00390C92">
        <w:t xml:space="preserve">facturing, Arduino </w:t>
      </w:r>
      <w:r>
        <w:t>and ChucK progra</w:t>
      </w:r>
      <w:r w:rsidR="00575E4D">
        <w:t>mming</w:t>
      </w:r>
      <w:r w:rsidR="00390C92">
        <w:t>)</w:t>
      </w:r>
      <w:r w:rsidR="006B5161">
        <w:t>. W</w:t>
      </w:r>
      <w:r w:rsidR="00575E4D">
        <w:t>hat separates it fro</w:t>
      </w:r>
      <w:r>
        <w:t xml:space="preserve">m </w:t>
      </w:r>
      <w:r>
        <w:rPr>
          <w:i/>
        </w:rPr>
        <w:t xml:space="preserve">Animal </w:t>
      </w:r>
      <w:r>
        <w:t>is the sophistication of the programming</w:t>
      </w:r>
      <w:r w:rsidR="00B24870">
        <w:t xml:space="preserve">; which </w:t>
      </w:r>
      <w:r w:rsidR="006B5161">
        <w:t xml:space="preserve">ultimately </w:t>
      </w:r>
      <w:r w:rsidR="00B24870">
        <w:t xml:space="preserve">leads to </w:t>
      </w:r>
      <w:r w:rsidR="00B24870">
        <w:rPr>
          <w:i/>
        </w:rPr>
        <w:t xml:space="preserve">Beast </w:t>
      </w:r>
      <w:r w:rsidR="00B24870">
        <w:t xml:space="preserve">containing more personality than </w:t>
      </w:r>
      <w:r w:rsidR="00B24870">
        <w:rPr>
          <w:i/>
        </w:rPr>
        <w:t>Animal</w:t>
      </w:r>
      <w:r>
        <w:t>.</w:t>
      </w:r>
      <w:r w:rsidR="0024309E">
        <w:t xml:space="preserve"> The design is also much less anthropomorphic than </w:t>
      </w:r>
      <w:r w:rsidR="00E34E88">
        <w:rPr>
          <w:i/>
        </w:rPr>
        <w:t>Animal</w:t>
      </w:r>
      <w:r w:rsidR="007E2D66">
        <w:rPr>
          <w:i/>
        </w:rPr>
        <w:t xml:space="preserve">, </w:t>
      </w:r>
      <w:r w:rsidR="007E2D66">
        <w:t xml:space="preserve">as </w:t>
      </w:r>
      <w:r w:rsidR="007E2D66">
        <w:rPr>
          <w:i/>
        </w:rPr>
        <w:t xml:space="preserve">Beast </w:t>
      </w:r>
      <w:r w:rsidR="007E2D66">
        <w:t xml:space="preserve">isn’t fielding any existential questions; the questions that </w:t>
      </w:r>
      <w:r w:rsidR="007E2D66">
        <w:rPr>
          <w:i/>
        </w:rPr>
        <w:t xml:space="preserve">Beast </w:t>
      </w:r>
      <w:r w:rsidR="007E2D66">
        <w:t>creates focus on the relationship between the two cooperators on stage</w:t>
      </w:r>
      <w:r w:rsidR="00E34E88">
        <w:t>.</w:t>
      </w:r>
      <w:r w:rsidR="00853F7E">
        <w:t xml:space="preserve"> </w:t>
      </w:r>
    </w:p>
    <w:p w14:paraId="07CB9215" w14:textId="7A46D8D1" w:rsidR="001A716F" w:rsidRDefault="00ED29E8" w:rsidP="001A716F">
      <w:pPr>
        <w:pStyle w:val="Heading3"/>
      </w:pPr>
      <w:bookmarkStart w:id="64" w:name="_Toc456223682"/>
      <w:r>
        <w:t>ChucK // Markov Chains</w:t>
      </w:r>
      <w:bookmarkEnd w:id="64"/>
    </w:p>
    <w:p w14:paraId="5E6082BA" w14:textId="3068E8FD" w:rsidR="00513585" w:rsidRDefault="00D82B1B" w:rsidP="00D82B1B">
      <w:r>
        <w:rPr>
          <w:i/>
        </w:rPr>
        <w:t>Animal</w:t>
      </w:r>
      <w:r w:rsidR="00E3665F">
        <w:t xml:space="preserve"> has</w:t>
      </w:r>
      <w:r>
        <w:t xml:space="preserve"> a s</w:t>
      </w:r>
      <w:r w:rsidR="001459EC">
        <w:t>trong narrative element</w:t>
      </w:r>
      <w:r>
        <w:t xml:space="preserve"> comprised of</w:t>
      </w:r>
      <w:r w:rsidR="001459EC">
        <w:t xml:space="preserve"> human</w:t>
      </w:r>
      <w:r>
        <w:t xml:space="preserve"> acti</w:t>
      </w:r>
      <w:r w:rsidR="001459EC">
        <w:t>ons and a noise-ri</w:t>
      </w:r>
      <w:r w:rsidR="006B5161">
        <w:t>dden sonic landscape</w:t>
      </w:r>
      <w:r w:rsidR="00B06997">
        <w:t xml:space="preserve">. What </w:t>
      </w:r>
      <w:r w:rsidR="00B06997">
        <w:rPr>
          <w:i/>
        </w:rPr>
        <w:t xml:space="preserve">Animal </w:t>
      </w:r>
      <w:r w:rsidR="00B06997">
        <w:t>was lacking was a suf</w:t>
      </w:r>
      <w:r w:rsidR="001459EC">
        <w:t>ficient amount of systemic complexity</w:t>
      </w:r>
      <w:r w:rsidR="00B06997">
        <w:t xml:space="preserve">. While a </w:t>
      </w:r>
      <w:r w:rsidR="00B06997">
        <w:lastRenderedPageBreak/>
        <w:t xml:space="preserve">relation </w:t>
      </w:r>
      <w:r w:rsidR="001459EC">
        <w:t xml:space="preserve">was </w:t>
      </w:r>
      <w:r w:rsidR="007E2D66">
        <w:t>created</w:t>
      </w:r>
      <w:r w:rsidR="001459EC">
        <w:t xml:space="preserve"> </w:t>
      </w:r>
      <w:r w:rsidR="004D2FAB">
        <w:t xml:space="preserve">from performer to </w:t>
      </w:r>
      <w:r w:rsidR="00B06997">
        <w:t>the object</w:t>
      </w:r>
      <w:r w:rsidR="001459EC">
        <w:t>, a</w:t>
      </w:r>
      <w:r w:rsidR="00B06997">
        <w:t xml:space="preserve"> </w:t>
      </w:r>
      <w:r w:rsidR="00601B45">
        <w:t xml:space="preserve">lack of complexity in the programming </w:t>
      </w:r>
      <w:r w:rsidR="001459EC">
        <w:t xml:space="preserve">of </w:t>
      </w:r>
      <w:r w:rsidR="001459EC">
        <w:rPr>
          <w:i/>
        </w:rPr>
        <w:t xml:space="preserve">Animal </w:t>
      </w:r>
      <w:r w:rsidR="007E2D66">
        <w:t>corresponded to</w:t>
      </w:r>
      <w:r w:rsidR="00190A57">
        <w:t xml:space="preserve"> a lack o</w:t>
      </w:r>
      <w:r w:rsidR="004D2FAB">
        <w:t>f complexity in the interactions</w:t>
      </w:r>
      <w:r w:rsidR="00190A57">
        <w:t xml:space="preserve"> between the</w:t>
      </w:r>
      <w:r w:rsidR="004D2FAB">
        <w:t xml:space="preserve"> two</w:t>
      </w:r>
      <w:r w:rsidR="00B06997">
        <w:t>.</w:t>
      </w:r>
    </w:p>
    <w:p w14:paraId="5D292BEF" w14:textId="05D25815" w:rsidR="009F2250" w:rsidRDefault="00E279A4" w:rsidP="00C44FBD">
      <w:pPr>
        <w:ind w:firstLine="720"/>
      </w:pPr>
      <w:r>
        <w:t xml:space="preserve">This systemic complexity is present in </w:t>
      </w:r>
      <w:r>
        <w:rPr>
          <w:i/>
        </w:rPr>
        <w:t xml:space="preserve">Beast. </w:t>
      </w:r>
      <w:r>
        <w:t>T</w:t>
      </w:r>
      <w:r w:rsidR="003C4171">
        <w:t>here is a moment</w:t>
      </w:r>
      <w:r>
        <w:t xml:space="preserve"> </w:t>
      </w:r>
      <w:r w:rsidR="00A21B6E">
        <w:t xml:space="preserve">where the object </w:t>
      </w:r>
      <w:r>
        <w:t>figuratively goes to sleep</w:t>
      </w:r>
      <w:r w:rsidR="00A21B6E">
        <w:t xml:space="preserve">, </w:t>
      </w:r>
      <w:r w:rsidR="003C4171">
        <w:t xml:space="preserve">leaving it up to </w:t>
      </w:r>
      <w:r>
        <w:t>the</w:t>
      </w:r>
      <w:r w:rsidR="00A21B6E">
        <w:t xml:space="preserve"> perf</w:t>
      </w:r>
      <w:r>
        <w:t xml:space="preserve">ormer </w:t>
      </w:r>
      <w:r w:rsidR="003C4171">
        <w:t>to wake it in order to progress the piece</w:t>
      </w:r>
      <w:r w:rsidR="00A21B6E">
        <w:t>.</w:t>
      </w:r>
      <w:r w:rsidR="00AA778B">
        <w:t xml:space="preserve"> </w:t>
      </w:r>
      <w:r w:rsidR="00EB052E">
        <w:t>In</w:t>
      </w:r>
      <w:r w:rsidR="00D7094D">
        <w:t xml:space="preserve"> the code, there is a function named </w:t>
      </w:r>
      <w:r w:rsidR="00AA778B">
        <w:rPr>
          <w:rFonts w:ascii="Menlo" w:hAnsi="Menlo" w:cs="Menlo"/>
          <w:sz w:val="18"/>
          <w:szCs w:val="18"/>
        </w:rPr>
        <w:t>wake</w:t>
      </w:r>
      <w:r w:rsidR="00AA778B" w:rsidRPr="0008635C">
        <w:rPr>
          <w:rFonts w:ascii="Menlo" w:hAnsi="Menlo" w:cs="Menlo"/>
          <w:sz w:val="18"/>
          <w:szCs w:val="18"/>
        </w:rPr>
        <w:t>()</w:t>
      </w:r>
      <w:r w:rsidR="00EB052E">
        <w:t xml:space="preserve">; which </w:t>
      </w:r>
      <w:r>
        <w:t>leaves the</w:t>
      </w:r>
      <w:r w:rsidR="00AA778B">
        <w:t xml:space="preserve"> object still</w:t>
      </w:r>
      <w:r>
        <w:t>,</w:t>
      </w:r>
      <w:r w:rsidR="00AA778B">
        <w:t xml:space="preserve"> awaiting input from the performer.</w:t>
      </w:r>
      <w:r>
        <w:t xml:space="preserve"> The performer </w:t>
      </w:r>
      <w:r w:rsidR="00AA778B">
        <w:t>takes one of the unplugged quarter-inch audio cable</w:t>
      </w:r>
      <w:r>
        <w:t>s with one hand, and</w:t>
      </w:r>
      <w:r w:rsidR="00AA778B">
        <w:t xml:space="preserve"> begins tapping it against</w:t>
      </w:r>
      <w:r>
        <w:t xml:space="preserve"> the other</w:t>
      </w:r>
      <w:r w:rsidR="009F2250">
        <w:t xml:space="preserve"> (there are three audio cables, corresponding to three solenoids)</w:t>
      </w:r>
      <w:r>
        <w:t>.</w:t>
      </w:r>
      <w:r w:rsidR="00AA778B">
        <w:t xml:space="preserve"> </w:t>
      </w:r>
      <w:r>
        <w:t>This tapping creates short impulses that are fed into the sys</w:t>
      </w:r>
      <w:r w:rsidR="009F2250">
        <w:t xml:space="preserve">tem, and a </w:t>
      </w:r>
      <w:r>
        <w:t>solenoid begins actuating along</w:t>
      </w:r>
      <w:r w:rsidR="009F2250">
        <w:t>side</w:t>
      </w:r>
      <w:r>
        <w:t xml:space="preserve"> the performer’</w:t>
      </w:r>
      <w:r w:rsidR="009F2250">
        <w:t xml:space="preserve">s tapping. After enough impulses have been fed into the solenoid, the solenoid </w:t>
      </w:r>
      <w:r>
        <w:t xml:space="preserve">starts actuating on its </w:t>
      </w:r>
      <w:r w:rsidR="009F2250">
        <w:t>own to a rhythm much like the performer’s</w:t>
      </w:r>
      <w:r w:rsidR="00C27F1E">
        <w:t xml:space="preserve"> rhythm; the solenoid</w:t>
      </w:r>
      <w:r w:rsidR="00B45AC5">
        <w:t>’</w:t>
      </w:r>
      <w:r w:rsidR="00C27F1E">
        <w:t>s own rhythms</w:t>
      </w:r>
      <w:r w:rsidR="00053B77">
        <w:t xml:space="preserve"> then</w:t>
      </w:r>
      <w:r w:rsidR="00C27F1E">
        <w:t xml:space="preserve"> start augmenting a</w:t>
      </w:r>
      <w:r w:rsidR="00053B77">
        <w:t>nd changing on their own.</w:t>
      </w:r>
    </w:p>
    <w:p w14:paraId="77EE839A" w14:textId="171B058B" w:rsidR="00B75BA8" w:rsidRDefault="00850876" w:rsidP="00637602">
      <w:pPr>
        <w:ind w:firstLine="720"/>
      </w:pPr>
      <w:r>
        <w:t>During</w:t>
      </w:r>
      <w:r w:rsidR="00C27F1E">
        <w:t xml:space="preserve"> the </w:t>
      </w:r>
      <w:r w:rsidR="00C27F1E">
        <w:rPr>
          <w:rFonts w:ascii="Menlo" w:hAnsi="Menlo" w:cs="Menlo"/>
          <w:sz w:val="18"/>
          <w:szCs w:val="18"/>
        </w:rPr>
        <w:t>wake</w:t>
      </w:r>
      <w:r w:rsidR="00C27F1E" w:rsidRPr="0008635C">
        <w:rPr>
          <w:rFonts w:ascii="Menlo" w:hAnsi="Menlo" w:cs="Menlo"/>
          <w:sz w:val="18"/>
          <w:szCs w:val="18"/>
        </w:rPr>
        <w:t>()</w:t>
      </w:r>
      <w:r w:rsidR="00C27F1E">
        <w:rPr>
          <w:rFonts w:ascii="Menlo" w:hAnsi="Menlo" w:cs="Menlo"/>
          <w:sz w:val="18"/>
          <w:szCs w:val="18"/>
        </w:rPr>
        <w:t xml:space="preserve"> </w:t>
      </w:r>
      <w:r w:rsidR="00C27F1E">
        <w:t>section, t</w:t>
      </w:r>
      <w:r>
        <w:t>he timings of the performer’s r</w:t>
      </w:r>
      <w:r w:rsidR="009F2250">
        <w:t>hythm</w:t>
      </w:r>
      <w:r w:rsidR="00E85313">
        <w:t>ic</w:t>
      </w:r>
      <w:r w:rsidR="009F2250">
        <w:t xml:space="preserve"> impulses were learned </w:t>
      </w:r>
      <w:r w:rsidR="00AA778B">
        <w:t xml:space="preserve">by the </w:t>
      </w:r>
      <w:r w:rsidR="00122430">
        <w:t>system, and</w:t>
      </w:r>
      <w:r w:rsidR="009F2250">
        <w:t xml:space="preserve"> a tempo and </w:t>
      </w:r>
      <w:r>
        <w:t xml:space="preserve">rhythmic </w:t>
      </w:r>
      <w:r w:rsidR="009F2250">
        <w:t>pattern</w:t>
      </w:r>
      <w:r>
        <w:t xml:space="preserve"> was</w:t>
      </w:r>
      <w:r w:rsidR="00122430">
        <w:t xml:space="preserve"> extrapolated</w:t>
      </w:r>
      <w:r w:rsidR="009F2250">
        <w:t xml:space="preserve"> from that information. </w:t>
      </w:r>
      <w:r>
        <w:t>Using this information,</w:t>
      </w:r>
      <w:r w:rsidR="00C27F1E">
        <w:t xml:space="preserve"> a Markov chain and </w:t>
      </w:r>
      <w:r w:rsidR="00816CC4">
        <w:t xml:space="preserve">was created by quantizing the rhythmic input, and then a </w:t>
      </w:r>
      <w:r w:rsidR="00C27F1E">
        <w:t xml:space="preserve">transition matrix </w:t>
      </w:r>
      <w:r w:rsidR="00816CC4">
        <w:t xml:space="preserve">was created out of that Markov chain. </w:t>
      </w:r>
    </w:p>
    <w:p w14:paraId="120B0BAE" w14:textId="6C24B83B" w:rsidR="004C4E7B" w:rsidRDefault="00B75BA8" w:rsidP="00637602">
      <w:pPr>
        <w:ind w:firstLine="720"/>
      </w:pPr>
      <w:r>
        <w:t xml:space="preserve">A Markov chain is a memoryless and random process that </w:t>
      </w:r>
      <w:r w:rsidR="0094782A">
        <w:t>transitions to a new state</w:t>
      </w:r>
      <w:r w:rsidR="00850876">
        <w:t xml:space="preserve"> by analyzing a</w:t>
      </w:r>
      <w:r>
        <w:t xml:space="preserve"> previous state. </w:t>
      </w:r>
      <w:r w:rsidR="00816CC4">
        <w:t xml:space="preserve">By analyzing the frequency in which one type of input follows another, a table </w:t>
      </w:r>
      <w:r w:rsidR="00F27F0A">
        <w:t>of probabilities is formed which can</w:t>
      </w:r>
      <w:r w:rsidR="0094782A">
        <w:t xml:space="preserve"> create</w:t>
      </w:r>
      <w:r>
        <w:t xml:space="preserve"> a</w:t>
      </w:r>
      <w:r w:rsidR="0094782A">
        <w:t xml:space="preserve"> new</w:t>
      </w:r>
      <w:r>
        <w:t xml:space="preserve"> </w:t>
      </w:r>
      <w:r w:rsidR="009A6D50">
        <w:t xml:space="preserve">Markov chain. For example, in Figure 25, </w:t>
      </w:r>
      <w:r w:rsidR="000B51A2">
        <w:t>a sequence</w:t>
      </w:r>
      <w:r w:rsidR="00484DF8">
        <w:t xml:space="preserve"> of</w:t>
      </w:r>
      <w:r w:rsidR="000C7AC2">
        <w:t xml:space="preserve"> inputs</w:t>
      </w:r>
      <w:r w:rsidR="000B51A2">
        <w:t xml:space="preserve"> is given </w:t>
      </w:r>
      <w:r w:rsidR="007F7211">
        <w:t>that would create the first row of a transition</w:t>
      </w:r>
      <w:r w:rsidR="009A6D50">
        <w:t xml:space="preserve"> matrix </w:t>
      </w:r>
      <w:r w:rsidR="008365C1">
        <w:t>which</w:t>
      </w:r>
      <w:r w:rsidR="007F7211">
        <w:t xml:space="preserve"> desc</w:t>
      </w:r>
      <w:r w:rsidR="00B228CA">
        <w:t>ribes the expected output that</w:t>
      </w:r>
      <w:r w:rsidR="000C7AC2">
        <w:t xml:space="preserve"> </w:t>
      </w:r>
      <w:r w:rsidR="00A029FD">
        <w:t>follow</w:t>
      </w:r>
      <w:r w:rsidR="007F7211">
        <w:t>s</w:t>
      </w:r>
      <w:r w:rsidR="00A029FD">
        <w:t xml:space="preserve"> </w:t>
      </w:r>
      <w:r w:rsidR="00ED7E59">
        <w:t>the ‘A</w:t>
      </w:r>
      <w:r w:rsidR="009A6D50">
        <w:t>’</w:t>
      </w:r>
      <w:r w:rsidR="00ED7E59">
        <w:t xml:space="preserve"> type input. </w:t>
      </w:r>
    </w:p>
    <w:p w14:paraId="0FF47A9C" w14:textId="558D6E35" w:rsidR="00816CC4" w:rsidRDefault="00DB2440" w:rsidP="00816CC4">
      <w:pPr>
        <w:keepNext/>
        <w:jc w:val="center"/>
      </w:pPr>
      <w:r>
        <w:rPr>
          <w:noProof/>
        </w:rPr>
        <w:drawing>
          <wp:inline distT="0" distB="0" distL="0" distR="0" wp14:anchorId="1623F7D2" wp14:editId="012839D5">
            <wp:extent cx="5709755" cy="1337094"/>
            <wp:effectExtent l="0" t="0" r="5715" b="0"/>
            <wp:docPr id="25" name="Picture 25" descr="../markov-il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rkov-illustration.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6923" b="-12328"/>
                    <a:stretch/>
                  </pic:blipFill>
                  <pic:spPr bwMode="auto">
                    <a:xfrm>
                      <a:off x="0" y="0"/>
                      <a:ext cx="5710555" cy="1337281"/>
                    </a:xfrm>
                    <a:prstGeom prst="rect">
                      <a:avLst/>
                    </a:prstGeom>
                    <a:noFill/>
                    <a:ln>
                      <a:noFill/>
                    </a:ln>
                    <a:extLst>
                      <a:ext uri="{53640926-AAD7-44D8-BBD7-CCE9431645EC}">
                        <a14:shadowObscured xmlns:a14="http://schemas.microsoft.com/office/drawing/2010/main"/>
                      </a:ext>
                    </a:extLst>
                  </pic:spPr>
                </pic:pic>
              </a:graphicData>
            </a:graphic>
          </wp:inline>
        </w:drawing>
      </w:r>
    </w:p>
    <w:p w14:paraId="42152F78" w14:textId="2B4E812A" w:rsidR="004C4E7B" w:rsidRDefault="00816CC4" w:rsidP="003D44F7">
      <w:pPr>
        <w:pStyle w:val="Caption"/>
      </w:pPr>
      <w:bookmarkStart w:id="65" w:name="_Toc456223721"/>
      <w:r>
        <w:t xml:space="preserve">Figure </w:t>
      </w:r>
      <w:fldSimple w:instr=" SEQ Figure \* ARABIC ">
        <w:r w:rsidR="00CB1B8C">
          <w:rPr>
            <w:noProof/>
          </w:rPr>
          <w:t>25</w:t>
        </w:r>
      </w:fldSimple>
      <w:r>
        <w:t>. The first row of a transition matrix being created out of a sequence of inputs.</w:t>
      </w:r>
      <w:bookmarkEnd w:id="65"/>
    </w:p>
    <w:p w14:paraId="7DBDF31C" w14:textId="77777777" w:rsidR="00702F15" w:rsidRPr="00702F15" w:rsidRDefault="00702F15" w:rsidP="00702F15"/>
    <w:p w14:paraId="3D1E755C" w14:textId="0E9C2856" w:rsidR="009A6D50" w:rsidRDefault="009A6D50" w:rsidP="00C27F1E">
      <w:pPr>
        <w:ind w:firstLine="720"/>
      </w:pPr>
      <w:r w:rsidRPr="009A6D50">
        <w:lastRenderedPageBreak/>
        <w:t>By an</w:t>
      </w:r>
      <w:r>
        <w:t xml:space="preserve">alyzing every occurrence of </w:t>
      </w:r>
      <w:r w:rsidRPr="009A6D50">
        <w:t xml:space="preserve">‘A’ </w:t>
      </w:r>
      <w:r>
        <w:t xml:space="preserve">in the </w:t>
      </w:r>
      <w:r w:rsidRPr="009A6D50">
        <w:t>input</w:t>
      </w:r>
      <w:r>
        <w:t xml:space="preserve"> chain, </w:t>
      </w:r>
      <w:r w:rsidR="00A029FD">
        <w:t>it is shown that the output that follows ‘A’ has a</w:t>
      </w:r>
      <w:r w:rsidRPr="009A6D50">
        <w:t xml:space="preserve"> 20% chance</w:t>
      </w:r>
      <w:r w:rsidR="00A029FD">
        <w:t xml:space="preserve"> of </w:t>
      </w:r>
      <w:r w:rsidR="000176E3">
        <w:t>being ‘A’</w:t>
      </w:r>
      <w:r w:rsidR="00FB327E">
        <w:t xml:space="preserve"> or a ‘C’</w:t>
      </w:r>
      <w:r w:rsidR="00A029FD">
        <w:t>,</w:t>
      </w:r>
      <w:r w:rsidR="00FB327E">
        <w:t xml:space="preserve"> and</w:t>
      </w:r>
      <w:r w:rsidR="000176E3">
        <w:t xml:space="preserve"> </w:t>
      </w:r>
      <w:r w:rsidR="00A029FD">
        <w:t>a 60% chance</w:t>
      </w:r>
      <w:r w:rsidR="000176E3">
        <w:t xml:space="preserve"> of being ‘B’</w:t>
      </w:r>
      <w:r w:rsidR="00FB327E">
        <w:t>. Calculating the other two rows (for ‘B’ and ‘C’) completes the transition matrix.</w:t>
      </w:r>
      <w:r w:rsidR="009864D5">
        <w:rPr>
          <w:rStyle w:val="FootnoteReference"/>
        </w:rPr>
        <w:footnoteReference w:id="39"/>
      </w:r>
    </w:p>
    <w:p w14:paraId="688EF07B" w14:textId="2991CB8F" w:rsidR="00D7094D" w:rsidRDefault="00FB327E" w:rsidP="00C27F1E">
      <w:pPr>
        <w:ind w:firstLine="720"/>
      </w:pPr>
      <w:r>
        <w:t xml:space="preserve">With a completed transition matrix, a new Markov chain can be created that shares characteristics with its input chain. In </w:t>
      </w:r>
      <w:r>
        <w:rPr>
          <w:i/>
        </w:rPr>
        <w:t>Beast,</w:t>
      </w:r>
      <w:r>
        <w:t xml:space="preserve"> the Markov rhythms degrade until </w:t>
      </w:r>
      <w:r w:rsidR="00440160">
        <w:t xml:space="preserve">they </w:t>
      </w:r>
      <w:r>
        <w:t>morph into a simple rhythm. This is done by creating a new transition matrix from each subsequent output chain.</w:t>
      </w:r>
      <w:r w:rsidR="00A02A57">
        <w:t xml:space="preserve"> With enough iterations, a</w:t>
      </w:r>
      <w:r w:rsidR="00440160">
        <w:t xml:space="preserve"> Markov chain</w:t>
      </w:r>
      <w:r w:rsidR="00A02A57">
        <w:t xml:space="preserve"> will eventually degrade</w:t>
      </w:r>
      <w:r w:rsidR="00440160">
        <w:t xml:space="preserve"> into</w:t>
      </w:r>
      <w:r w:rsidR="00257EB3">
        <w:t xml:space="preserve"> simple pattern</w:t>
      </w:r>
      <w:r w:rsidR="004D7C62">
        <w:t xml:space="preserve"> of repeated rhythms</w:t>
      </w:r>
      <w:r w:rsidR="008F5241">
        <w:t>.</w:t>
      </w:r>
      <w:r w:rsidR="0003352C">
        <w:t xml:space="preserve"> (See Figure 20)</w:t>
      </w:r>
    </w:p>
    <w:p w14:paraId="3FB99F22" w14:textId="77777777" w:rsidR="0062146B" w:rsidRDefault="0062146B" w:rsidP="00C27F1E">
      <w:pPr>
        <w:ind w:firstLine="720"/>
      </w:pPr>
    </w:p>
    <w:p w14:paraId="6EC01737" w14:textId="77777777" w:rsidR="0062146B" w:rsidRDefault="0062146B" w:rsidP="0062146B">
      <w:pPr>
        <w:keepNext/>
        <w:jc w:val="center"/>
      </w:pPr>
      <w:r>
        <w:rPr>
          <w:noProof/>
        </w:rPr>
        <w:drawing>
          <wp:inline distT="0" distB="0" distL="0" distR="0" wp14:anchorId="555C4BFB" wp14:editId="5ECAC54E">
            <wp:extent cx="5710555" cy="1526875"/>
            <wp:effectExtent l="0" t="0" r="4445" b="0"/>
            <wp:docPr id="24" name="Picture 24" descr="../markov-degra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rkov-degradation.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1" b="-7249"/>
                    <a:stretch/>
                  </pic:blipFill>
                  <pic:spPr bwMode="auto">
                    <a:xfrm>
                      <a:off x="0" y="0"/>
                      <a:ext cx="5710555" cy="1526875"/>
                    </a:xfrm>
                    <a:prstGeom prst="rect">
                      <a:avLst/>
                    </a:prstGeom>
                    <a:noFill/>
                    <a:ln>
                      <a:noFill/>
                    </a:ln>
                    <a:extLst>
                      <a:ext uri="{53640926-AAD7-44D8-BBD7-CCE9431645EC}">
                        <a14:shadowObscured xmlns:a14="http://schemas.microsoft.com/office/drawing/2010/main"/>
                      </a:ext>
                    </a:extLst>
                  </pic:spPr>
                </pic:pic>
              </a:graphicData>
            </a:graphic>
          </wp:inline>
        </w:drawing>
      </w:r>
    </w:p>
    <w:p w14:paraId="4EAC833D" w14:textId="0954F3B6" w:rsidR="00D7094D" w:rsidRDefault="0062146B" w:rsidP="0062146B">
      <w:pPr>
        <w:pStyle w:val="Caption"/>
      </w:pPr>
      <w:bookmarkStart w:id="66" w:name="_Toc456223722"/>
      <w:r>
        <w:t xml:space="preserve">Figure </w:t>
      </w:r>
      <w:fldSimple w:instr=" SEQ Figure \* ARABIC ">
        <w:r w:rsidR="00CB1B8C">
          <w:rPr>
            <w:noProof/>
          </w:rPr>
          <w:t>26</w:t>
        </w:r>
      </w:fldSimple>
      <w:r>
        <w:t>. Degradation</w:t>
      </w:r>
      <w:r w:rsidR="00AC43AB">
        <w:t xml:space="preserve"> of a</w:t>
      </w:r>
      <w:r w:rsidR="003C4171">
        <w:t xml:space="preserve"> </w:t>
      </w:r>
      <w:r w:rsidR="00560F72">
        <w:t>Markov</w:t>
      </w:r>
      <w:r w:rsidR="003C4171">
        <w:t xml:space="preserve"> chain, until a chain of only ‘B’s exists.</w:t>
      </w:r>
      <w:bookmarkEnd w:id="66"/>
    </w:p>
    <w:p w14:paraId="0DF7AC3F" w14:textId="77777777" w:rsidR="006B44F2" w:rsidRDefault="006B44F2" w:rsidP="006B44F2"/>
    <w:p w14:paraId="2218E64C" w14:textId="1C6DB9B5" w:rsidR="00C4371D" w:rsidRPr="0096145F" w:rsidRDefault="00637602" w:rsidP="0042273D">
      <w:pPr>
        <w:ind w:firstLine="720"/>
      </w:pPr>
      <w:r>
        <w:t xml:space="preserve">In the context of </w:t>
      </w:r>
      <w:r>
        <w:rPr>
          <w:i/>
        </w:rPr>
        <w:t xml:space="preserve">Beast, </w:t>
      </w:r>
      <w:r>
        <w:t xml:space="preserve">the manner in which the rhythms change and degrade give the system autonomy. </w:t>
      </w:r>
      <w:r w:rsidR="00257EB3">
        <w:t xml:space="preserve">After each solenoid is reintroduced into the system, the solenoids run through their own series of Markov </w:t>
      </w:r>
      <w:r w:rsidR="001F331A">
        <w:t>evaluations concurrently and independent</w:t>
      </w:r>
      <w:r w:rsidR="00E255CF">
        <w:t>ly</w:t>
      </w:r>
      <w:r w:rsidR="001F331A">
        <w:t xml:space="preserve"> of each other.</w:t>
      </w:r>
      <w:r w:rsidR="00441289">
        <w:t xml:space="preserve"> Since</w:t>
      </w:r>
      <w:r w:rsidR="000357EF">
        <w:t xml:space="preserve"> the physical input from the performer (the tapped rhythms) isn’t quantized; </w:t>
      </w:r>
      <w:r w:rsidR="001F331A">
        <w:t>the length, variation</w:t>
      </w:r>
      <w:r w:rsidR="00E106E7">
        <w:t xml:space="preserve"> of</w:t>
      </w:r>
      <w:r w:rsidR="00F86FCA">
        <w:t xml:space="preserve"> rhythms</w:t>
      </w:r>
      <w:r w:rsidR="001F331A">
        <w:t>, and tempo</w:t>
      </w:r>
      <w:r w:rsidR="00F86FCA">
        <w:t xml:space="preserve"> </w:t>
      </w:r>
      <w:r w:rsidR="002274DD">
        <w:t xml:space="preserve">of </w:t>
      </w:r>
      <w:r w:rsidR="00F86FCA">
        <w:t>each</w:t>
      </w:r>
      <w:r w:rsidR="001F331A">
        <w:t xml:space="preserve"> s</w:t>
      </w:r>
      <w:r w:rsidR="00F86FCA">
        <w:t>olenoid is vastly different from one another.</w:t>
      </w:r>
      <w:r w:rsidR="00AE54A8">
        <w:t xml:space="preserve"> </w:t>
      </w:r>
      <w:r w:rsidR="0096145F">
        <w:t>This facet of the piece helps form</w:t>
      </w:r>
      <w:r w:rsidR="003312CC">
        <w:t xml:space="preserve"> a complex system that encourages emerge</w:t>
      </w:r>
      <w:r w:rsidR="0096145F">
        <w:t>nt behavior, which in turn lends</w:t>
      </w:r>
      <w:r w:rsidR="003312CC">
        <w:t xml:space="preserve"> the object a personality. The performer isn’t responding to a basic set of </w:t>
      </w:r>
      <w:r w:rsidR="0096145F">
        <w:t xml:space="preserve">primitive </w:t>
      </w:r>
      <w:r w:rsidR="003312CC">
        <w:t xml:space="preserve">functions, but to a developing and unpredictable system. </w:t>
      </w:r>
      <w:r w:rsidR="0096145F">
        <w:t xml:space="preserve">The emergent behavior of </w:t>
      </w:r>
      <w:r w:rsidR="0096145F">
        <w:rPr>
          <w:i/>
        </w:rPr>
        <w:t>Beast</w:t>
      </w:r>
      <w:r w:rsidR="0096145F">
        <w:t xml:space="preserve"> also ensures that each performance is different from the previous; it will be discussed later on the piece evolved over subsequent performances due to its complexity.</w:t>
      </w:r>
    </w:p>
    <w:p w14:paraId="356954C1" w14:textId="23805A91" w:rsidR="00F03CE1" w:rsidRDefault="00F03CE1" w:rsidP="00F03CE1">
      <w:pPr>
        <w:pStyle w:val="Heading3"/>
      </w:pPr>
      <w:bookmarkStart w:id="67" w:name="_Toc456223683"/>
      <w:r>
        <w:lastRenderedPageBreak/>
        <w:t xml:space="preserve">Design // </w:t>
      </w:r>
      <w:r w:rsidR="00545016">
        <w:t>Space</w:t>
      </w:r>
      <w:bookmarkEnd w:id="67"/>
    </w:p>
    <w:p w14:paraId="2263A8C2" w14:textId="2B8BE78F" w:rsidR="003312CC" w:rsidRPr="00F4691B" w:rsidRDefault="003312CC" w:rsidP="003312CC">
      <w:r>
        <w:t xml:space="preserve">The </w:t>
      </w:r>
      <w:r w:rsidR="00545016">
        <w:t xml:space="preserve">design of </w:t>
      </w:r>
      <w:r w:rsidR="00545016">
        <w:rPr>
          <w:i/>
        </w:rPr>
        <w:t>Beast</w:t>
      </w:r>
      <w:r w:rsidR="00B57307">
        <w:t xml:space="preserve"> put many considerations into</w:t>
      </w:r>
      <w:r w:rsidR="00545016">
        <w:t xml:space="preserve"> space around it. To enable the performer to fully put</w:t>
      </w:r>
      <w:r w:rsidR="00B816EC">
        <w:t xml:space="preserve"> her body into the piece;</w:t>
      </w:r>
      <w:r w:rsidR="00545016">
        <w:t xml:space="preserve"> </w:t>
      </w:r>
      <w:r w:rsidR="00B816EC">
        <w:t xml:space="preserve">the </w:t>
      </w:r>
      <w:r w:rsidR="00FC38EE">
        <w:t xml:space="preserve">legs, </w:t>
      </w:r>
      <w:r w:rsidR="00B816EC">
        <w:t xml:space="preserve">fixtures, input jacks, and solenoids were spaced equally around a circle. </w:t>
      </w:r>
      <w:r w:rsidR="00FC38EE">
        <w:t>This design requires the perform</w:t>
      </w:r>
      <w:r w:rsidR="00522027">
        <w:t>er to interact with all the different sides of the object</w:t>
      </w:r>
      <w:r w:rsidR="001866FF">
        <w:t>, moving around it mid performance</w:t>
      </w:r>
      <w:r w:rsidR="00522027">
        <w:t xml:space="preserve">. </w:t>
      </w:r>
      <w:r w:rsidR="00F4691B">
        <w:t xml:space="preserve">This is a departure from </w:t>
      </w:r>
      <w:r w:rsidR="000B75DD">
        <w:rPr>
          <w:i/>
        </w:rPr>
        <w:t>Animal</w:t>
      </w:r>
      <w:r w:rsidR="000B75DD">
        <w:t>,</w:t>
      </w:r>
      <w:r w:rsidR="002A2E25">
        <w:t xml:space="preserve"> which limited the space the</w:t>
      </w:r>
      <w:r w:rsidR="00F4691B">
        <w:t xml:space="preserve"> performer</w:t>
      </w:r>
      <w:r w:rsidR="002A2E25">
        <w:t xml:space="preserve"> had to work with</w:t>
      </w:r>
      <w:r w:rsidR="00F4691B">
        <w:t>.</w:t>
      </w:r>
    </w:p>
    <w:p w14:paraId="5300D0F4" w14:textId="77777777" w:rsidR="00522027" w:rsidRDefault="00522027" w:rsidP="003312CC"/>
    <w:p w14:paraId="518A3DBB" w14:textId="72E75A4A" w:rsidR="00522027" w:rsidRDefault="00E977F6" w:rsidP="00522027">
      <w:pPr>
        <w:keepNext/>
      </w:pPr>
      <w:r>
        <w:rPr>
          <w:noProof/>
        </w:rPr>
        <w:drawing>
          <wp:inline distT="0" distB="0" distL="0" distR="0" wp14:anchorId="54F07A5A" wp14:editId="00CD3258">
            <wp:extent cx="5701979" cy="2225615"/>
            <wp:effectExtent l="0" t="0" r="0" b="10160"/>
            <wp:docPr id="37" name="Picture 37" descr="../IMG_0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G_0729.jpg"/>
                    <pic:cNvPicPr>
                      <a:picLocks noChangeAspect="1" noChangeArrowheads="1"/>
                    </pic:cNvPicPr>
                  </pic:nvPicPr>
                  <pic:blipFill rotWithShape="1">
                    <a:blip r:embed="rId41">
                      <a:extLst>
                        <a:ext uri="{28A0092B-C50C-407E-A947-70E740481C1C}">
                          <a14:useLocalDpi xmlns:a14="http://schemas.microsoft.com/office/drawing/2010/main" val="0"/>
                        </a:ext>
                      </a:extLst>
                    </a:blip>
                    <a:srcRect t="30243" b="17738"/>
                    <a:stretch/>
                  </pic:blipFill>
                  <pic:spPr bwMode="auto">
                    <a:xfrm>
                      <a:off x="0" y="0"/>
                      <a:ext cx="5701979" cy="2225615"/>
                    </a:xfrm>
                    <a:prstGeom prst="rect">
                      <a:avLst/>
                    </a:prstGeom>
                    <a:noFill/>
                    <a:ln>
                      <a:noFill/>
                    </a:ln>
                    <a:extLst>
                      <a:ext uri="{53640926-AAD7-44D8-BBD7-CCE9431645EC}">
                        <a14:shadowObscured xmlns:a14="http://schemas.microsoft.com/office/drawing/2010/main"/>
                      </a:ext>
                    </a:extLst>
                  </pic:spPr>
                </pic:pic>
              </a:graphicData>
            </a:graphic>
          </wp:inline>
        </w:drawing>
      </w:r>
    </w:p>
    <w:p w14:paraId="796F2332" w14:textId="05F9D3F0" w:rsidR="00AB276C" w:rsidRDefault="00522027" w:rsidP="001A6C3E">
      <w:pPr>
        <w:pStyle w:val="Caption"/>
      </w:pPr>
      <w:bookmarkStart w:id="68" w:name="_Toc456223723"/>
      <w:r>
        <w:t xml:space="preserve">Figure </w:t>
      </w:r>
      <w:fldSimple w:instr=" SEQ Figure \* ARABIC ">
        <w:r w:rsidR="00CB1B8C">
          <w:rPr>
            <w:noProof/>
          </w:rPr>
          <w:t>27</w:t>
        </w:r>
      </w:fldSimple>
      <w:r>
        <w:t xml:space="preserve">. </w:t>
      </w:r>
      <w:r>
        <w:rPr>
          <w:i/>
        </w:rPr>
        <w:t>Beast</w:t>
      </w:r>
      <w:r w:rsidR="007508A3">
        <w:t xml:space="preserve"> </w:t>
      </w:r>
      <w:r w:rsidR="00063F12">
        <w:t>setup</w:t>
      </w:r>
      <w:r w:rsidR="00D07B89">
        <w:t xml:space="preserve"> at the CCRMA stage at Stanford</w:t>
      </w:r>
      <w:r w:rsidR="00063F12">
        <w:t xml:space="preserve">, with the </w:t>
      </w:r>
      <w:r w:rsidR="00497A09">
        <w:t>space ready for the performer to inhabit</w:t>
      </w:r>
      <w:r>
        <w:t>.</w:t>
      </w:r>
      <w:bookmarkEnd w:id="68"/>
    </w:p>
    <w:p w14:paraId="12EF1C9B" w14:textId="17D94E4D" w:rsidR="004A2335" w:rsidRDefault="00FB3E01" w:rsidP="004A2335">
      <w:pPr>
        <w:pStyle w:val="Heading2"/>
      </w:pPr>
      <w:bookmarkStart w:id="69" w:name="_Toc456223684"/>
      <w:r>
        <w:t>Discussion</w:t>
      </w:r>
      <w:bookmarkEnd w:id="69"/>
    </w:p>
    <w:p w14:paraId="54439D2C" w14:textId="2FC413F5" w:rsidR="008C3758" w:rsidRDefault="00CA3007" w:rsidP="008C3758">
      <w:r>
        <w:rPr>
          <w:i/>
        </w:rPr>
        <w:t xml:space="preserve">Beast </w:t>
      </w:r>
      <w:r>
        <w:t>evolved both during performance and throughout the course</w:t>
      </w:r>
      <w:r w:rsidR="001F0DDF">
        <w:t xml:space="preserve"> of</w:t>
      </w:r>
      <w:r>
        <w:t xml:space="preserve"> its subsequent performances. The aesthetic attributes that led to its evolution will be discussed here, as well as </w:t>
      </w:r>
      <w:r w:rsidR="00986613">
        <w:t xml:space="preserve">a discussion </w:t>
      </w:r>
      <w:r w:rsidR="00DE531E">
        <w:t>about the</w:t>
      </w:r>
      <w:r w:rsidR="001F0DDF">
        <w:t xml:space="preserve"> </w:t>
      </w:r>
      <w:r w:rsidR="00520454">
        <w:t xml:space="preserve">complex relationship that exists during the performance of </w:t>
      </w:r>
      <w:r w:rsidR="00520454">
        <w:rPr>
          <w:i/>
        </w:rPr>
        <w:t>Beast</w:t>
      </w:r>
      <w:r w:rsidR="001F0DDF">
        <w:t>.</w:t>
      </w:r>
    </w:p>
    <w:p w14:paraId="6B59115E" w14:textId="77777777" w:rsidR="0090611A" w:rsidRPr="008C3758" w:rsidRDefault="0090611A" w:rsidP="008C3758"/>
    <w:p w14:paraId="1FCA2F45" w14:textId="63E8BB86" w:rsidR="00FB3E01" w:rsidRDefault="00EA57DE" w:rsidP="00FB3E01">
      <w:pPr>
        <w:pStyle w:val="Heading3"/>
      </w:pPr>
      <w:bookmarkStart w:id="70" w:name="_Toc456223685"/>
      <w:r>
        <w:rPr>
          <w:noProof/>
        </w:rPr>
        <w:drawing>
          <wp:anchor distT="0" distB="0" distL="114300" distR="114300" simplePos="0" relativeHeight="251705344" behindDoc="1" locked="0" layoutInCell="1" allowOverlap="1" wp14:anchorId="33473B83" wp14:editId="14EF0DE2">
            <wp:simplePos x="0" y="0"/>
            <wp:positionH relativeFrom="column">
              <wp:posOffset>1554480</wp:posOffset>
            </wp:positionH>
            <wp:positionV relativeFrom="paragraph">
              <wp:posOffset>635</wp:posOffset>
            </wp:positionV>
            <wp:extent cx="455930" cy="455930"/>
            <wp:effectExtent l="0" t="0" r="1270" b="1270"/>
            <wp:wrapNone/>
            <wp:docPr id="78" name="Picture 78" descr="../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7392" behindDoc="0" locked="0" layoutInCell="1" allowOverlap="1" wp14:anchorId="14FD0090" wp14:editId="4AB821A2">
            <wp:simplePos x="0" y="0"/>
            <wp:positionH relativeFrom="column">
              <wp:posOffset>2700020</wp:posOffset>
            </wp:positionH>
            <wp:positionV relativeFrom="paragraph">
              <wp:posOffset>1905</wp:posOffset>
            </wp:positionV>
            <wp:extent cx="460375" cy="460375"/>
            <wp:effectExtent l="0" t="0" r="0" b="0"/>
            <wp:wrapNone/>
            <wp:docPr id="80" name="Picture 80" descr="../complex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plex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V="1">
                      <a:off x="0" y="0"/>
                      <a:ext cx="460375" cy="4603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6368" behindDoc="1" locked="0" layoutInCell="1" allowOverlap="1" wp14:anchorId="26B3CF1E" wp14:editId="639AF50F">
            <wp:simplePos x="0" y="0"/>
            <wp:positionH relativeFrom="column">
              <wp:posOffset>2127299</wp:posOffset>
            </wp:positionH>
            <wp:positionV relativeFrom="paragraph">
              <wp:posOffset>2990</wp:posOffset>
            </wp:positionV>
            <wp:extent cx="455930" cy="455930"/>
            <wp:effectExtent l="0" t="0" r="1270" b="1270"/>
            <wp:wrapNone/>
            <wp:docPr id="79" name="Picture 79" descr="../nar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rrativ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30" cy="455930"/>
                    </a:xfrm>
                    <a:prstGeom prst="rect">
                      <a:avLst/>
                    </a:prstGeom>
                    <a:noFill/>
                    <a:ln>
                      <a:noFill/>
                    </a:ln>
                  </pic:spPr>
                </pic:pic>
              </a:graphicData>
            </a:graphic>
            <wp14:sizeRelH relativeFrom="page">
              <wp14:pctWidth>0</wp14:pctWidth>
            </wp14:sizeRelH>
            <wp14:sizeRelV relativeFrom="page">
              <wp14:pctHeight>0</wp14:pctHeight>
            </wp14:sizeRelV>
          </wp:anchor>
        </w:drawing>
      </w:r>
      <w:r w:rsidR="00FB3E01">
        <w:t>Characteristics</w:t>
      </w:r>
      <w:bookmarkEnd w:id="70"/>
    </w:p>
    <w:p w14:paraId="4ACE908E" w14:textId="77777777" w:rsidR="00FB3E01" w:rsidRPr="00FB3E01" w:rsidRDefault="00FB3E01" w:rsidP="00FB3E01"/>
    <w:p w14:paraId="551B7E81" w14:textId="225E8DE8" w:rsidR="00077B4A" w:rsidRPr="00627165" w:rsidRDefault="00206C66" w:rsidP="00077B4A">
      <w:r>
        <w:t xml:space="preserve">Complexity became </w:t>
      </w:r>
      <w:r w:rsidR="00B93B27">
        <w:t xml:space="preserve">the primary </w:t>
      </w:r>
      <w:r w:rsidR="007D56EC">
        <w:t xml:space="preserve">aesthetic </w:t>
      </w:r>
      <w:r w:rsidR="00B93B27">
        <w:t xml:space="preserve">characteristic of </w:t>
      </w:r>
      <w:r w:rsidR="00B93B27">
        <w:rPr>
          <w:i/>
        </w:rPr>
        <w:t>Beast</w:t>
      </w:r>
      <w:r w:rsidR="007D56EC">
        <w:rPr>
          <w:i/>
        </w:rPr>
        <w:t>.</w:t>
      </w:r>
      <w:r w:rsidR="00077B4A">
        <w:rPr>
          <w:i/>
        </w:rPr>
        <w:t xml:space="preserve"> </w:t>
      </w:r>
      <w:r w:rsidR="007F7E8B">
        <w:t xml:space="preserve">The systemic complexity </w:t>
      </w:r>
      <w:r w:rsidR="000D437C">
        <w:t xml:space="preserve">of the piece </w:t>
      </w:r>
      <w:r w:rsidR="007F7E8B">
        <w:t xml:space="preserve">allowed for a constantly changing physical narrative </w:t>
      </w:r>
      <w:r w:rsidR="000D437C">
        <w:t>which</w:t>
      </w:r>
      <w:r w:rsidR="007F7E8B">
        <w:t xml:space="preserve"> evolved over the </w:t>
      </w:r>
      <w:r w:rsidR="00627165">
        <w:t xml:space="preserve">course of several performances. </w:t>
      </w:r>
      <w:r w:rsidR="004B26FD">
        <w:t>Notably, t</w:t>
      </w:r>
      <w:r w:rsidR="00627165">
        <w:t xml:space="preserve">his </w:t>
      </w:r>
      <w:r w:rsidR="004B26FD">
        <w:t xml:space="preserve">complexity </w:t>
      </w:r>
      <w:r w:rsidR="00627165">
        <w:t xml:space="preserve">allowed for the relationship between </w:t>
      </w:r>
      <w:r w:rsidR="00627165">
        <w:rPr>
          <w:i/>
        </w:rPr>
        <w:t>Beast</w:t>
      </w:r>
      <w:r w:rsidR="00627165">
        <w:t xml:space="preserve"> and the performer to evolve as well</w:t>
      </w:r>
      <w:r w:rsidR="004B26FD">
        <w:t>.</w:t>
      </w:r>
    </w:p>
    <w:p w14:paraId="6DBAF0F3" w14:textId="5C1DF8E7" w:rsidR="009D2AEB" w:rsidRDefault="007F7E8B" w:rsidP="00077B4A">
      <w:pPr>
        <w:ind w:firstLine="720"/>
      </w:pPr>
      <w:r>
        <w:lastRenderedPageBreak/>
        <w:t xml:space="preserve">During the </w:t>
      </w:r>
      <w:r w:rsidR="0030484D">
        <w:t xml:space="preserve">first </w:t>
      </w:r>
      <w:r w:rsidR="00E209E6">
        <w:t xml:space="preserve">performance of </w:t>
      </w:r>
      <w:r w:rsidR="00E209E6">
        <w:rPr>
          <w:i/>
        </w:rPr>
        <w:t xml:space="preserve">Beast </w:t>
      </w:r>
      <w:r>
        <w:t>(at</w:t>
      </w:r>
      <w:r w:rsidR="00E209E6">
        <w:t xml:space="preserve"> Wild Beast</w:t>
      </w:r>
      <w:r w:rsidR="0030484D">
        <w:t xml:space="preserve"> </w:t>
      </w:r>
      <w:r w:rsidR="00ED2658">
        <w:t xml:space="preserve">concert hall </w:t>
      </w:r>
      <w:r w:rsidR="0030484D">
        <w:t>at CalArts</w:t>
      </w:r>
      <w:r>
        <w:t>)</w:t>
      </w:r>
      <w:r w:rsidR="00E209E6">
        <w:t>, there was</w:t>
      </w:r>
      <w:r>
        <w:t>n’t a strong expectation</w:t>
      </w:r>
      <w:r w:rsidR="0030484D">
        <w:t xml:space="preserve"> of how </w:t>
      </w:r>
      <w:r w:rsidR="0030484D">
        <w:rPr>
          <w:i/>
        </w:rPr>
        <w:t xml:space="preserve">Beast </w:t>
      </w:r>
      <w:r>
        <w:t>would behave</w:t>
      </w:r>
      <w:r w:rsidR="0030484D">
        <w:t>.</w:t>
      </w:r>
      <w:r w:rsidR="00E209E6">
        <w:t xml:space="preserve"> </w:t>
      </w:r>
      <w:r w:rsidR="006C4A63">
        <w:t>It was</w:t>
      </w:r>
      <w:r w:rsidR="009D2AEB">
        <w:t xml:space="preserve"> a bit nerve-wracking, </w:t>
      </w:r>
      <w:r w:rsidR="00DD0F9D">
        <w:t>the true nature of the piece</w:t>
      </w:r>
      <w:r w:rsidR="0030484D">
        <w:rPr>
          <w:i/>
        </w:rPr>
        <w:t xml:space="preserve"> </w:t>
      </w:r>
      <w:r w:rsidR="0030484D">
        <w:t>wasn’t known.</w:t>
      </w:r>
      <w:r w:rsidR="006C4A63">
        <w:t xml:space="preserve"> To be clear, t</w:t>
      </w:r>
      <w:r w:rsidR="009D2AEB">
        <w:t xml:space="preserve">his wasn’t an issue of the code </w:t>
      </w:r>
      <w:r w:rsidR="006C4A63">
        <w:t xml:space="preserve">not cooperating; </w:t>
      </w:r>
      <w:r w:rsidR="009D2AEB">
        <w:t>I was assured that the program would run until the end of the piece.</w:t>
      </w:r>
      <w:r w:rsidR="00167744">
        <w:t xml:space="preserve"> It was more like a first date;</w:t>
      </w:r>
      <w:r w:rsidR="006C4A63">
        <w:t xml:space="preserve"> we were learning each other through of series of interactions. </w:t>
      </w:r>
      <w:r w:rsidR="00897F65">
        <w:t>This performance was the most improvisatory; we were in the honeymoon phase.</w:t>
      </w:r>
    </w:p>
    <w:p w14:paraId="29CE3CB2" w14:textId="7281B6AA" w:rsidR="00ED2658" w:rsidRDefault="00ED2658" w:rsidP="0030484D">
      <w:pPr>
        <w:ind w:firstLine="720"/>
      </w:pPr>
      <w:r>
        <w:t xml:space="preserve">The second performance of </w:t>
      </w:r>
      <w:r>
        <w:rPr>
          <w:i/>
        </w:rPr>
        <w:t>Beast</w:t>
      </w:r>
      <w:r>
        <w:t xml:space="preserve"> was for the CEMEC (California Electronic Music Exchange Concert) series at CalArts in the Roy O. Disney Concert Hall. This performance was extremely uncooperative, and the piece changed entirely as a result. The piezo contact mics were firmly attached, but a possibility was definitely left for the leads to break off during performance. This happened twice during this performance, but as a contingency, a soldering iron was </w:t>
      </w:r>
      <w:r w:rsidR="001A0743">
        <w:t>placed onstage. Amidst the chaos of the performance, the solenoids firing and bouncing across the space, me reacting to the piece to continue its progression, I’m soldering the leads back onto the contact mics.</w:t>
      </w:r>
      <w:r w:rsidR="00835B79">
        <w:t xml:space="preserve"> </w:t>
      </w:r>
      <w:r w:rsidR="000D2458">
        <w:t xml:space="preserve">I think of this </w:t>
      </w:r>
      <w:r w:rsidR="008C3293">
        <w:t>per</w:t>
      </w:r>
      <w:r w:rsidR="00A15A44">
        <w:t>formance as the first fight in our</w:t>
      </w:r>
      <w:r w:rsidR="008C3293">
        <w:t xml:space="preserve"> relationship.</w:t>
      </w:r>
    </w:p>
    <w:p w14:paraId="318B5DB6" w14:textId="77777777" w:rsidR="00A33529" w:rsidRDefault="00A33529" w:rsidP="0030484D">
      <w:pPr>
        <w:ind w:firstLine="720"/>
      </w:pPr>
    </w:p>
    <w:p w14:paraId="373DB1EF" w14:textId="77777777" w:rsidR="00A33529" w:rsidRDefault="00A33529" w:rsidP="00A33529">
      <w:pPr>
        <w:keepNext/>
      </w:pPr>
      <w:r>
        <w:rPr>
          <w:noProof/>
        </w:rPr>
        <w:drawing>
          <wp:inline distT="0" distB="0" distL="0" distR="0" wp14:anchorId="6ADCC0C5" wp14:editId="5DD7155C">
            <wp:extent cx="5710012" cy="2308194"/>
            <wp:effectExtent l="0" t="0" r="5080" b="3810"/>
            <wp:docPr id="35" name="Picture 35" descr="../beast-sold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east-soldering.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6411" b="5843"/>
                    <a:stretch/>
                  </pic:blipFill>
                  <pic:spPr bwMode="auto">
                    <a:xfrm>
                      <a:off x="0" y="0"/>
                      <a:ext cx="5710555" cy="2308413"/>
                    </a:xfrm>
                    <a:prstGeom prst="rect">
                      <a:avLst/>
                    </a:prstGeom>
                    <a:noFill/>
                    <a:ln>
                      <a:noFill/>
                    </a:ln>
                    <a:extLst>
                      <a:ext uri="{53640926-AAD7-44D8-BBD7-CCE9431645EC}">
                        <a14:shadowObscured xmlns:a14="http://schemas.microsoft.com/office/drawing/2010/main"/>
                      </a:ext>
                    </a:extLst>
                  </pic:spPr>
                </pic:pic>
              </a:graphicData>
            </a:graphic>
          </wp:inline>
        </w:drawing>
      </w:r>
    </w:p>
    <w:p w14:paraId="25F83E9D" w14:textId="68A1AD44" w:rsidR="00A33529" w:rsidRDefault="00A33529" w:rsidP="00A33529">
      <w:pPr>
        <w:pStyle w:val="Caption"/>
      </w:pPr>
      <w:bookmarkStart w:id="71" w:name="_Toc456223724"/>
      <w:r>
        <w:t xml:space="preserve">Figure </w:t>
      </w:r>
      <w:fldSimple w:instr=" SEQ Figure \* ARABIC ">
        <w:r w:rsidR="00CB1B8C">
          <w:rPr>
            <w:noProof/>
          </w:rPr>
          <w:t>28</w:t>
        </w:r>
      </w:fldSimple>
      <w:r>
        <w:t xml:space="preserve">. First performance of </w:t>
      </w:r>
      <w:r>
        <w:rPr>
          <w:i/>
        </w:rPr>
        <w:t xml:space="preserve">Beast </w:t>
      </w:r>
      <w:r>
        <w:t>on the left, second performance on the right (</w:t>
      </w:r>
      <w:r w:rsidR="006829E5">
        <w:t xml:space="preserve">the performer </w:t>
      </w:r>
      <w:r>
        <w:t>soldering on stage).</w:t>
      </w:r>
      <w:bookmarkEnd w:id="71"/>
    </w:p>
    <w:p w14:paraId="3F86D50B" w14:textId="77777777" w:rsidR="00A33529" w:rsidRDefault="00A33529" w:rsidP="00E977F6"/>
    <w:p w14:paraId="09F5E151" w14:textId="2AFACDA4" w:rsidR="003E4707" w:rsidRPr="009440B2" w:rsidRDefault="009440B2" w:rsidP="009440B2">
      <w:r>
        <w:tab/>
        <w:t xml:space="preserve">The third performance of </w:t>
      </w:r>
      <w:r>
        <w:rPr>
          <w:i/>
        </w:rPr>
        <w:t xml:space="preserve">Beast </w:t>
      </w:r>
      <w:r>
        <w:t>was at the CEMEC concert held at Stan</w:t>
      </w:r>
      <w:r w:rsidR="007A03B7">
        <w:t>ford University</w:t>
      </w:r>
      <w:r>
        <w:t xml:space="preserve"> on the CCRMA stage. </w:t>
      </w:r>
      <w:r w:rsidR="00722F87">
        <w:t xml:space="preserve">The piezo contact microphones were </w:t>
      </w:r>
      <w:r w:rsidR="00D54A96">
        <w:t>dipped in plastic</w:t>
      </w:r>
      <w:r w:rsidR="00722F87">
        <w:t xml:space="preserve"> </w:t>
      </w:r>
      <w:r w:rsidR="003B1711">
        <w:t xml:space="preserve">beforehand </w:t>
      </w:r>
      <w:r w:rsidR="00722F87">
        <w:t xml:space="preserve">to ensure that the piece didn’t hinge on the mics breaking. </w:t>
      </w:r>
      <w:r w:rsidR="00D54A96">
        <w:t xml:space="preserve">This security enabled me to discard the soldering iron on stage (I had prepared a few modular backup contact microphones as well). </w:t>
      </w:r>
      <w:r w:rsidR="003B1711">
        <w:t>As a result, the relationship between me and the object became complacent</w:t>
      </w:r>
      <w:r w:rsidR="00C152A8">
        <w:t xml:space="preserve">; I could rely more on </w:t>
      </w:r>
      <w:r w:rsidR="00C152A8">
        <w:lastRenderedPageBreak/>
        <w:t>the piece progressing somewhat normally</w:t>
      </w:r>
      <w:r w:rsidR="00D54A96">
        <w:t xml:space="preserve">. The complexity of the piece was diminished, and the relationship </w:t>
      </w:r>
      <w:r w:rsidR="00C152A8">
        <w:t xml:space="preserve">between me and it </w:t>
      </w:r>
      <w:r w:rsidR="00D54A96">
        <w:t>began to grow stale</w:t>
      </w:r>
      <w:r w:rsidR="003B1711">
        <w:t>; for a bit, I thought this was the en</w:t>
      </w:r>
      <w:r w:rsidR="00761F63">
        <w:t>d of our relationship’s development</w:t>
      </w:r>
      <w:r w:rsidR="00D54A96">
        <w:t xml:space="preserve">. </w:t>
      </w:r>
    </w:p>
    <w:p w14:paraId="4F060A75" w14:textId="66902FDD" w:rsidR="001F1E6C" w:rsidRDefault="003E4595" w:rsidP="00E76FBE">
      <w:pPr>
        <w:ind w:firstLine="720"/>
      </w:pPr>
      <w:r>
        <w:t>The last few</w:t>
      </w:r>
      <w:r w:rsidR="002171A4">
        <w:t xml:space="preserve"> performances were unusual for </w:t>
      </w:r>
      <w:r w:rsidR="002171A4" w:rsidRPr="002171A4">
        <w:rPr>
          <w:i/>
        </w:rPr>
        <w:t>Beast</w:t>
      </w:r>
      <w:r w:rsidR="002171A4">
        <w:rPr>
          <w:i/>
        </w:rPr>
        <w:t xml:space="preserve">, </w:t>
      </w:r>
      <w:r w:rsidR="002171A4">
        <w:t>as toward the end of the piece</w:t>
      </w:r>
      <w:r w:rsidR="008432BF">
        <w:t>, the solenoids start vibrating at a speed</w:t>
      </w:r>
      <w:r w:rsidR="003734D2">
        <w:t xml:space="preserve"> so fast that a tone emerged</w:t>
      </w:r>
      <w:r w:rsidR="002171A4">
        <w:t>.</w:t>
      </w:r>
      <w:r w:rsidR="00F735D9">
        <w:t xml:space="preserve"> </w:t>
      </w:r>
      <w:r w:rsidR="004435E9">
        <w:t xml:space="preserve">At first I thought </w:t>
      </w:r>
      <w:r w:rsidR="003E6F2E">
        <w:t xml:space="preserve">it was </w:t>
      </w:r>
      <w:r w:rsidR="00CD4258">
        <w:t>a chance</w:t>
      </w:r>
      <w:r w:rsidR="004435E9">
        <w:t xml:space="preserve"> occurrence</w:t>
      </w:r>
      <w:r w:rsidR="003734D2">
        <w:t xml:space="preserve">; </w:t>
      </w:r>
      <w:r w:rsidR="0093794A">
        <w:t>merely</w:t>
      </w:r>
      <w:r w:rsidR="004435E9">
        <w:t xml:space="preserve"> </w:t>
      </w:r>
      <w:r w:rsidR="00E911B9">
        <w:t>something that emerged</w:t>
      </w:r>
      <w:r w:rsidR="00CD4258">
        <w:t xml:space="preserve"> </w:t>
      </w:r>
      <w:r w:rsidR="004435E9">
        <w:t>from the</w:t>
      </w:r>
      <w:r w:rsidR="00E911B9">
        <w:t xml:space="preserve"> unpredictable</w:t>
      </w:r>
      <w:r w:rsidR="004435E9">
        <w:t xml:space="preserve"> evolution of the Markov chains</w:t>
      </w:r>
      <w:r w:rsidR="00E911B9">
        <w:t>. B</w:t>
      </w:r>
      <w:r w:rsidR="00EA57DE">
        <w:t>ut then during the</w:t>
      </w:r>
      <w:r w:rsidR="00E911B9">
        <w:t xml:space="preserve"> next performance </w:t>
      </w:r>
      <w:r w:rsidR="00EA57DE">
        <w:t>the tones reappeared</w:t>
      </w:r>
      <w:r w:rsidR="00E911B9">
        <w:t xml:space="preserve">. Over </w:t>
      </w:r>
      <w:r w:rsidR="0093794A">
        <w:t xml:space="preserve">the </w:t>
      </w:r>
      <w:r w:rsidR="00E911B9">
        <w:t>course of several performances</w:t>
      </w:r>
      <w:r w:rsidR="003E6F2E">
        <w:rPr>
          <w:i/>
        </w:rPr>
        <w:t>,</w:t>
      </w:r>
      <w:r w:rsidR="0093794A">
        <w:rPr>
          <w:i/>
        </w:rPr>
        <w:t xml:space="preserve"> </w:t>
      </w:r>
      <w:r w:rsidR="0093794A">
        <w:t>I had developed</w:t>
      </w:r>
      <w:r w:rsidR="00F9406E">
        <w:t xml:space="preserve"> a</w:t>
      </w:r>
      <w:r w:rsidR="0093794A">
        <w:t xml:space="preserve"> rhythmic</w:t>
      </w:r>
      <w:r w:rsidR="004B0E9E">
        <w:t xml:space="preserve"> tendency</w:t>
      </w:r>
      <w:r w:rsidR="002B4F7A">
        <w:t xml:space="preserve"> for</w:t>
      </w:r>
      <w:r w:rsidR="004B0E9E">
        <w:t xml:space="preserve"> how I perform</w:t>
      </w:r>
      <w:r w:rsidR="003F2375">
        <w:t xml:space="preserve"> the </w:t>
      </w:r>
      <w:r w:rsidR="003F2375">
        <w:rPr>
          <w:rFonts w:ascii="Menlo" w:hAnsi="Menlo" w:cs="Menlo"/>
          <w:sz w:val="18"/>
          <w:szCs w:val="18"/>
        </w:rPr>
        <w:t>wake</w:t>
      </w:r>
      <w:r w:rsidR="003F2375" w:rsidRPr="0008635C">
        <w:rPr>
          <w:rFonts w:ascii="Menlo" w:hAnsi="Menlo" w:cs="Menlo"/>
          <w:sz w:val="18"/>
          <w:szCs w:val="18"/>
        </w:rPr>
        <w:t>()</w:t>
      </w:r>
      <w:r w:rsidR="003F2375">
        <w:t xml:space="preserve"> function</w:t>
      </w:r>
      <w:r w:rsidR="00A67128">
        <w:t xml:space="preserve"> (the tapping of the audio cables)</w:t>
      </w:r>
      <w:r w:rsidR="002B4F7A">
        <w:t>.</w:t>
      </w:r>
      <w:r w:rsidR="001B762F">
        <w:t xml:space="preserve"> </w:t>
      </w:r>
      <w:r w:rsidR="00F152AB">
        <w:t>Thro</w:t>
      </w:r>
      <w:r w:rsidR="00850A15">
        <w:t>ughout the course of</w:t>
      </w:r>
      <w:r w:rsidR="00E911B9">
        <w:t xml:space="preserve"> these </w:t>
      </w:r>
      <w:r w:rsidR="00F152AB">
        <w:t xml:space="preserve">performances </w:t>
      </w:r>
      <w:r w:rsidR="001B762F">
        <w:t xml:space="preserve">I had stumbled upon </w:t>
      </w:r>
      <w:r w:rsidR="00F152AB">
        <w:t>a</w:t>
      </w:r>
      <w:r w:rsidR="005440ED">
        <w:t xml:space="preserve"> rhythmic pattern and temp</w:t>
      </w:r>
      <w:r w:rsidR="00F152AB">
        <w:t>o which</w:t>
      </w:r>
      <w:r w:rsidR="00920D0D">
        <w:t xml:space="preserve"> </w:t>
      </w:r>
      <w:r w:rsidR="00E911B9">
        <w:t>resulted in tones that</w:t>
      </w:r>
      <w:r w:rsidR="003E6F2E">
        <w:t xml:space="preserve"> were </w:t>
      </w:r>
      <w:r w:rsidR="00E76FBE">
        <w:t xml:space="preserve">vaguely harmonious; </w:t>
      </w:r>
      <w:r w:rsidR="00920D0D">
        <w:t xml:space="preserve">notably, </w:t>
      </w:r>
      <w:r w:rsidR="00E76FBE">
        <w:t>this behavior emerged from what was once considered arbitrary input</w:t>
      </w:r>
      <w:r w:rsidR="0055799B">
        <w:t>.</w:t>
      </w:r>
      <w:r w:rsidR="000C363C">
        <w:t xml:space="preserve"> In the process of me </w:t>
      </w:r>
      <w:r w:rsidR="00E76FBE">
        <w:t xml:space="preserve">teaching </w:t>
      </w:r>
      <w:r w:rsidR="000C363C">
        <w:rPr>
          <w:i/>
        </w:rPr>
        <w:t>Beast</w:t>
      </w:r>
      <w:r w:rsidR="000C363C">
        <w:t xml:space="preserve"> my rhythms, I instead </w:t>
      </w:r>
      <w:r w:rsidR="001C0803">
        <w:t xml:space="preserve">ended up learning the rhythms that allowed </w:t>
      </w:r>
      <w:r w:rsidR="001C0803">
        <w:rPr>
          <w:i/>
        </w:rPr>
        <w:t xml:space="preserve">Beast </w:t>
      </w:r>
      <w:r w:rsidR="001C0803">
        <w:t>to sing</w:t>
      </w:r>
      <w:r w:rsidR="000C363C">
        <w:rPr>
          <w:i/>
        </w:rPr>
        <w:t>.</w:t>
      </w:r>
      <w:r w:rsidR="009F64B5">
        <w:rPr>
          <w:i/>
        </w:rPr>
        <w:t xml:space="preserve"> </w:t>
      </w:r>
      <w:r w:rsidR="00E911B9">
        <w:t>O</w:t>
      </w:r>
      <w:r w:rsidR="00920D0D">
        <w:t>ur</w:t>
      </w:r>
      <w:r w:rsidR="009F64B5">
        <w:t xml:space="preserve"> re</w:t>
      </w:r>
      <w:r w:rsidR="00E76FBE">
        <w:t xml:space="preserve">lationship </w:t>
      </w:r>
      <w:r w:rsidR="00E911B9">
        <w:t>was growing stale, but we still learned something new about each other.</w:t>
      </w:r>
      <w:r w:rsidR="001C0803">
        <w:t xml:space="preserve"> </w:t>
      </w:r>
    </w:p>
    <w:p w14:paraId="1CA48BA9" w14:textId="74F6B613" w:rsidR="00CB4743" w:rsidRPr="00CB4743" w:rsidRDefault="00CB4743" w:rsidP="00CB4743">
      <w:pPr>
        <w:pStyle w:val="Heading3"/>
      </w:pPr>
      <w:bookmarkStart w:id="72" w:name="_Toc456223686"/>
      <w:r>
        <w:t>Pitch</w:t>
      </w:r>
      <w:bookmarkEnd w:id="72"/>
    </w:p>
    <w:p w14:paraId="34A85B1E" w14:textId="77777777" w:rsidR="003A337F" w:rsidRDefault="00E726EB" w:rsidP="009F66DA">
      <w:r>
        <w:t>This</w:t>
      </w:r>
      <w:r w:rsidR="00A8682B">
        <w:t xml:space="preserve"> </w:t>
      </w:r>
      <w:r w:rsidR="003C113B">
        <w:t xml:space="preserve">evolution of </w:t>
      </w:r>
      <w:r w:rsidR="003C113B">
        <w:rPr>
          <w:i/>
        </w:rPr>
        <w:t xml:space="preserve">Beast </w:t>
      </w:r>
      <w:r w:rsidR="003C113B">
        <w:t xml:space="preserve">explores this </w:t>
      </w:r>
      <w:r w:rsidR="00A8682B">
        <w:t xml:space="preserve">tension </w:t>
      </w:r>
      <w:r w:rsidR="003C113B">
        <w:t xml:space="preserve">that </w:t>
      </w:r>
      <w:r w:rsidR="00A8682B">
        <w:t xml:space="preserve">Ostertag </w:t>
      </w:r>
      <w:r w:rsidR="003C113B">
        <w:t>discusses</w:t>
      </w:r>
      <w:r w:rsidR="00A8682B">
        <w:t xml:space="preserve"> in </w:t>
      </w:r>
      <w:r w:rsidR="00A8682B">
        <w:rPr>
          <w:i/>
        </w:rPr>
        <w:t>Human Bodies, Computer Music.</w:t>
      </w:r>
      <w:r w:rsidR="0051480D">
        <w:rPr>
          <w:i/>
        </w:rPr>
        <w:t xml:space="preserve"> </w:t>
      </w:r>
      <w:r w:rsidR="002F2A1B">
        <w:t xml:space="preserve">In fact, tension </w:t>
      </w:r>
      <w:r w:rsidR="00BA2FF2">
        <w:t>becomes the core characteristic of the work.</w:t>
      </w:r>
      <w:r w:rsidR="002F2A1B">
        <w:t xml:space="preserve"> There is a push and pull between the mechatronic sculpture and the performer as they fulfill their ritual. </w:t>
      </w:r>
    </w:p>
    <w:p w14:paraId="2D10C588" w14:textId="39BC6351" w:rsidR="000C0D50" w:rsidRDefault="00BA2FF2" w:rsidP="004367D6">
      <w:pPr>
        <w:ind w:firstLine="720"/>
      </w:pPr>
      <w:r w:rsidRPr="009412A4">
        <w:t>Nelmarie du Preez</w:t>
      </w:r>
      <w:r>
        <w:t xml:space="preserve">’s </w:t>
      </w:r>
      <w:r>
        <w:rPr>
          <w:i/>
        </w:rPr>
        <w:t xml:space="preserve">to rely </w:t>
      </w:r>
      <w:r w:rsidR="002F2A1B">
        <w:t xml:space="preserve">has many similarities. </w:t>
      </w:r>
      <w:r w:rsidR="002F2A1B">
        <w:rPr>
          <w:i/>
        </w:rPr>
        <w:t>to rely</w:t>
      </w:r>
      <w:r w:rsidR="002F2A1B">
        <w:t xml:space="preserve"> is a recorded performance of du Preez</w:t>
      </w:r>
      <w:r w:rsidR="00ED486A">
        <w:t xml:space="preserve"> holding a bow and arrow and </w:t>
      </w:r>
      <w:r w:rsidR="002F2A1B">
        <w:t xml:space="preserve">standing in front of mechatronic sculpture. </w:t>
      </w:r>
      <w:r w:rsidR="00ED486A">
        <w:t>The video begin</w:t>
      </w:r>
      <w:r w:rsidR="001A5C0F">
        <w:t>s</w:t>
      </w:r>
      <w:r w:rsidR="002F2A1B">
        <w:t xml:space="preserve"> with de Preez nocking an arrow to a bow string, </w:t>
      </w:r>
      <w:r w:rsidR="001A5C0F">
        <w:t>which is then pulled taut by a combination of the sculp</w:t>
      </w:r>
      <w:r w:rsidR="00ED34B1">
        <w:t>ture holding the arrow</w:t>
      </w:r>
      <w:r w:rsidR="001A5C0F">
        <w:t xml:space="preserve"> and du Preez</w:t>
      </w:r>
      <w:r w:rsidR="00ED34B1">
        <w:t>’s</w:t>
      </w:r>
      <w:r w:rsidR="001A5C0F">
        <w:t xml:space="preserve"> </w:t>
      </w:r>
      <w:r w:rsidR="00ED34B1">
        <w:t>pulling of</w:t>
      </w:r>
      <w:r w:rsidR="001A5C0F">
        <w:t xml:space="preserve"> the bow. This piece is an homage to Marina Abramović’s </w:t>
      </w:r>
      <w:r w:rsidR="001A5C0F">
        <w:rPr>
          <w:i/>
        </w:rPr>
        <w:t>Bow and Arrow</w:t>
      </w:r>
      <w:r w:rsidR="00CC79B3">
        <w:rPr>
          <w:i/>
        </w:rPr>
        <w:t xml:space="preserve"> </w:t>
      </w:r>
      <w:r w:rsidR="001A5C0F">
        <w:t>in which she pulled on a bow while her partner, Ulay, held an arrow in the bow’s nock.</w:t>
      </w:r>
    </w:p>
    <w:p w14:paraId="7776AE45" w14:textId="77777777" w:rsidR="000C0D50" w:rsidRDefault="000C0D50" w:rsidP="000C0D50">
      <w:pPr>
        <w:keepNext/>
      </w:pPr>
      <w:r>
        <w:lastRenderedPageBreak/>
        <w:t xml:space="preserve"> </w:t>
      </w:r>
      <w:r>
        <w:rPr>
          <w:noProof/>
        </w:rPr>
        <w:drawing>
          <wp:inline distT="0" distB="0" distL="0" distR="0" wp14:anchorId="26E0F93A" wp14:editId="46391315">
            <wp:extent cx="5701017" cy="1917268"/>
            <wp:effectExtent l="0" t="0" r="0" b="0"/>
            <wp:docPr id="2" name="Picture 2" descr="../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row.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14070" b="5840"/>
                    <a:stretch/>
                  </pic:blipFill>
                  <pic:spPr bwMode="auto">
                    <a:xfrm>
                      <a:off x="0" y="0"/>
                      <a:ext cx="5708650" cy="1919835"/>
                    </a:xfrm>
                    <a:prstGeom prst="rect">
                      <a:avLst/>
                    </a:prstGeom>
                    <a:noFill/>
                    <a:ln>
                      <a:noFill/>
                    </a:ln>
                    <a:extLst>
                      <a:ext uri="{53640926-AAD7-44D8-BBD7-CCE9431645EC}">
                        <a14:shadowObscured xmlns:a14="http://schemas.microsoft.com/office/drawing/2010/main"/>
                      </a:ext>
                    </a:extLst>
                  </pic:spPr>
                </pic:pic>
              </a:graphicData>
            </a:graphic>
          </wp:inline>
        </w:drawing>
      </w:r>
    </w:p>
    <w:p w14:paraId="1F08924B" w14:textId="77777777" w:rsidR="000C0D50" w:rsidRDefault="000C0D50" w:rsidP="000C0D50">
      <w:pPr>
        <w:pStyle w:val="Caption"/>
      </w:pPr>
      <w:r>
        <w:t xml:space="preserve">Figure 27. Marina Abramović and Ulay's </w:t>
      </w:r>
      <w:r>
        <w:rPr>
          <w:i/>
        </w:rPr>
        <w:t xml:space="preserve">Bow and Arrow </w:t>
      </w:r>
      <w:r>
        <w:t xml:space="preserve">on the left, and </w:t>
      </w:r>
      <w:r w:rsidRPr="009412A4">
        <w:t>Nelmarie du Preez</w:t>
      </w:r>
      <w:r>
        <w:t xml:space="preserve">'s </w:t>
      </w:r>
      <w:r>
        <w:rPr>
          <w:i/>
        </w:rPr>
        <w:t xml:space="preserve">to rely </w:t>
      </w:r>
      <w:r>
        <w:t xml:space="preserve">on the right (part of Preez's </w:t>
      </w:r>
      <w:r>
        <w:rPr>
          <w:i/>
        </w:rPr>
        <w:t xml:space="preserve">Loops of Relation </w:t>
      </w:r>
      <w:r>
        <w:t>series)</w:t>
      </w:r>
    </w:p>
    <w:p w14:paraId="22F2E684" w14:textId="77777777" w:rsidR="004367D6" w:rsidRDefault="004367D6" w:rsidP="004367D6"/>
    <w:p w14:paraId="6438B963" w14:textId="2C6F3ADB" w:rsidR="004367D6" w:rsidRDefault="00807BC5" w:rsidP="004367D6">
      <w:r>
        <w:tab/>
        <w:t>D</w:t>
      </w:r>
      <w:r w:rsidR="004367D6">
        <w:t>u Preez is concerned with the tension</w:t>
      </w:r>
      <w:r w:rsidR="00A82952">
        <w:t xml:space="preserve"> </w:t>
      </w:r>
      <w:r w:rsidR="004367D6">
        <w:t>between the machine and the bo</w:t>
      </w:r>
      <w:r w:rsidR="00F62472">
        <w:t xml:space="preserve">dy (both literally and metaphorically), </w:t>
      </w:r>
      <w:r w:rsidR="004367D6">
        <w:t xml:space="preserve">and is extending Abramović’s exploration of trust </w:t>
      </w:r>
      <w:r w:rsidR="00D239D3">
        <w:t>in</w:t>
      </w:r>
      <w:r w:rsidR="004367D6">
        <w:t xml:space="preserve">to the realm of mechatronics. </w:t>
      </w:r>
    </w:p>
    <w:p w14:paraId="567B78AC" w14:textId="4EDD68D8" w:rsidR="000C0D50" w:rsidRDefault="004367D6" w:rsidP="00997078">
      <w:pPr>
        <w:pStyle w:val="Quote"/>
      </w:pPr>
      <w:r w:rsidRPr="00275284">
        <w:t>In general</w:t>
      </w:r>
      <w:r>
        <w:t>,</w:t>
      </w:r>
      <w:r w:rsidRPr="00275284">
        <w:t xml:space="preserve"> my work is concerned with the position of the self in relation to the other, and in my case the other becomes a robot or a computer. Within this relation I want to consider how a human-computer relation can extend our understanding of trust not only in terms of our growing trust in technology but also in each other.</w:t>
      </w:r>
      <w:r w:rsidR="00337536">
        <w:rPr>
          <w:rStyle w:val="FootnoteReference"/>
        </w:rPr>
        <w:footnoteReference w:id="40"/>
      </w:r>
    </w:p>
    <w:p w14:paraId="0D7AEC66" w14:textId="3BE0D10B" w:rsidR="00DE2F8A" w:rsidRDefault="00B90CAE" w:rsidP="00F20A04">
      <w:pPr>
        <w:ind w:firstLine="720"/>
      </w:pPr>
      <w:r>
        <w:t xml:space="preserve">The </w:t>
      </w:r>
      <w:r w:rsidR="000A60E2">
        <w:t xml:space="preserve">trust found in </w:t>
      </w:r>
      <w:r>
        <w:rPr>
          <w:i/>
        </w:rPr>
        <w:t>Beast</w:t>
      </w:r>
      <w:r w:rsidR="00643C71">
        <w:rPr>
          <w:i/>
        </w:rPr>
        <w:t xml:space="preserve"> </w:t>
      </w:r>
      <w:r w:rsidR="00643C71">
        <w:t xml:space="preserve">is </w:t>
      </w:r>
      <w:r w:rsidR="000A60E2">
        <w:t xml:space="preserve">just </w:t>
      </w:r>
      <w:r w:rsidR="00643C71">
        <w:t>one aspect of its human-computer relation.</w:t>
      </w:r>
      <w:r w:rsidR="00C94429">
        <w:t xml:space="preserve"> </w:t>
      </w:r>
      <w:r w:rsidR="005967D8">
        <w:t xml:space="preserve">After the first performance of </w:t>
      </w:r>
      <w:r w:rsidR="005967D8">
        <w:rPr>
          <w:i/>
        </w:rPr>
        <w:t xml:space="preserve">Beast, </w:t>
      </w:r>
      <w:r w:rsidR="005967D8">
        <w:t xml:space="preserve">a friend who was in attendance approached me and discussed the ‘masochistic’ nature of the performance. At first </w:t>
      </w:r>
      <w:r w:rsidR="00D858B7">
        <w:t>I reacted somewhat defensively,</w:t>
      </w:r>
      <w:r w:rsidR="0069192C">
        <w:t xml:space="preserve"> as </w:t>
      </w:r>
      <w:r w:rsidR="005967D8">
        <w:t xml:space="preserve">the term ‘masochistic’ has </w:t>
      </w:r>
      <w:r w:rsidR="00D858B7">
        <w:t xml:space="preserve">powerful </w:t>
      </w:r>
      <w:r w:rsidR="005967D8">
        <w:t xml:space="preserve">connotations that I initially </w:t>
      </w:r>
      <w:r w:rsidR="00D858B7">
        <w:t xml:space="preserve">wasn’t comfortable with. </w:t>
      </w:r>
      <w:r w:rsidR="005967D8">
        <w:t>But soon after I couldn’</w:t>
      </w:r>
      <w:r w:rsidR="00C04CEA">
        <w:t>t help but</w:t>
      </w:r>
      <w:r w:rsidR="005967D8">
        <w:t xml:space="preserve"> notice the aspects of the relationship I was uncovering in the piece.</w:t>
      </w:r>
      <w:r w:rsidR="0069192C">
        <w:t xml:space="preserve"> </w:t>
      </w:r>
    </w:p>
    <w:p w14:paraId="287EC3BB" w14:textId="64173C8A" w:rsidR="00EA7216" w:rsidRDefault="0069192C" w:rsidP="00F20A04">
      <w:pPr>
        <w:ind w:firstLine="720"/>
      </w:pPr>
      <w:r>
        <w:t>Masochism was definitely a part of the narrative that was unfolding</w:t>
      </w:r>
      <w:r w:rsidR="00BF1960">
        <w:t>,</w:t>
      </w:r>
      <w:r w:rsidR="00D858B7">
        <w:t xml:space="preserve"> as was </w:t>
      </w:r>
      <w:r w:rsidR="00C144D5">
        <w:t>sentimentality and tenderness. These seemingly contrasting characteristics of the work</w:t>
      </w:r>
      <w:r w:rsidR="0089355B">
        <w:t xml:space="preserve"> create</w:t>
      </w:r>
      <w:r w:rsidR="00C144D5">
        <w:t xml:space="preserve"> a contradictory narrative</w:t>
      </w:r>
      <w:r w:rsidR="009D54FB">
        <w:t>.</w:t>
      </w:r>
      <w:r w:rsidR="006A3FCD">
        <w:t xml:space="preserve"> </w:t>
      </w:r>
      <w:r w:rsidR="00C144D5">
        <w:t xml:space="preserve">If the piece were to </w:t>
      </w:r>
      <w:r w:rsidR="00C144D5" w:rsidRPr="00C144D5">
        <w:rPr>
          <w:i/>
        </w:rPr>
        <w:t>stand</w:t>
      </w:r>
      <w:r w:rsidR="00C144D5">
        <w:rPr>
          <w:i/>
        </w:rPr>
        <w:t xml:space="preserve"> </w:t>
      </w:r>
      <w:r w:rsidR="00C144D5">
        <w:t>for something, its position would be unclear.</w:t>
      </w:r>
      <w:r w:rsidR="007E79F3">
        <w:t xml:space="preserve"> Is a piece of art required to stand for something in the first place? Is there merit to presenting a contradictory narrative that allows a variety of interpretations? With these questions in mind, it </w:t>
      </w:r>
      <w:r w:rsidR="007E79F3">
        <w:lastRenderedPageBreak/>
        <w:t xml:space="preserve">might be worth inspecting the design of the object. </w:t>
      </w:r>
      <w:r w:rsidR="005967D8">
        <w:t>Viewed from above, the topography of the scu</w:t>
      </w:r>
      <w:r w:rsidR="00857338">
        <w:t>lpture can be seen to resemble the</w:t>
      </w:r>
      <w:r w:rsidR="005967D8">
        <w:t xml:space="preserve"> peace symbol.</w:t>
      </w:r>
      <w:r w:rsidR="00F20A04">
        <w:t xml:space="preserve"> But if you rotate the design a few degrees, you </w:t>
      </w:r>
      <w:r w:rsidR="006D091B">
        <w:t>end</w:t>
      </w:r>
      <w:r w:rsidR="00F20A04">
        <w:t xml:space="preserve"> up something that resembles the colloquial ‘nuclear’ symbol.</w:t>
      </w:r>
    </w:p>
    <w:p w14:paraId="04C52A18" w14:textId="77777777" w:rsidR="0087118B" w:rsidRDefault="0087118B" w:rsidP="00F20A04">
      <w:pPr>
        <w:ind w:firstLine="720"/>
      </w:pPr>
    </w:p>
    <w:p w14:paraId="5D3C3C37" w14:textId="76D43F5F" w:rsidR="00EA7216" w:rsidRDefault="00F20A04" w:rsidP="00F20A04">
      <w:pPr>
        <w:keepNext/>
      </w:pPr>
      <w:r>
        <w:rPr>
          <w:noProof/>
        </w:rPr>
        <w:drawing>
          <wp:inline distT="0" distB="0" distL="0" distR="0" wp14:anchorId="114F3168" wp14:editId="3F9FF705">
            <wp:extent cx="5708650" cy="1198245"/>
            <wp:effectExtent l="0" t="0" r="6350" b="0"/>
            <wp:docPr id="38" name="Picture 38" descr="../duality-of-m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uality-of-man-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08650" cy="1198245"/>
                    </a:xfrm>
                    <a:prstGeom prst="rect">
                      <a:avLst/>
                    </a:prstGeom>
                    <a:noFill/>
                    <a:ln>
                      <a:noFill/>
                    </a:ln>
                  </pic:spPr>
                </pic:pic>
              </a:graphicData>
            </a:graphic>
          </wp:inline>
        </w:drawing>
      </w:r>
    </w:p>
    <w:p w14:paraId="6ADEEB4F" w14:textId="05FC8902" w:rsidR="00EA7216" w:rsidRDefault="00EA7216" w:rsidP="00EA7216">
      <w:pPr>
        <w:pStyle w:val="Caption"/>
      </w:pPr>
      <w:bookmarkStart w:id="73" w:name="_Toc456223725"/>
      <w:r>
        <w:t xml:space="preserve">Figure </w:t>
      </w:r>
      <w:fldSimple w:instr=" SEQ Figure \* ARABIC ">
        <w:r w:rsidR="00CB1B8C">
          <w:rPr>
            <w:noProof/>
          </w:rPr>
          <w:t>29</w:t>
        </w:r>
      </w:fldSimple>
      <w:r>
        <w:t xml:space="preserve">. </w:t>
      </w:r>
      <w:r>
        <w:rPr>
          <w:i/>
        </w:rPr>
        <w:t xml:space="preserve">Beast </w:t>
      </w:r>
      <w:r>
        <w:t>and the international symbol for nuclear disarmament (peace symbol)</w:t>
      </w:r>
      <w:r w:rsidR="00F20A04">
        <w:t>, along with the symbol for ionizing radiation (nuclear symbol)</w:t>
      </w:r>
      <w:r>
        <w:t>.</w:t>
      </w:r>
      <w:bookmarkEnd w:id="73"/>
    </w:p>
    <w:p w14:paraId="4C855F48" w14:textId="77777777" w:rsidR="005967D8" w:rsidRDefault="005967D8" w:rsidP="005967D8"/>
    <w:p w14:paraId="27184125" w14:textId="03797B6A" w:rsidR="005967D8" w:rsidRPr="0064268C" w:rsidRDefault="005967D8" w:rsidP="00D27478">
      <w:pPr>
        <w:ind w:firstLine="720"/>
      </w:pPr>
      <w:r>
        <w:t>While this wasn’t the original intention</w:t>
      </w:r>
      <w:r w:rsidR="00040664">
        <w:t xml:space="preserve"> of the design</w:t>
      </w:r>
      <w:r>
        <w:t xml:space="preserve">, </w:t>
      </w:r>
      <w:r w:rsidR="0067612E">
        <w:t>there is a duality present that r</w:t>
      </w:r>
      <w:r>
        <w:t>emind</w:t>
      </w:r>
      <w:r w:rsidR="0067612E">
        <w:t>s</w:t>
      </w:r>
      <w:r>
        <w:t xml:space="preserve"> me of a relevant conversation from the Stanley Kubrick film, </w:t>
      </w:r>
      <w:r>
        <w:rPr>
          <w:i/>
        </w:rPr>
        <w:t>Full Metal Jacket.</w:t>
      </w:r>
      <w:r w:rsidR="0064268C">
        <w:rPr>
          <w:i/>
        </w:rPr>
        <w:t xml:space="preserve"> </w:t>
      </w:r>
      <w:r w:rsidR="00EA6B5B">
        <w:t>In this scene, Private Joker</w:t>
      </w:r>
      <w:r w:rsidR="0064268C">
        <w:t xml:space="preserve"> is being addressed by a superior officer.</w:t>
      </w:r>
    </w:p>
    <w:p w14:paraId="1496BFFA" w14:textId="77777777" w:rsidR="00EA7216" w:rsidRDefault="00EA7216" w:rsidP="00EA7216">
      <w:pPr>
        <w:pStyle w:val="Quote"/>
      </w:pPr>
      <w:r>
        <w:t>COLONEL: Marine, what is that button on your body armor?</w:t>
      </w:r>
    </w:p>
    <w:p w14:paraId="764F9948" w14:textId="77777777" w:rsidR="00EA7216" w:rsidRDefault="00EA7216" w:rsidP="00EA7216">
      <w:pPr>
        <w:pStyle w:val="Quote"/>
      </w:pPr>
      <w:r>
        <w:t>JOKER: A peace symbol, sir.</w:t>
      </w:r>
    </w:p>
    <w:p w14:paraId="66B85996" w14:textId="77777777" w:rsidR="00EA7216" w:rsidRDefault="00EA7216" w:rsidP="00EA7216">
      <w:pPr>
        <w:pStyle w:val="Quote"/>
      </w:pPr>
      <w:r>
        <w:t>COLONEL: Where'd you get it?</w:t>
      </w:r>
    </w:p>
    <w:p w14:paraId="4951C834" w14:textId="77777777" w:rsidR="00EA7216" w:rsidRDefault="00EA7216" w:rsidP="00EA7216">
      <w:pPr>
        <w:pStyle w:val="Quote"/>
      </w:pPr>
      <w:r>
        <w:t>JOKER: I don't remember, sir.</w:t>
      </w:r>
    </w:p>
    <w:p w14:paraId="617A3E44" w14:textId="77777777" w:rsidR="00EA7216" w:rsidRDefault="00EA7216" w:rsidP="00EA7216">
      <w:pPr>
        <w:pStyle w:val="Quote"/>
      </w:pPr>
      <w:r>
        <w:t>COLONEL: What is that you've got written on your helmet?</w:t>
      </w:r>
    </w:p>
    <w:p w14:paraId="29B3AC91" w14:textId="77777777" w:rsidR="00EA7216" w:rsidRDefault="00EA7216" w:rsidP="00EA7216">
      <w:pPr>
        <w:pStyle w:val="Quote"/>
      </w:pPr>
      <w:r>
        <w:t>JOKER: "Born to Kill," sir.</w:t>
      </w:r>
    </w:p>
    <w:p w14:paraId="6CF005CC" w14:textId="77777777" w:rsidR="00EA7216" w:rsidRDefault="00EA7216" w:rsidP="00EA7216">
      <w:pPr>
        <w:pStyle w:val="Quote"/>
      </w:pPr>
      <w:r>
        <w:t>COLONEL: You write "Born to Kill" on your helmet and you wear a peace button. What's that supposed to be, some kind of sick joke?!</w:t>
      </w:r>
    </w:p>
    <w:p w14:paraId="4F1B5C1E" w14:textId="77777777" w:rsidR="00EA7216" w:rsidRDefault="00EA7216" w:rsidP="00EA7216">
      <w:pPr>
        <w:pStyle w:val="Quote"/>
      </w:pPr>
      <w:r>
        <w:t>JOKER: No, sir.</w:t>
      </w:r>
    </w:p>
    <w:p w14:paraId="67A9D239" w14:textId="77777777" w:rsidR="00EA7216" w:rsidRDefault="00EA7216" w:rsidP="00EA7216">
      <w:pPr>
        <w:pStyle w:val="Quote"/>
      </w:pPr>
      <w:r>
        <w:t>COLONEL: You'd better get your head and your ass wired together, or I will take a giant shit on you!</w:t>
      </w:r>
    </w:p>
    <w:p w14:paraId="78F2C10D" w14:textId="77777777" w:rsidR="00EA7216" w:rsidRDefault="00EA7216" w:rsidP="00EA7216">
      <w:pPr>
        <w:pStyle w:val="Quote"/>
      </w:pPr>
      <w:r>
        <w:t>JOKER: Yes, sir.</w:t>
      </w:r>
    </w:p>
    <w:p w14:paraId="13E50297" w14:textId="77777777" w:rsidR="00EA7216" w:rsidRDefault="00EA7216" w:rsidP="00EA7216">
      <w:pPr>
        <w:pStyle w:val="Quote"/>
      </w:pPr>
      <w:r>
        <w:lastRenderedPageBreak/>
        <w:t>COLONEL: Now answer my question or you'll be standing tall before the man.</w:t>
      </w:r>
    </w:p>
    <w:p w14:paraId="53A11FDD" w14:textId="77777777" w:rsidR="00EA7216" w:rsidRDefault="00EA7216" w:rsidP="00EA7216">
      <w:pPr>
        <w:pStyle w:val="Quote"/>
      </w:pPr>
      <w:r>
        <w:t xml:space="preserve"> JOKER: I think I was trying to suggest something about the duality of man, sir.</w:t>
      </w:r>
    </w:p>
    <w:p w14:paraId="67504649" w14:textId="77777777" w:rsidR="00EA7216" w:rsidRDefault="00EA7216" w:rsidP="00EA7216">
      <w:pPr>
        <w:pStyle w:val="Quote"/>
      </w:pPr>
      <w:r>
        <w:t>COLONEL: The what?</w:t>
      </w:r>
    </w:p>
    <w:p w14:paraId="0DA55908" w14:textId="6CC6C33B" w:rsidR="00EA7216" w:rsidRDefault="00EA7216" w:rsidP="009D006F">
      <w:pPr>
        <w:pStyle w:val="Quote"/>
      </w:pPr>
      <w:r>
        <w:t xml:space="preserve"> JOKER: The duality of man. The Jungian thing, sir.</w:t>
      </w:r>
      <w:r w:rsidR="00E84D10">
        <w:rPr>
          <w:rStyle w:val="FootnoteReference"/>
        </w:rPr>
        <w:footnoteReference w:id="41"/>
      </w:r>
    </w:p>
    <w:p w14:paraId="0D199FE4" w14:textId="6A89F651" w:rsidR="00E65C09" w:rsidRDefault="00332C2C" w:rsidP="004019E7">
      <w:pPr>
        <w:ind w:firstLine="720"/>
      </w:pPr>
      <w:r>
        <w:t xml:space="preserve">Private Joker, in </w:t>
      </w:r>
      <w:r>
        <w:rPr>
          <w:i/>
        </w:rPr>
        <w:t>Full Metal Jacket,</w:t>
      </w:r>
      <w:r>
        <w:t xml:space="preserve"> aloofly remarks ‘</w:t>
      </w:r>
      <w:r w:rsidR="00176DD2">
        <w:t xml:space="preserve">the </w:t>
      </w:r>
      <w:r>
        <w:t>Jungian thing’ to his superior officer</w:t>
      </w:r>
      <w:r w:rsidR="00E65C09">
        <w:t xml:space="preserve"> </w:t>
      </w:r>
      <w:r w:rsidR="00F173B2">
        <w:t>in reference</w:t>
      </w:r>
      <w:r w:rsidR="00933A2D">
        <w:t xml:space="preserve"> to </w:t>
      </w:r>
      <w:r w:rsidR="00F173B2">
        <w:t xml:space="preserve">Carl </w:t>
      </w:r>
      <w:r w:rsidR="00933A2D">
        <w:t xml:space="preserve">Jung’s </w:t>
      </w:r>
      <w:r w:rsidR="00F173B2">
        <w:t>distinction between</w:t>
      </w:r>
      <w:r w:rsidR="00933A2D">
        <w:t xml:space="preserve"> the </w:t>
      </w:r>
      <w:r w:rsidR="00F173B2">
        <w:t xml:space="preserve">personal </w:t>
      </w:r>
      <w:r w:rsidR="00933A2D">
        <w:t xml:space="preserve">unconscious </w:t>
      </w:r>
      <w:r w:rsidR="00F173B2">
        <w:t>and</w:t>
      </w:r>
      <w:r w:rsidR="00933A2D">
        <w:t xml:space="preserve"> the </w:t>
      </w:r>
      <w:r w:rsidR="003D1DE8">
        <w:t>Co</w:t>
      </w:r>
      <w:r w:rsidR="00F06386">
        <w:t>llective U</w:t>
      </w:r>
      <w:r w:rsidR="00F173B2">
        <w:t>n</w:t>
      </w:r>
      <w:r w:rsidR="00933A2D">
        <w:t>conscious</w:t>
      </w:r>
      <w:r w:rsidR="00E65C09">
        <w:t>.</w:t>
      </w:r>
    </w:p>
    <w:p w14:paraId="17E7178F" w14:textId="77F81A0C" w:rsidR="0079452A" w:rsidRDefault="00A24FA7" w:rsidP="00602CB2">
      <w:r>
        <w:tab/>
      </w:r>
      <w:r w:rsidR="00C64D91">
        <w:t xml:space="preserve">An in depth </w:t>
      </w:r>
      <w:r w:rsidR="00E460CD">
        <w:t xml:space="preserve">explanation </w:t>
      </w:r>
      <w:r w:rsidR="00C64D91">
        <w:t xml:space="preserve">of these concepts isn’t necessary </w:t>
      </w:r>
      <w:r w:rsidR="0067612E">
        <w:t xml:space="preserve">here, </w:t>
      </w:r>
      <w:r w:rsidR="00C64D91">
        <w:t xml:space="preserve">as Joker himself was </w:t>
      </w:r>
      <w:r w:rsidR="002D379A">
        <w:t xml:space="preserve">flippantly referring </w:t>
      </w:r>
      <w:r w:rsidR="001171FA">
        <w:t xml:space="preserve">to Jungian philosophy </w:t>
      </w:r>
      <w:r w:rsidR="00474E52">
        <w:t>as a way t</w:t>
      </w:r>
      <w:r w:rsidR="0067612E">
        <w:t>o talk over his</w:t>
      </w:r>
      <w:r w:rsidR="00C64D91">
        <w:t xml:space="preserve"> superior’s head.</w:t>
      </w:r>
      <w:r w:rsidR="00474E52">
        <w:t xml:space="preserve"> Joker himself is just a “wise-ass war reporter”</w:t>
      </w:r>
      <w:r w:rsidR="00474E52">
        <w:rPr>
          <w:rStyle w:val="FootnoteReference"/>
        </w:rPr>
        <w:footnoteReference w:id="42"/>
      </w:r>
      <w:r w:rsidR="00F06386">
        <w:t xml:space="preserve"> with no war experience</w:t>
      </w:r>
      <w:r w:rsidR="0079452A">
        <w:t xml:space="preserve">, duality for him is </w:t>
      </w:r>
      <w:r w:rsidR="00E460CD">
        <w:t xml:space="preserve">merely </w:t>
      </w:r>
      <w:r w:rsidR="0079452A">
        <w:t>an abstract way to remove himself from his situation in the war</w:t>
      </w:r>
      <w:r w:rsidR="00F06386">
        <w:t>.</w:t>
      </w:r>
      <w:r w:rsidR="002D379A">
        <w:t xml:space="preserve"> </w:t>
      </w:r>
    </w:p>
    <w:p w14:paraId="7A62B843" w14:textId="09389375" w:rsidR="00332C2C" w:rsidRDefault="00E460CD" w:rsidP="0079452A">
      <w:pPr>
        <w:ind w:firstLine="720"/>
      </w:pPr>
      <w:r>
        <w:t>This duality in the film</w:t>
      </w:r>
      <w:r w:rsidR="0067612E">
        <w:t xml:space="preserve"> is a way to expose a situation;</w:t>
      </w:r>
      <w:r>
        <w:t xml:space="preserve"> rather than taking an affirmat</w:t>
      </w:r>
      <w:r w:rsidR="0067612E">
        <w:t>ive stand for war or against it, the</w:t>
      </w:r>
      <w:r w:rsidR="006904E2">
        <w:t xml:space="preserve"> film presents the war without</w:t>
      </w:r>
      <w:r w:rsidR="0067612E">
        <w:t xml:space="preserve"> tinge.</w:t>
      </w:r>
      <w:r>
        <w:t xml:space="preserve"> This duality is </w:t>
      </w:r>
      <w:r w:rsidR="006904E2">
        <w:t>found</w:t>
      </w:r>
      <w:r>
        <w:t xml:space="preserve"> in the film </w:t>
      </w:r>
      <w:r w:rsidR="006904E2">
        <w:t>several times,</w:t>
      </w:r>
      <w:r>
        <w:t xml:space="preserve"> </w:t>
      </w:r>
      <w:r w:rsidR="00A24FA7">
        <w:t>“t</w:t>
      </w:r>
      <w:r w:rsidR="00A24FA7" w:rsidRPr="00A24FA7">
        <w:t>he two dramatic deaths at the end of each section. The two-mindedness of the American public about the war. Joker’s own conflicting desires to “get into the shit” and to get out of there as quickly as possible.</w:t>
      </w:r>
      <w:r w:rsidR="00A24FA7">
        <w:t>”</w:t>
      </w:r>
      <w:r w:rsidR="00A24FA7">
        <w:rPr>
          <w:rStyle w:val="FootnoteReference"/>
        </w:rPr>
        <w:footnoteReference w:id="43"/>
      </w:r>
      <w:r w:rsidR="00D30A3A">
        <w:t xml:space="preserve"> There is a contradictory strain throughout th</w:t>
      </w:r>
      <w:r w:rsidR="00602CB2">
        <w:t xml:space="preserve">e film </w:t>
      </w:r>
      <w:r w:rsidR="00E77244">
        <w:t xml:space="preserve">that refuses a simple narrative. Kubrick doesn’t stand for or against the war, as </w:t>
      </w:r>
      <w:r w:rsidR="00332C2C">
        <w:t>“</w:t>
      </w:r>
      <w:r w:rsidR="00332C2C" w:rsidRPr="00332C2C">
        <w:t>Kubrick rarely makes moral judgments; he simply observes</w:t>
      </w:r>
      <w:r w:rsidR="00A24FA7">
        <w:t>.</w:t>
      </w:r>
      <w:r w:rsidR="00332C2C">
        <w:t>”</w:t>
      </w:r>
      <w:r w:rsidR="00A24FA7">
        <w:rPr>
          <w:rStyle w:val="FootnoteReference"/>
        </w:rPr>
        <w:footnoteReference w:id="44"/>
      </w:r>
      <w:r w:rsidR="00602CB2">
        <w:t xml:space="preserve"> </w:t>
      </w:r>
      <w:r w:rsidR="00666ADB">
        <w:t>There is a distanc</w:t>
      </w:r>
      <w:r>
        <w:t>e that the director creates which</w:t>
      </w:r>
      <w:r w:rsidR="00E77244">
        <w:t xml:space="preserve"> removes himself from his</w:t>
      </w:r>
      <w:r>
        <w:t xml:space="preserve"> art</w:t>
      </w:r>
      <w:r w:rsidR="00E77244">
        <w:t>.</w:t>
      </w:r>
      <w:r>
        <w:t xml:space="preserve"> </w:t>
      </w:r>
    </w:p>
    <w:p w14:paraId="7C1B1B70" w14:textId="269F57B0" w:rsidR="00666ADB" w:rsidRDefault="00CA0A16" w:rsidP="00602CB2">
      <w:r>
        <w:tab/>
        <w:t xml:space="preserve">Remembering the </w:t>
      </w:r>
      <w:r w:rsidR="00666ADB">
        <w:t>tender yet masochistic relationship that developed</w:t>
      </w:r>
      <w:r>
        <w:t xml:space="preserve"> in </w:t>
      </w:r>
      <w:r>
        <w:rPr>
          <w:i/>
        </w:rPr>
        <w:t>Beast</w:t>
      </w:r>
      <w:r w:rsidR="009D54FB">
        <w:t>,</w:t>
      </w:r>
      <w:r>
        <w:t xml:space="preserve"> </w:t>
      </w:r>
      <w:r w:rsidR="00666ADB">
        <w:t>it</w:t>
      </w:r>
      <w:r w:rsidR="009D54FB">
        <w:t xml:space="preserve"> becomes</w:t>
      </w:r>
      <w:r w:rsidR="00666ADB">
        <w:t xml:space="preserve"> clear </w:t>
      </w:r>
      <w:r w:rsidR="009D54FB">
        <w:t xml:space="preserve">that a </w:t>
      </w:r>
      <w:r w:rsidR="0012533C">
        <w:t xml:space="preserve">contradictory </w:t>
      </w:r>
      <w:r w:rsidR="00666ADB">
        <w:t>situat</w:t>
      </w:r>
      <w:r w:rsidR="0012533C">
        <w:t>ion was merely unfolding. In</w:t>
      </w:r>
      <w:r w:rsidR="00FA44D7">
        <w:t xml:space="preserve"> some moments, the performer is tenderly adjusting the </w:t>
      </w:r>
      <w:r w:rsidR="0012533C">
        <w:t>chimes on top of the solenoids, in</w:t>
      </w:r>
      <w:r w:rsidR="00FA44D7">
        <w:t xml:space="preserve"> other moments, the performer is violently kicking the object </w:t>
      </w:r>
      <w:r w:rsidR="0012533C">
        <w:t>out of frustration</w:t>
      </w:r>
      <w:r w:rsidR="00FA44D7">
        <w:t xml:space="preserve">. </w:t>
      </w:r>
      <w:r w:rsidR="002B797D">
        <w:t>The same contradic</w:t>
      </w:r>
      <w:r w:rsidR="00312387">
        <w:t>tory posture found in</w:t>
      </w:r>
      <w:r w:rsidR="002B797D">
        <w:t xml:space="preserve"> </w:t>
      </w:r>
      <w:r w:rsidR="002B797D">
        <w:rPr>
          <w:i/>
        </w:rPr>
        <w:t xml:space="preserve">Full Metal Jacket </w:t>
      </w:r>
      <w:r w:rsidR="00312387">
        <w:t>can</w:t>
      </w:r>
      <w:r w:rsidR="002B797D">
        <w:t xml:space="preserve"> </w:t>
      </w:r>
      <w:r w:rsidR="00312387">
        <w:t>be seen</w:t>
      </w:r>
      <w:r w:rsidR="002B797D">
        <w:t xml:space="preserve"> in </w:t>
      </w:r>
      <w:r w:rsidR="002B797D">
        <w:rPr>
          <w:i/>
        </w:rPr>
        <w:t xml:space="preserve">Beast. </w:t>
      </w:r>
      <w:r w:rsidR="000504D8">
        <w:t xml:space="preserve">A review of </w:t>
      </w:r>
      <w:r w:rsidR="000504D8">
        <w:rPr>
          <w:i/>
        </w:rPr>
        <w:t xml:space="preserve">Beast, </w:t>
      </w:r>
      <w:r w:rsidR="000504D8">
        <w:t xml:space="preserve">by </w:t>
      </w:r>
      <w:r w:rsidR="00731422">
        <w:t>Zachary</w:t>
      </w:r>
      <w:r w:rsidR="006E1A35">
        <w:t xml:space="preserve"> Pine</w:t>
      </w:r>
      <w:r w:rsidR="000504D8">
        <w:t>,</w:t>
      </w:r>
      <w:r w:rsidR="00731422">
        <w:t xml:space="preserve"> </w:t>
      </w:r>
      <w:r w:rsidR="000504D8">
        <w:t>discusses one side of the situation that developed in the piece.</w:t>
      </w:r>
    </w:p>
    <w:p w14:paraId="60B42A8F" w14:textId="77777777" w:rsidR="00512C6C" w:rsidRDefault="00666ADB" w:rsidP="00512C6C">
      <w:pPr>
        <w:pStyle w:val="Quote"/>
      </w:pPr>
      <w:r w:rsidRPr="00666ADB">
        <w:lastRenderedPageBreak/>
        <w:t>But Eric, through all his work and demeanor, demonstrated just how much easier it is to negate than it is to take a sincere stance in the affirmative. He seemed to think it was cool to, in his first performance, kick his ringing bell contraption as if he was abusing an animal</w:t>
      </w:r>
      <w:r w:rsidR="00512C6C">
        <w:t>. (…)</w:t>
      </w:r>
    </w:p>
    <w:p w14:paraId="45A30EAC" w14:textId="0F6A6F52" w:rsidR="00FA44D7" w:rsidRDefault="00FA44D7" w:rsidP="00512C6C">
      <w:pPr>
        <w:pStyle w:val="Quote"/>
        <w:ind w:firstLine="576"/>
      </w:pPr>
      <w:r w:rsidRPr="00FA44D7">
        <w:t>I will not bother to flesh out the feminist critique but it is worth noting that it is the foundation of toxic masculinity, the inability to have and bare emotions, that is the organizing logic of Eric's contraptions. I hope you will find the courage to take a stand for something in your work, Eric.</w:t>
      </w:r>
      <w:r w:rsidR="009D54FB">
        <w:rPr>
          <w:rStyle w:val="FootnoteReference"/>
        </w:rPr>
        <w:footnoteReference w:id="45"/>
      </w:r>
    </w:p>
    <w:p w14:paraId="2B815E02" w14:textId="3ACED047" w:rsidR="005E4BB2" w:rsidRDefault="00CF20AF" w:rsidP="005E4BB2">
      <w:pPr>
        <w:ind w:firstLine="720"/>
      </w:pPr>
      <w:r>
        <w:t xml:space="preserve">I consider Pine’s reaction to </w:t>
      </w:r>
      <w:r>
        <w:rPr>
          <w:i/>
        </w:rPr>
        <w:t>Beast</w:t>
      </w:r>
      <w:r>
        <w:t xml:space="preserve"> to be a success. </w:t>
      </w:r>
      <w:r w:rsidR="009D54FB">
        <w:t>The relationships I’m attempting to create in this work aren’t necessarily positive.</w:t>
      </w:r>
      <w:r w:rsidR="00F25E42">
        <w:t xml:space="preserve"> Pine’s interpretation of </w:t>
      </w:r>
      <w:r w:rsidR="00F25E42">
        <w:rPr>
          <w:i/>
        </w:rPr>
        <w:t>Beast</w:t>
      </w:r>
      <w:r w:rsidR="00F25E42">
        <w:t xml:space="preserve"> as an anti-feminist work that contains elements which are ‘the foundation of toxic masculinity’</w:t>
      </w:r>
      <w:r w:rsidR="00755EE0">
        <w:t xml:space="preserve"> proves that it successfully translates a relat</w:t>
      </w:r>
      <w:r w:rsidR="001171FA">
        <w:t>i</w:t>
      </w:r>
      <w:r w:rsidR="00F92465">
        <w:t xml:space="preserve">onal narrative to the audience. </w:t>
      </w:r>
      <w:r w:rsidR="000C0D50">
        <w:t xml:space="preserve">The piece doesn’t make ‘moral judgements’, it presents the good and the bad entirely. </w:t>
      </w:r>
      <w:r w:rsidR="00F92465">
        <w:t>A</w:t>
      </w:r>
      <w:r w:rsidR="005164FE">
        <w:t xml:space="preserve"> complex</w:t>
      </w:r>
      <w:r w:rsidR="00DA5895">
        <w:t xml:space="preserve"> relationship </w:t>
      </w:r>
      <w:r w:rsidR="00F92465">
        <w:t xml:space="preserve">is presented </w:t>
      </w:r>
      <w:r w:rsidR="00DA5895">
        <w:t>that refuse</w:t>
      </w:r>
      <w:r w:rsidR="00BD0CEA">
        <w:t>s</w:t>
      </w:r>
      <w:r w:rsidR="00DA5895">
        <w:t xml:space="preserve"> to ‘take a stand for something,’ it just is.</w:t>
      </w:r>
    </w:p>
    <w:p w14:paraId="131FC41E" w14:textId="62FBA3A7" w:rsidR="006904E2" w:rsidRDefault="00010E69" w:rsidP="00FF7088">
      <w:pPr>
        <w:ind w:firstLine="720"/>
      </w:pPr>
      <w:r>
        <w:t xml:space="preserve">This </w:t>
      </w:r>
      <w:r w:rsidR="00AD5482">
        <w:t>is one way of viewing</w:t>
      </w:r>
      <w:r>
        <w:t xml:space="preserve"> the tension that Ostertag is discussing, </w:t>
      </w:r>
      <w:r w:rsidR="00632D0D">
        <w:t>“not celebrating technology but questioning it and probing it, examining its problematic nature, illuminating or clarifying tensions between technology and body.”</w:t>
      </w:r>
      <w:r w:rsidR="00FF7088">
        <w:t xml:space="preserve"> The </w:t>
      </w:r>
      <w:r w:rsidR="00FF7088" w:rsidRPr="00C37443">
        <w:rPr>
          <w:i/>
        </w:rPr>
        <w:t>pitch</w:t>
      </w:r>
      <w:r w:rsidR="00FF7088">
        <w:t xml:space="preserve"> in </w:t>
      </w:r>
      <w:r w:rsidR="00FF7088">
        <w:rPr>
          <w:i/>
        </w:rPr>
        <w:t xml:space="preserve">Beast </w:t>
      </w:r>
      <w:r w:rsidR="00FF7088">
        <w:t>is the manner in which the body is simultaneously exposing the problems between humans and machines</w:t>
      </w:r>
      <w:r w:rsidR="00AD5482">
        <w:t>,</w:t>
      </w:r>
      <w:r w:rsidR="00FF7088">
        <w:t xml:space="preserve"> and the</w:t>
      </w:r>
      <w:r w:rsidR="00802944">
        <w:t xml:space="preserve"> relational</w:t>
      </w:r>
      <w:r w:rsidR="00FF7088">
        <w:t xml:space="preserve"> problems between </w:t>
      </w:r>
      <w:r w:rsidR="00802944">
        <w:t xml:space="preserve">the </w:t>
      </w:r>
      <w:r w:rsidR="00FF7088">
        <w:t xml:space="preserve">performer and the object. </w:t>
      </w:r>
      <w:r w:rsidR="00F90D22">
        <w:t>Instead of affirming ‘moral judgements’, the flaws of the relationship kept visible</w:t>
      </w:r>
      <w:r w:rsidR="00590039">
        <w:t>; the resulting tension of the piece kept intact</w:t>
      </w:r>
      <w:r w:rsidR="00F90D22">
        <w:t>.</w:t>
      </w:r>
    </w:p>
    <w:p w14:paraId="6BECA913" w14:textId="620CC993" w:rsidR="00C67F20" w:rsidRDefault="00C67F20" w:rsidP="00C67F20">
      <w:pPr>
        <w:pStyle w:val="Heading1"/>
      </w:pPr>
      <w:r>
        <w:lastRenderedPageBreak/>
        <w:br/>
      </w:r>
      <w:bookmarkStart w:id="74" w:name="_Toc456223687"/>
      <w:r w:rsidR="004A2335">
        <w:t>Conclusion</w:t>
      </w:r>
      <w:bookmarkEnd w:id="74"/>
    </w:p>
    <w:p w14:paraId="300DD597" w14:textId="3ED7505B" w:rsidR="00C67F20" w:rsidRDefault="00E65E65" w:rsidP="00C67F20">
      <w:pPr>
        <w:pStyle w:val="Heading2"/>
      </w:pPr>
      <w:bookmarkStart w:id="75" w:name="_Toc456223688"/>
      <w:r>
        <w:t>Introduction</w:t>
      </w:r>
      <w:bookmarkEnd w:id="75"/>
    </w:p>
    <w:p w14:paraId="320E48DA" w14:textId="0FF85D6D" w:rsidR="005B329F" w:rsidRPr="00500AF4" w:rsidRDefault="002C6808" w:rsidP="00C67F20">
      <w:r>
        <w:t>This thesis de</w:t>
      </w:r>
      <w:r w:rsidR="005B329F">
        <w:t>sc</w:t>
      </w:r>
      <w:r w:rsidR="007D6EB9">
        <w:t>ribes</w:t>
      </w:r>
      <w:r w:rsidR="005B329F">
        <w:t xml:space="preserve"> an experimental art practice that, across three different works, uses mechatronic </w:t>
      </w:r>
      <w:r w:rsidR="008045F2">
        <w:t xml:space="preserve">sound </w:t>
      </w:r>
      <w:r w:rsidR="005B329F">
        <w:t xml:space="preserve">sculptures as a medium </w:t>
      </w:r>
      <w:r w:rsidR="008045F2">
        <w:t>to explore the relations and tensions between machines and humans</w:t>
      </w:r>
      <w:r w:rsidR="00D455C6">
        <w:t>. The thesis posits that</w:t>
      </w:r>
      <w:r w:rsidR="008F3B57">
        <w:t xml:space="preserve"> this</w:t>
      </w:r>
      <w:r w:rsidR="00D455C6">
        <w:t xml:space="preserve"> type of relationship</w:t>
      </w:r>
      <w:r w:rsidR="007D0242">
        <w:t xml:space="preserve"> is possible because of the shared characteristics </w:t>
      </w:r>
      <w:r w:rsidR="00500AF4">
        <w:t xml:space="preserve">of the three different works, those being noise, narrative, and complexity. The combination of these attributes, framed in the proper manner, enable a contract to be created between the art and the audience. This contract is described as a </w:t>
      </w:r>
      <w:r w:rsidR="00500AF4">
        <w:rPr>
          <w:i/>
        </w:rPr>
        <w:t xml:space="preserve">pitch </w:t>
      </w:r>
      <w:r w:rsidR="00500AF4">
        <w:t xml:space="preserve">or </w:t>
      </w:r>
      <w:r w:rsidR="00500AF4">
        <w:rPr>
          <w:i/>
        </w:rPr>
        <w:t xml:space="preserve">magic trick, </w:t>
      </w:r>
      <w:r w:rsidR="00500AF4">
        <w:t>which allows the beguilement of an audience through the guise of mechatronic art.</w:t>
      </w:r>
    </w:p>
    <w:p w14:paraId="3DD2EEE5" w14:textId="17087F90" w:rsidR="00C67F20" w:rsidRDefault="00C67F20" w:rsidP="00C67F20">
      <w:pPr>
        <w:pStyle w:val="Heading2"/>
      </w:pPr>
      <w:bookmarkStart w:id="76" w:name="_Toc456223689"/>
      <w:r>
        <w:t>Primary Contributions</w:t>
      </w:r>
      <w:bookmarkEnd w:id="76"/>
    </w:p>
    <w:p w14:paraId="64659530" w14:textId="77777777" w:rsidR="009C6D11" w:rsidRDefault="00535A56" w:rsidP="005D3805">
      <w:r>
        <w:t>This thesis describes</w:t>
      </w:r>
      <w:r w:rsidR="008F3B57">
        <w:t xml:space="preserve"> an atypical approach to mechatronic art</w:t>
      </w:r>
      <w:r w:rsidR="009F115D">
        <w:t xml:space="preserve"> that is tied to the tradition of experimental music</w:t>
      </w:r>
      <w:r w:rsidR="008F3B57">
        <w:t xml:space="preserve">. </w:t>
      </w:r>
      <w:r w:rsidR="007714B0">
        <w:t>It is a type of mechatronic art that is ancillary to</w:t>
      </w:r>
      <w:r w:rsidR="00EF288C">
        <w:t xml:space="preserve"> the tradition of</w:t>
      </w:r>
      <w:r w:rsidR="007714B0">
        <w:t xml:space="preserve"> </w:t>
      </w:r>
      <w:r w:rsidR="00EF288C">
        <w:t xml:space="preserve">musical robotics, and is associated more closely to the burgeoning mechatronic sound-object tradition. </w:t>
      </w:r>
    </w:p>
    <w:p w14:paraId="1F96A360" w14:textId="28193DF6" w:rsidR="00000A17" w:rsidRDefault="00EF288C" w:rsidP="009C6D11">
      <w:pPr>
        <w:ind w:firstLine="720"/>
      </w:pPr>
      <w:r>
        <w:t>It is the goal of</w:t>
      </w:r>
      <w:r w:rsidR="006E7959">
        <w:t xml:space="preserve"> this thesis to offer compositional methods that continue the </w:t>
      </w:r>
      <w:r w:rsidR="00873577">
        <w:t xml:space="preserve">tradition of </w:t>
      </w:r>
      <w:r w:rsidR="006E7959">
        <w:t>experimental music</w:t>
      </w:r>
      <w:r>
        <w:t xml:space="preserve"> </w:t>
      </w:r>
      <w:r w:rsidR="006E7959">
        <w:t>in the realm of mechatronic art. Building off of the work of composers like David Tudor and Yasunao Tone, this research hopes to offer new insight into the technological and conceptual strategies available for other mechatronic experimental composers.</w:t>
      </w:r>
    </w:p>
    <w:p w14:paraId="76CC7DE6" w14:textId="58038C5F" w:rsidR="00DF4F61" w:rsidRDefault="00DF4F61" w:rsidP="005D3805">
      <w:r>
        <w:tab/>
        <w:t>More succinctly, this research hopes to explicate methods which allow a relationship to exist between mechatronic sound-objects and performers.</w:t>
      </w:r>
    </w:p>
    <w:p w14:paraId="3793C004" w14:textId="07313401" w:rsidR="00BE2282" w:rsidRDefault="00A9491C" w:rsidP="00117DB8">
      <w:pPr>
        <w:pStyle w:val="Heading2"/>
      </w:pPr>
      <w:bookmarkStart w:id="77" w:name="_Toc456223690"/>
      <w:r>
        <w:lastRenderedPageBreak/>
        <w:t xml:space="preserve">Subsequent and </w:t>
      </w:r>
      <w:r w:rsidR="00E358B8">
        <w:t>Future Work</w:t>
      </w:r>
      <w:bookmarkEnd w:id="77"/>
    </w:p>
    <w:p w14:paraId="056581FB" w14:textId="36EEF445" w:rsidR="005434A3" w:rsidRDefault="00F6770D" w:rsidP="00F6770D">
      <w:r>
        <w:t>A few p</w:t>
      </w:r>
      <w:r w:rsidR="00BA622E">
        <w:t>ieces were composed after the work in this thesis was created.</w:t>
      </w:r>
      <w:r w:rsidR="00E522F1">
        <w:t xml:space="preserve"> </w:t>
      </w:r>
      <w:r w:rsidR="00FB3217">
        <w:t>A short summary will be given of each, along with a discussion of their</w:t>
      </w:r>
      <w:r w:rsidR="00E522F1">
        <w:t xml:space="preserve"> relevance </w:t>
      </w:r>
      <w:r w:rsidR="00FB3217">
        <w:t>to the other work in this thesis.</w:t>
      </w:r>
    </w:p>
    <w:p w14:paraId="223828A4" w14:textId="16442A52" w:rsidR="005434A3" w:rsidRDefault="005434A3" w:rsidP="005434A3">
      <w:pPr>
        <w:pStyle w:val="Heading3"/>
        <w:rPr>
          <w:i/>
        </w:rPr>
      </w:pPr>
      <w:bookmarkStart w:id="78" w:name="_Toc456223691"/>
      <w:r>
        <w:rPr>
          <w:i/>
        </w:rPr>
        <w:t xml:space="preserve">Working </w:t>
      </w:r>
      <w:r w:rsidRPr="005434A3">
        <w:rPr>
          <w:i/>
        </w:rPr>
        <w:t>On</w:t>
      </w:r>
      <w:r>
        <w:rPr>
          <w:i/>
        </w:rPr>
        <w:t xml:space="preserve"> My Thesis</w:t>
      </w:r>
      <w:bookmarkEnd w:id="78"/>
    </w:p>
    <w:p w14:paraId="7BD53CAA" w14:textId="3197EEE2" w:rsidR="00C706F4" w:rsidRDefault="00C706F4" w:rsidP="00C706F4">
      <w:r>
        <w:rPr>
          <w:i/>
        </w:rPr>
        <w:t xml:space="preserve">Working On My Thesis </w:t>
      </w:r>
      <w:r>
        <w:t>is a lecture performance that was created to describe the relational aspect of my work, and is where I first stumbled upon</w:t>
      </w:r>
      <w:r w:rsidR="0051635F">
        <w:t xml:space="preserve"> many of</w:t>
      </w:r>
      <w:r>
        <w:t xml:space="preserve"> the themes </w:t>
      </w:r>
      <w:r w:rsidR="0051635F">
        <w:t xml:space="preserve">found in </w:t>
      </w:r>
      <w:r>
        <w:t>this thesis. Using Processing, I created a sketch that mimics the behavior of a Kodak slide projector (the same one that Don Draper centered his pitch around).</w:t>
      </w:r>
    </w:p>
    <w:p w14:paraId="4AC6FE8B" w14:textId="63B8B27B" w:rsidR="00C706F4" w:rsidRDefault="00C706F4" w:rsidP="00C706F4">
      <w:r>
        <w:tab/>
        <w:t xml:space="preserve">This </w:t>
      </w:r>
      <w:r w:rsidR="00C85EDF">
        <w:t>piece uses new technology to recreate</w:t>
      </w:r>
      <w:r>
        <w:t xml:space="preserve"> old technology</w:t>
      </w:r>
      <w:r w:rsidR="00C85EDF">
        <w:t>,</w:t>
      </w:r>
      <w:r w:rsidR="008B5CDB">
        <w:t xml:space="preserve"> or as Odell previously stated,</w:t>
      </w:r>
      <w:r w:rsidR="007475C6">
        <w:t xml:space="preserve"> utilizes</w:t>
      </w:r>
      <w:r w:rsidR="008B5CDB">
        <w:t xml:space="preserve"> a</w:t>
      </w:r>
      <w:r w:rsidR="00553559">
        <w:t xml:space="preserve"> ‘novel use of familiar tech, rather than a familiar use of novel tech.’</w:t>
      </w:r>
      <w:r w:rsidR="00E45C08">
        <w:t xml:space="preserve"> Using a combination of shaders (generously supplied by Mike Leisz), a collection of photographs</w:t>
      </w:r>
      <w:r w:rsidR="007475C6">
        <w:t xml:space="preserve"> could be filtered to seem as if they were taken in the early 20</w:t>
      </w:r>
      <w:r w:rsidR="007475C6" w:rsidRPr="007475C6">
        <w:rPr>
          <w:vertAlign w:val="superscript"/>
        </w:rPr>
        <w:t>th</w:t>
      </w:r>
      <w:r w:rsidR="007475C6">
        <w:t xml:space="preserve"> century.</w:t>
      </w:r>
      <w:r w:rsidR="00116C10">
        <w:t xml:space="preserve"> </w:t>
      </w:r>
    </w:p>
    <w:p w14:paraId="6B050B32" w14:textId="77777777" w:rsidR="007475C6" w:rsidRPr="00C706F4" w:rsidRDefault="007475C6" w:rsidP="00C706F4"/>
    <w:p w14:paraId="24C3C0FE" w14:textId="77777777" w:rsidR="007475C6" w:rsidRDefault="00E45C08" w:rsidP="007475C6">
      <w:pPr>
        <w:keepNext/>
      </w:pPr>
      <w:r>
        <w:rPr>
          <w:noProof/>
        </w:rPr>
        <w:drawing>
          <wp:inline distT="0" distB="0" distL="0" distR="0" wp14:anchorId="46CE1E02" wp14:editId="3DDBCABE">
            <wp:extent cx="5708650" cy="3568700"/>
            <wp:effectExtent l="0" t="0" r="6350" b="12700"/>
            <wp:docPr id="10" name="Picture 10" descr="../Screen%20Shot%202016-07-13%20at%2011.54.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7-13%20at%2011.54.53%20PM.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08650" cy="3568700"/>
                    </a:xfrm>
                    <a:prstGeom prst="rect">
                      <a:avLst/>
                    </a:prstGeom>
                    <a:noFill/>
                    <a:ln>
                      <a:noFill/>
                    </a:ln>
                  </pic:spPr>
                </pic:pic>
              </a:graphicData>
            </a:graphic>
          </wp:inline>
        </w:drawing>
      </w:r>
    </w:p>
    <w:p w14:paraId="501836F2" w14:textId="7DFBC474" w:rsidR="005434A3" w:rsidRDefault="007475C6" w:rsidP="007475C6">
      <w:pPr>
        <w:pStyle w:val="Caption"/>
      </w:pPr>
      <w:bookmarkStart w:id="79" w:name="_Toc456223726"/>
      <w:r>
        <w:t xml:space="preserve">Figure </w:t>
      </w:r>
      <w:fldSimple w:instr=" SEQ Figure \* ARABIC ">
        <w:r w:rsidR="00CB1B8C">
          <w:rPr>
            <w:noProof/>
          </w:rPr>
          <w:t>30</w:t>
        </w:r>
      </w:fldSimple>
      <w:r>
        <w:t>. A photograph of Val Verde,</w:t>
      </w:r>
      <w:r w:rsidR="0031366B">
        <w:t xml:space="preserve"> filtered</w:t>
      </w:r>
      <w:r w:rsidR="0095167F">
        <w:t xml:space="preserve"> and resized</w:t>
      </w:r>
      <w:r w:rsidR="00E42EBC">
        <w:t xml:space="preserve"> by a</w:t>
      </w:r>
      <w:r w:rsidR="0031366B">
        <w:t xml:space="preserve"> Processing sketch</w:t>
      </w:r>
      <w:r>
        <w:t>.</w:t>
      </w:r>
      <w:bookmarkEnd w:id="79"/>
    </w:p>
    <w:p w14:paraId="24B63F22" w14:textId="62E8819E" w:rsidR="00116C10" w:rsidRDefault="00116C10" w:rsidP="00116C10"/>
    <w:p w14:paraId="715ABD67" w14:textId="63052B39" w:rsidR="00DB3121" w:rsidRPr="00116C10" w:rsidRDefault="00DB3121" w:rsidP="00116C10">
      <w:r>
        <w:lastRenderedPageBreak/>
        <w:tab/>
        <w:t>The piece then progresses as the lecturer speaks about the relational aspect of their work and how it relates to their personal relationships</w:t>
      </w:r>
      <w:r w:rsidR="00F745DB">
        <w:t>, all while progressing through a collection of slides</w:t>
      </w:r>
      <w:r>
        <w:t>. It explores the concept of ‘the personal made public’,</w:t>
      </w:r>
      <w:r w:rsidR="00C556E5">
        <w:t xml:space="preserve"> </w:t>
      </w:r>
      <w:r w:rsidR="00F745DB">
        <w:t xml:space="preserve">a concept I </w:t>
      </w:r>
      <w:r w:rsidR="00C556E5">
        <w:t xml:space="preserve">later discovered </w:t>
      </w:r>
      <w:r>
        <w:t xml:space="preserve">in Maggie Nelson’s </w:t>
      </w:r>
      <w:r>
        <w:rPr>
          <w:i/>
        </w:rPr>
        <w:t>The Argonauts.</w:t>
      </w:r>
      <w:r>
        <w:t xml:space="preserve"> </w:t>
      </w:r>
      <w:r w:rsidR="00F745DB">
        <w:t xml:space="preserve">The </w:t>
      </w:r>
      <w:r w:rsidR="00F745DB">
        <w:rPr>
          <w:i/>
        </w:rPr>
        <w:t xml:space="preserve">magic </w:t>
      </w:r>
      <w:r w:rsidR="00F745DB">
        <w:t>of the piece is in</w:t>
      </w:r>
      <w:r w:rsidR="002B06C3">
        <w:t xml:space="preserve"> </w:t>
      </w:r>
      <w:r w:rsidR="00F745DB">
        <w:t>its final slide, which</w:t>
      </w:r>
      <w:r w:rsidR="002B06C3">
        <w:t xml:space="preserve"> at first seems to be a slide, but reveals to be a video </w:t>
      </w:r>
      <w:r w:rsidR="00496165">
        <w:t xml:space="preserve">after the </w:t>
      </w:r>
      <w:r w:rsidR="00A528A2">
        <w:t>‘</w:t>
      </w:r>
      <w:r w:rsidR="00496165">
        <w:t>photograph</w:t>
      </w:r>
      <w:r w:rsidR="00A528A2">
        <w:t>’</w:t>
      </w:r>
      <w:r w:rsidR="00496165">
        <w:t xml:space="preserve"> begins moving</w:t>
      </w:r>
      <w:r w:rsidR="002B06C3">
        <w:t xml:space="preserve">. </w:t>
      </w:r>
      <w:r w:rsidR="00496165">
        <w:t>This ‘novel use of familiar tech’</w:t>
      </w:r>
      <w:r w:rsidR="00D04451">
        <w:t xml:space="preserve"> is the</w:t>
      </w:r>
      <w:r w:rsidR="00A11D84">
        <w:t xml:space="preserve"> frustration of expectations setup by the illusion of old technology.</w:t>
      </w:r>
    </w:p>
    <w:p w14:paraId="259361FD" w14:textId="40B715B2" w:rsidR="00C64F9F" w:rsidRDefault="00F10E0C" w:rsidP="00F10E0C">
      <w:pPr>
        <w:pStyle w:val="Heading3"/>
      </w:pPr>
      <w:bookmarkStart w:id="80" w:name="_Toc456223692"/>
      <w:r w:rsidRPr="00606D02">
        <w:rPr>
          <w:i/>
        </w:rPr>
        <w:t>Kill</w:t>
      </w:r>
      <w:r>
        <w:t xml:space="preserve"> </w:t>
      </w:r>
      <w:r w:rsidRPr="00606D02">
        <w:rPr>
          <w:i/>
        </w:rPr>
        <w:t>the Magic</w:t>
      </w:r>
      <w:bookmarkEnd w:id="80"/>
    </w:p>
    <w:p w14:paraId="7368B62E" w14:textId="3A02CA5F" w:rsidR="00A269F4" w:rsidRDefault="005B2F58" w:rsidP="00500AF4">
      <w:r>
        <w:rPr>
          <w:i/>
        </w:rPr>
        <w:t>Kill the Magic</w:t>
      </w:r>
      <w:r w:rsidR="00FB3217">
        <w:t xml:space="preserve"> involves the exploration of a system of Arduinos with custom designed LED PCBs (named Puck)</w:t>
      </w:r>
      <w:r w:rsidR="001017DA">
        <w:t xml:space="preserve"> by</w:t>
      </w:r>
      <w:r w:rsidR="00C67B1F">
        <w:t xml:space="preserve"> the</w:t>
      </w:r>
      <w:r w:rsidR="001017DA">
        <w:t xml:space="preserve"> means of two</w:t>
      </w:r>
      <w:r w:rsidR="00C917DD">
        <w:t xml:space="preserve"> transistor microphones</w:t>
      </w:r>
      <w:r w:rsidR="00F81C6E">
        <w:t xml:space="preserve"> The sound of the electronics is picked up by the transistor microphones, which</w:t>
      </w:r>
      <w:r w:rsidR="00D8755F">
        <w:t xml:space="preserve"> act as a means to control the piece</w:t>
      </w:r>
      <w:r w:rsidR="00892218">
        <w:t>’</w:t>
      </w:r>
      <w:r w:rsidR="00D8755F">
        <w:t>s progression</w:t>
      </w:r>
      <w:r w:rsidR="0017392F">
        <w:t xml:space="preserve"> (the same method that </w:t>
      </w:r>
      <w:r w:rsidR="00892218">
        <w:rPr>
          <w:i/>
        </w:rPr>
        <w:t xml:space="preserve">Animal </w:t>
      </w:r>
      <w:r w:rsidR="00892218">
        <w:t xml:space="preserve">and </w:t>
      </w:r>
      <w:r w:rsidR="00892218">
        <w:rPr>
          <w:i/>
        </w:rPr>
        <w:t xml:space="preserve">Beast </w:t>
      </w:r>
      <w:r w:rsidR="00892218">
        <w:t xml:space="preserve">use </w:t>
      </w:r>
      <w:r w:rsidR="0017392F">
        <w:t>to progress their narrative</w:t>
      </w:r>
      <w:r w:rsidR="00892218">
        <w:t>)</w:t>
      </w:r>
      <w:r w:rsidR="00FB3217">
        <w:t xml:space="preserve">. </w:t>
      </w:r>
    </w:p>
    <w:p w14:paraId="145ED2E5" w14:textId="77777777" w:rsidR="00610BCF" w:rsidRDefault="00610BCF" w:rsidP="00500AF4"/>
    <w:p w14:paraId="2A645A3C" w14:textId="77777777" w:rsidR="00610BCF" w:rsidRDefault="00610BCF" w:rsidP="00610BCF">
      <w:pPr>
        <w:keepNext/>
        <w:jc w:val="center"/>
      </w:pPr>
      <w:r>
        <w:rPr>
          <w:noProof/>
        </w:rPr>
        <w:drawing>
          <wp:inline distT="0" distB="0" distL="0" distR="0" wp14:anchorId="7BD45EFA" wp14:editId="35DC5980">
            <wp:extent cx="5708650" cy="2334895"/>
            <wp:effectExtent l="0" t="0" r="6350" b="1905"/>
            <wp:docPr id="9" name="Picture 9" descr="../pu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ck.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08650" cy="2334895"/>
                    </a:xfrm>
                    <a:prstGeom prst="rect">
                      <a:avLst/>
                    </a:prstGeom>
                    <a:noFill/>
                    <a:ln>
                      <a:noFill/>
                    </a:ln>
                  </pic:spPr>
                </pic:pic>
              </a:graphicData>
            </a:graphic>
          </wp:inline>
        </w:drawing>
      </w:r>
    </w:p>
    <w:p w14:paraId="552EEA2E" w14:textId="7B43E0CF" w:rsidR="00610BCF" w:rsidRDefault="00610BCF" w:rsidP="007003EF">
      <w:pPr>
        <w:pStyle w:val="Caption"/>
      </w:pPr>
      <w:bookmarkStart w:id="81" w:name="_Toc456223727"/>
      <w:r>
        <w:t xml:space="preserve">Figure </w:t>
      </w:r>
      <w:fldSimple w:instr=" SEQ Figure \* ARABIC ">
        <w:r w:rsidR="00CB1B8C">
          <w:rPr>
            <w:noProof/>
          </w:rPr>
          <w:t>31</w:t>
        </w:r>
      </w:fldSimple>
      <w:r>
        <w:t>. Puck PCB, allows control of 16 RGB LEDs</w:t>
      </w:r>
      <w:r w:rsidR="008613D1">
        <w:t>, (also named after a Dota character)</w:t>
      </w:r>
      <w:r>
        <w:t>.</w:t>
      </w:r>
      <w:bookmarkEnd w:id="81"/>
    </w:p>
    <w:p w14:paraId="26E850CB" w14:textId="77777777" w:rsidR="007003EF" w:rsidRPr="007003EF" w:rsidRDefault="007003EF" w:rsidP="007003EF"/>
    <w:p w14:paraId="2D031FCC" w14:textId="14A7A3BD" w:rsidR="00C917DD" w:rsidRDefault="00A269F4" w:rsidP="00A269F4">
      <w:pPr>
        <w:ind w:firstLine="720"/>
      </w:pPr>
      <w:r>
        <w:t>This piece is partially a</w:t>
      </w:r>
      <w:r w:rsidR="00C917DD">
        <w:t xml:space="preserve"> lecture performance that describes the development of the piece as it unfolds. The concept of the piece is exactly as the name describes, it is an attempt to ‘kill the magic’ of the piece by explaining its abstract narrative as it develops.</w:t>
      </w:r>
      <w:r w:rsidR="00B343CA">
        <w:t xml:space="preserve"> The program notes of the piece follow.</w:t>
      </w:r>
    </w:p>
    <w:p w14:paraId="69F7E30C" w14:textId="673B2DEA" w:rsidR="00C917DD" w:rsidRDefault="00C917DD" w:rsidP="00C917DD">
      <w:pPr>
        <w:pStyle w:val="Quote"/>
      </w:pPr>
      <w:r>
        <w:t xml:space="preserve"> I was talking to a good friend last night, and she mentioned (I'm paraphrasing badly) that "magic exists when there is no magic to begin with." Or was it </w:t>
      </w:r>
      <w:r>
        <w:lastRenderedPageBreak/>
        <w:t>more something like "even though we know that there is no magic occurring, that doesn't mean that it's not magical.</w:t>
      </w:r>
      <w:r w:rsidR="003C6A6C">
        <w:t>”</w:t>
      </w:r>
    </w:p>
    <w:p w14:paraId="70F6A0A8" w14:textId="65CE2A3C" w:rsidR="00500AF4" w:rsidRDefault="00C917DD" w:rsidP="00C917DD">
      <w:pPr>
        <w:pStyle w:val="Quote"/>
      </w:pPr>
      <w:r>
        <w:t xml:space="preserve">So I'm going to take that to the extreme with this performance, with a sort of theatrical </w:t>
      </w:r>
      <w:r w:rsidRPr="00B323A1">
        <w:rPr>
          <w:i/>
        </w:rPr>
        <w:t>Bladerunner</w:t>
      </w:r>
      <w:r>
        <w:t xml:space="preserve"> narration (as opposed to the narration-less director's cut, which is empirically better). I might even flip a coin to see which version I perform. I might play a song by The Crystals at the end of it, who knows?</w:t>
      </w:r>
    </w:p>
    <w:p w14:paraId="086A7266" w14:textId="2926011F" w:rsidR="00C917DD" w:rsidRDefault="003B27AF" w:rsidP="00C917DD">
      <w:r>
        <w:tab/>
        <w:t xml:space="preserve">The research in this thesis explains the method in which a </w:t>
      </w:r>
      <w:r>
        <w:rPr>
          <w:i/>
        </w:rPr>
        <w:t xml:space="preserve">magic trick </w:t>
      </w:r>
      <w:r>
        <w:t xml:space="preserve">can be created in the framework of mechatronic art. </w:t>
      </w:r>
      <w:r>
        <w:rPr>
          <w:i/>
        </w:rPr>
        <w:t>Kill the Magic</w:t>
      </w:r>
      <w:r w:rsidR="00A05941">
        <w:rPr>
          <w:i/>
        </w:rPr>
        <w:t xml:space="preserve">, </w:t>
      </w:r>
      <w:r w:rsidR="00A05941">
        <w:t>instead,</w:t>
      </w:r>
      <w:r w:rsidR="005D0097">
        <w:rPr>
          <w:i/>
        </w:rPr>
        <w:t xml:space="preserve"> </w:t>
      </w:r>
      <w:r w:rsidR="005D0097">
        <w:t xml:space="preserve">sets </w:t>
      </w:r>
      <w:r w:rsidR="00A05941">
        <w:t xml:space="preserve">up a system of interactions from which a </w:t>
      </w:r>
      <w:r w:rsidR="00A05941" w:rsidRPr="00A05941">
        <w:rPr>
          <w:i/>
        </w:rPr>
        <w:t>magic</w:t>
      </w:r>
      <w:r w:rsidR="00A05941">
        <w:t xml:space="preserve"> can be created, but attempts to deny </w:t>
      </w:r>
      <w:r w:rsidR="00561A39">
        <w:t>it by explaining the trick behind it.</w:t>
      </w:r>
    </w:p>
    <w:p w14:paraId="30CDD660" w14:textId="77777777" w:rsidR="00A05941" w:rsidRPr="005D0097" w:rsidRDefault="00A05941" w:rsidP="00C917DD"/>
    <w:p w14:paraId="0082B5AD" w14:textId="77777777" w:rsidR="005D600C" w:rsidRDefault="00C64F9F" w:rsidP="005D600C">
      <w:pPr>
        <w:keepNext/>
        <w:jc w:val="center"/>
      </w:pPr>
      <w:r>
        <w:rPr>
          <w:noProof/>
        </w:rPr>
        <w:drawing>
          <wp:inline distT="0" distB="0" distL="0" distR="0" wp14:anchorId="52D179D7" wp14:editId="6A7191CF">
            <wp:extent cx="5708650" cy="2503361"/>
            <wp:effectExtent l="0" t="0" r="6350" b="11430"/>
            <wp:docPr id="39" name="Picture 39" descr="../Screen%20Shot%202016-07-13%20at%209.51.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20Shot%202016-07-13%20at%209.51.51%20PM.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19198"/>
                    <a:stretch/>
                  </pic:blipFill>
                  <pic:spPr bwMode="auto">
                    <a:xfrm>
                      <a:off x="0" y="0"/>
                      <a:ext cx="5708650" cy="2503361"/>
                    </a:xfrm>
                    <a:prstGeom prst="rect">
                      <a:avLst/>
                    </a:prstGeom>
                    <a:noFill/>
                    <a:ln>
                      <a:noFill/>
                    </a:ln>
                    <a:extLst>
                      <a:ext uri="{53640926-AAD7-44D8-BBD7-CCE9431645EC}">
                        <a14:shadowObscured xmlns:a14="http://schemas.microsoft.com/office/drawing/2010/main"/>
                      </a:ext>
                    </a:extLst>
                  </pic:spPr>
                </pic:pic>
              </a:graphicData>
            </a:graphic>
          </wp:inline>
        </w:drawing>
      </w:r>
    </w:p>
    <w:p w14:paraId="2222DFB5" w14:textId="28FA1345" w:rsidR="00C64F9F" w:rsidRPr="00C64F9F" w:rsidRDefault="005D600C" w:rsidP="005D600C">
      <w:pPr>
        <w:pStyle w:val="Caption"/>
      </w:pPr>
      <w:bookmarkStart w:id="82" w:name="_Toc456223728"/>
      <w:r>
        <w:t xml:space="preserve">Figure </w:t>
      </w:r>
      <w:fldSimple w:instr=" SEQ Figure \* ARABIC ">
        <w:r w:rsidR="00CB1B8C">
          <w:rPr>
            <w:noProof/>
          </w:rPr>
          <w:t>32</w:t>
        </w:r>
      </w:fldSimple>
      <w:r>
        <w:t xml:space="preserve">. </w:t>
      </w:r>
      <w:r w:rsidRPr="00887B31">
        <w:rPr>
          <w:i/>
        </w:rPr>
        <w:t>Kill the Magic</w:t>
      </w:r>
      <w:r>
        <w:rPr>
          <w:i/>
        </w:rPr>
        <w:t xml:space="preserve">, </w:t>
      </w:r>
      <w:r>
        <w:t>performed during ESP night at CalArts in the ROD.</w:t>
      </w:r>
      <w:bookmarkEnd w:id="82"/>
    </w:p>
    <w:p w14:paraId="159F6C42" w14:textId="056FE45F" w:rsidR="00F10E0C" w:rsidRDefault="00C31504" w:rsidP="002F36E5">
      <w:r>
        <w:tab/>
      </w:r>
    </w:p>
    <w:p w14:paraId="617C1A1B" w14:textId="71862738" w:rsidR="00C31504" w:rsidRDefault="00C31504" w:rsidP="002F36E5">
      <w:r>
        <w:tab/>
        <w:t xml:space="preserve">The concept </w:t>
      </w:r>
      <w:r w:rsidR="00557E37">
        <w:t>of the piece proves false; while</w:t>
      </w:r>
      <w:r>
        <w:t xml:space="preserve"> the piece was somewhat successful in fie</w:t>
      </w:r>
      <w:r w:rsidR="00557E37">
        <w:t>lding questions about magic, the piece</w:t>
      </w:r>
      <w:r>
        <w:t xml:space="preserve"> failed to kill the magic</w:t>
      </w:r>
      <w:r w:rsidR="00557E37">
        <w:t xml:space="preserve">. </w:t>
      </w:r>
    </w:p>
    <w:p w14:paraId="2008CA03" w14:textId="0C3AAB1C" w:rsidR="00F10E0C" w:rsidRDefault="00F10E0C" w:rsidP="00F10E0C">
      <w:pPr>
        <w:pStyle w:val="Heading3"/>
      </w:pPr>
      <w:bookmarkStart w:id="83" w:name="_Toc456223693"/>
      <w:r w:rsidRPr="00606D02">
        <w:rPr>
          <w:i/>
        </w:rPr>
        <w:t>Meatbag</w:t>
      </w:r>
      <w:bookmarkEnd w:id="83"/>
    </w:p>
    <w:p w14:paraId="6597C1FF" w14:textId="0A6EE50C" w:rsidR="002F36E5" w:rsidRDefault="0087562B" w:rsidP="002F36E5">
      <w:pPr>
        <w:rPr>
          <w:i/>
        </w:rPr>
      </w:pPr>
      <w:r>
        <w:t xml:space="preserve">I’ve recently </w:t>
      </w:r>
      <w:r w:rsidR="00CD6BFE">
        <w:t>started</w:t>
      </w:r>
      <w:r>
        <w:t xml:space="preserve"> work </w:t>
      </w:r>
      <w:r w:rsidR="00CD6BFE">
        <w:t xml:space="preserve">on a piece </w:t>
      </w:r>
      <w:r>
        <w:t xml:space="preserve">called </w:t>
      </w:r>
      <w:r>
        <w:rPr>
          <w:i/>
        </w:rPr>
        <w:t xml:space="preserve">Meatbag, </w:t>
      </w:r>
      <w:r>
        <w:t xml:space="preserve">which </w:t>
      </w:r>
      <w:r w:rsidR="00CD6BFE">
        <w:t xml:space="preserve">is a spiritual successor to </w:t>
      </w:r>
      <w:r w:rsidR="00CD6BFE">
        <w:rPr>
          <w:i/>
        </w:rPr>
        <w:t>Beast</w:t>
      </w:r>
      <w:r>
        <w:t>. The major difference, is that</w:t>
      </w:r>
      <w:r w:rsidR="00E82AF0">
        <w:t xml:space="preserve"> </w:t>
      </w:r>
      <w:r w:rsidR="00E82AF0">
        <w:rPr>
          <w:i/>
        </w:rPr>
        <w:t>Meatbag</w:t>
      </w:r>
      <w:r>
        <w:t xml:space="preserve"> replaces the mechatronic object with </w:t>
      </w:r>
      <w:r w:rsidR="004B5EE8">
        <w:t xml:space="preserve">a human. </w:t>
      </w:r>
      <w:r w:rsidR="00453033">
        <w:t xml:space="preserve">The </w:t>
      </w:r>
      <w:r w:rsidR="004B5EE8">
        <w:t xml:space="preserve">work seeks to </w:t>
      </w:r>
      <w:r w:rsidR="00724377">
        <w:t xml:space="preserve">continue </w:t>
      </w:r>
      <w:r w:rsidR="005D5B50">
        <w:t xml:space="preserve">relationship created in </w:t>
      </w:r>
      <w:r w:rsidR="005D5B50">
        <w:rPr>
          <w:i/>
        </w:rPr>
        <w:t>Beast</w:t>
      </w:r>
      <w:r w:rsidR="00CA427F">
        <w:rPr>
          <w:i/>
        </w:rPr>
        <w:t xml:space="preserve">, </w:t>
      </w:r>
      <w:r w:rsidR="00CA427F">
        <w:t xml:space="preserve">while retaining the tension created in </w:t>
      </w:r>
      <w:r w:rsidR="00CA427F">
        <w:rPr>
          <w:i/>
        </w:rPr>
        <w:t>Beast</w:t>
      </w:r>
      <w:r w:rsidR="005D5B50">
        <w:rPr>
          <w:i/>
        </w:rPr>
        <w:t>.</w:t>
      </w:r>
    </w:p>
    <w:p w14:paraId="577A887D" w14:textId="40C25C49" w:rsidR="0087562B" w:rsidRDefault="00BA3749" w:rsidP="002F36E5">
      <w:r>
        <w:rPr>
          <w:i/>
        </w:rPr>
        <w:lastRenderedPageBreak/>
        <w:tab/>
      </w:r>
      <w:r w:rsidR="005434A3">
        <w:t xml:space="preserve">The piece uses the same slide projector </w:t>
      </w:r>
      <w:r w:rsidR="00DB3121">
        <w:t xml:space="preserve">sketch used in </w:t>
      </w:r>
      <w:r w:rsidR="00DB3121">
        <w:rPr>
          <w:i/>
        </w:rPr>
        <w:t>Working On My Thesis</w:t>
      </w:r>
      <w:r w:rsidR="00DB3121">
        <w:t xml:space="preserve"> to create</w:t>
      </w:r>
      <w:r w:rsidR="000C4D50">
        <w:t xml:space="preserve"> an illusion of old technology, but instead uses the projection as a means to communicate a set of rudimentary instructions to the performer. </w:t>
      </w:r>
    </w:p>
    <w:p w14:paraId="7B5B2C17" w14:textId="77777777" w:rsidR="000C4D50" w:rsidRDefault="000C4D50" w:rsidP="002F36E5"/>
    <w:p w14:paraId="723B41B8" w14:textId="77777777" w:rsidR="0087562B" w:rsidRDefault="0087562B" w:rsidP="005D600C">
      <w:pPr>
        <w:keepNext/>
        <w:jc w:val="center"/>
      </w:pPr>
      <w:r>
        <w:rPr>
          <w:noProof/>
        </w:rPr>
        <w:drawing>
          <wp:inline distT="0" distB="0" distL="0" distR="0" wp14:anchorId="3014573C" wp14:editId="5E3273BF">
            <wp:extent cx="5705731" cy="2708595"/>
            <wp:effectExtent l="0" t="0" r="9525" b="9525"/>
            <wp:docPr id="64" name="Picture 64" descr="../13549212_593881967439474_97479052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3549212_593881967439474_974790524_o.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7177" b="19579"/>
                    <a:stretch/>
                  </pic:blipFill>
                  <pic:spPr bwMode="auto">
                    <a:xfrm>
                      <a:off x="0" y="0"/>
                      <a:ext cx="5706110" cy="2708775"/>
                    </a:xfrm>
                    <a:prstGeom prst="rect">
                      <a:avLst/>
                    </a:prstGeom>
                    <a:noFill/>
                    <a:ln>
                      <a:noFill/>
                    </a:ln>
                    <a:extLst>
                      <a:ext uri="{53640926-AAD7-44D8-BBD7-CCE9431645EC}">
                        <a14:shadowObscured xmlns:a14="http://schemas.microsoft.com/office/drawing/2010/main"/>
                      </a:ext>
                    </a:extLst>
                  </pic:spPr>
                </pic:pic>
              </a:graphicData>
            </a:graphic>
          </wp:inline>
        </w:drawing>
      </w:r>
    </w:p>
    <w:p w14:paraId="12D31947" w14:textId="375DC772" w:rsidR="0087562B" w:rsidRDefault="0087562B" w:rsidP="0087562B">
      <w:pPr>
        <w:pStyle w:val="Caption"/>
      </w:pPr>
      <w:bookmarkStart w:id="84" w:name="_Toc456223729"/>
      <w:r>
        <w:t xml:space="preserve">Figure </w:t>
      </w:r>
      <w:fldSimple w:instr=" SEQ Figure \* ARABIC ">
        <w:r w:rsidR="00CB1B8C">
          <w:rPr>
            <w:noProof/>
          </w:rPr>
          <w:t>33</w:t>
        </w:r>
      </w:fldSimple>
      <w:r>
        <w:t xml:space="preserve">. </w:t>
      </w:r>
      <w:r w:rsidRPr="003B3D9E">
        <w:rPr>
          <w:i/>
        </w:rPr>
        <w:t>Meatbag</w:t>
      </w:r>
      <w:r>
        <w:t>, performed at the wulf with Amy Golden.</w:t>
      </w:r>
      <w:bookmarkEnd w:id="84"/>
    </w:p>
    <w:p w14:paraId="488F6747" w14:textId="77777777" w:rsidR="00BA08FB" w:rsidRDefault="000C4D50" w:rsidP="003B3D9E">
      <w:r>
        <w:tab/>
      </w:r>
    </w:p>
    <w:p w14:paraId="5F29CC74" w14:textId="77777777" w:rsidR="00986C27" w:rsidRDefault="000C4D50" w:rsidP="00BA08FB">
      <w:pPr>
        <w:ind w:firstLine="720"/>
      </w:pPr>
      <w:r>
        <w:t xml:space="preserve">The </w:t>
      </w:r>
      <w:r w:rsidR="00C84BBD">
        <w:t>‘object’ in this pi</w:t>
      </w:r>
      <w:r w:rsidR="00A4061F">
        <w:t xml:space="preserve">ece is the other performer, and is treated as such. This piece confronts the abusive nature of </w:t>
      </w:r>
      <w:r w:rsidR="00A4061F">
        <w:rPr>
          <w:i/>
        </w:rPr>
        <w:t xml:space="preserve">Beast, </w:t>
      </w:r>
      <w:r w:rsidR="00A4061F">
        <w:t>as the performer throws chalk at the object, impatiently instructs her to mimic the designs on the screen, and becomes frustrated at her inability to keep up with the instructions given.</w:t>
      </w:r>
    </w:p>
    <w:p w14:paraId="73B76ACF" w14:textId="6E5CD3DF" w:rsidR="000C4D50" w:rsidRDefault="00986C27" w:rsidP="00C64EF1">
      <w:pPr>
        <w:ind w:firstLine="720"/>
      </w:pPr>
      <w:r>
        <w:t xml:space="preserve">This </w:t>
      </w:r>
      <w:r w:rsidR="00326944">
        <w:t xml:space="preserve">piece is still being developed, but does well to create a relationship between the two performers. In a certain light, it can be </w:t>
      </w:r>
      <w:r w:rsidR="00F52F46">
        <w:t xml:space="preserve">seen as transgressive work. In the concert where it was presented, it was programmed to follow </w:t>
      </w:r>
      <w:r w:rsidR="00F52F46">
        <w:rPr>
          <w:i/>
        </w:rPr>
        <w:t xml:space="preserve">Beast, </w:t>
      </w:r>
      <w:r w:rsidR="00F52F46">
        <w:t xml:space="preserve">so a narrative was </w:t>
      </w:r>
      <w:r w:rsidR="00A910D9">
        <w:t>continued</w:t>
      </w:r>
      <w:r w:rsidR="00F52F46">
        <w:t xml:space="preserve"> that replicated the tension between the machine and the performer.</w:t>
      </w:r>
      <w:r w:rsidR="00C64EF1">
        <w:t xml:space="preserve"> The main difference in </w:t>
      </w:r>
      <w:r w:rsidR="00C64EF1">
        <w:rPr>
          <w:i/>
        </w:rPr>
        <w:t xml:space="preserve">Meatbag </w:t>
      </w:r>
      <w:r w:rsidR="00C64EF1">
        <w:t>is that the piece focuses on the abusive rela</w:t>
      </w:r>
      <w:r w:rsidR="00A910D9">
        <w:t>tion between the two performers, with the performers leaving the piece ultimately frustrated with each other.</w:t>
      </w:r>
    </w:p>
    <w:p w14:paraId="580C22E9" w14:textId="64A42992" w:rsidR="003B3D9E" w:rsidRDefault="003B3D9E" w:rsidP="003B3D9E">
      <w:pPr>
        <w:pStyle w:val="Heading3"/>
      </w:pPr>
      <w:bookmarkStart w:id="85" w:name="_Toc456223694"/>
      <w:r>
        <w:t>Future Work</w:t>
      </w:r>
      <w:bookmarkEnd w:id="85"/>
    </w:p>
    <w:p w14:paraId="4135DF2F" w14:textId="11908FF1" w:rsidR="008C2A46" w:rsidRPr="008C2A46" w:rsidRDefault="009E0C36" w:rsidP="008C2A46">
      <w:r>
        <w:t xml:space="preserve">Future work will continue on the relational aspect of art in this thesis. Different technologies will be utilized, but the goal of that work </w:t>
      </w:r>
      <w:r w:rsidR="00D031ED">
        <w:t>will continue to be the</w:t>
      </w:r>
      <w:r>
        <w:t xml:space="preserve"> develop</w:t>
      </w:r>
      <w:r w:rsidR="00D031ED">
        <w:t>ment of</w:t>
      </w:r>
      <w:r>
        <w:t xml:space="preserve"> relationships between machines and humans</w:t>
      </w:r>
      <w:r w:rsidR="00D031ED">
        <w:t>, humans and humans, or even machines and other machines</w:t>
      </w:r>
      <w:r>
        <w:t>.</w:t>
      </w:r>
    </w:p>
    <w:p w14:paraId="59C1C4DD" w14:textId="77777777" w:rsidR="002C0F55" w:rsidRDefault="002C0F55" w:rsidP="002C0F55">
      <w:pPr>
        <w:pStyle w:val="Heading2"/>
      </w:pPr>
      <w:bookmarkStart w:id="86" w:name="_Toc456223695"/>
      <w:r>
        <w:lastRenderedPageBreak/>
        <w:t>Final Thoughts</w:t>
      </w:r>
      <w:bookmarkEnd w:id="86"/>
    </w:p>
    <w:p w14:paraId="55CF70E9" w14:textId="1C234F2F" w:rsidR="0087291F" w:rsidRPr="0087291F" w:rsidRDefault="0087291F" w:rsidP="0087291F">
      <w:r>
        <w:t xml:space="preserve">This research is an exploration of the work created in the last semester of my time at CalArts, and </w:t>
      </w:r>
      <w:r w:rsidR="00402575">
        <w:t xml:space="preserve">hopefully </w:t>
      </w:r>
      <w:r>
        <w:t>will inform my art</w:t>
      </w:r>
      <w:r w:rsidR="00402575">
        <w:t xml:space="preserve"> further. A colleague (Cordey Lopez) mentioned that the process of writing his thesis allowed him to see his art from the ‘outside-in’, meaning that he discovered the conceptual insight of his work after it was created. This is definitely the case in my art as well, and I hope that the writing of this thesis will allow me to create work from the ‘inside-out.’ Instead of creating work and then justifying it, I will now be able to create a conceptual framework before creating my art.</w:t>
      </w:r>
    </w:p>
    <w:p w14:paraId="11A175AD" w14:textId="362FE00B" w:rsidR="00402575" w:rsidRDefault="00381866" w:rsidP="002C0F55">
      <w:r>
        <w:tab/>
        <w:t>I will continue to crea</w:t>
      </w:r>
      <w:r w:rsidR="006B21DE">
        <w:t>te work that explores methods that</w:t>
      </w:r>
      <w:r w:rsidR="002A3104">
        <w:t xml:space="preserve"> attempt to</w:t>
      </w:r>
      <w:r>
        <w:t xml:space="preserve"> infus</w:t>
      </w:r>
      <w:r w:rsidR="006B21DE">
        <w:t>e</w:t>
      </w:r>
      <w:r>
        <w:t xml:space="preserve"> human element</w:t>
      </w:r>
      <w:r w:rsidR="006B21DE">
        <w:t>s</w:t>
      </w:r>
      <w:r>
        <w:t xml:space="preserve"> into </w:t>
      </w:r>
      <w:r w:rsidR="002A3104">
        <w:t>a technologically driven practice</w:t>
      </w:r>
      <w:r>
        <w:t xml:space="preserve">, in the hopes that this process will provide insight into the relations I encounter </w:t>
      </w:r>
      <w:r w:rsidR="006B21DE">
        <w:t>in the ‘real world’.</w:t>
      </w:r>
    </w:p>
    <w:p w14:paraId="08BF8D92" w14:textId="77777777" w:rsidR="00402575" w:rsidRDefault="00402575" w:rsidP="002C0F55"/>
    <w:p w14:paraId="39703BBC" w14:textId="315511A6" w:rsidR="007003EF" w:rsidRPr="002C0F55" w:rsidRDefault="006326DF" w:rsidP="00433538">
      <w:pPr>
        <w:ind w:firstLine="720"/>
      </w:pPr>
      <w:r>
        <w:t xml:space="preserve">All of the work contained in this thesis </w:t>
      </w:r>
      <w:r w:rsidR="0031589B">
        <w:t xml:space="preserve">is documented </w:t>
      </w:r>
      <w:r>
        <w:t xml:space="preserve">on my website, </w:t>
      </w:r>
      <w:hyperlink r:id="rId49" w:history="1">
        <w:r w:rsidR="007003EF" w:rsidRPr="009054F6">
          <w:rPr>
            <w:rStyle w:val="Hyperlink"/>
          </w:rPr>
          <w:t>www.ericheep.com</w:t>
        </w:r>
      </w:hyperlink>
      <w:r w:rsidR="00671017">
        <w:t>, and all of the code is stored on my GitHub</w:t>
      </w:r>
      <w:r w:rsidR="0087291F">
        <w:t xml:space="preserve">, </w:t>
      </w:r>
      <w:hyperlink r:id="rId50" w:history="1">
        <w:r w:rsidR="0087291F" w:rsidRPr="009054F6">
          <w:rPr>
            <w:rStyle w:val="Hyperlink"/>
          </w:rPr>
          <w:t>https://github.com/ericheep</w:t>
        </w:r>
      </w:hyperlink>
      <w:r w:rsidR="0087291F">
        <w:t xml:space="preserve">. </w:t>
      </w:r>
      <w:r w:rsidR="007003EF">
        <w:t xml:space="preserve">The PCB designs and </w:t>
      </w:r>
      <w:r w:rsidR="006B21DE">
        <w:t xml:space="preserve">Arduino </w:t>
      </w:r>
      <w:r w:rsidR="007003EF">
        <w:t xml:space="preserve">software are </w:t>
      </w:r>
      <w:r w:rsidR="0087291F">
        <w:t xml:space="preserve">also </w:t>
      </w:r>
      <w:r w:rsidR="007003EF">
        <w:t xml:space="preserve">freely </w:t>
      </w:r>
      <w:r w:rsidR="008517C4">
        <w:t>available;</w:t>
      </w:r>
      <w:r w:rsidR="007003EF">
        <w:t xml:space="preserve"> </w:t>
      </w:r>
      <w:r w:rsidR="006B21DE">
        <w:t xml:space="preserve">the </w:t>
      </w:r>
      <w:r w:rsidR="00772E3F">
        <w:t xml:space="preserve">PCB </w:t>
      </w:r>
      <w:r w:rsidR="006B21DE">
        <w:t>designs are</w:t>
      </w:r>
      <w:r w:rsidR="0087291F">
        <w:t xml:space="preserve"> </w:t>
      </w:r>
      <w:r w:rsidR="00772E3F">
        <w:t>available</w:t>
      </w:r>
      <w:r w:rsidR="007003EF">
        <w:t xml:space="preserve"> as a </w:t>
      </w:r>
      <w:r w:rsidR="00B66FBA">
        <w:t>ZIP</w:t>
      </w:r>
      <w:r w:rsidR="00433538">
        <w:t xml:space="preserve"> file that can be uploaded</w:t>
      </w:r>
      <w:r w:rsidR="007003EF">
        <w:t xml:space="preserve"> </w:t>
      </w:r>
      <w:r w:rsidR="00433538">
        <w:t xml:space="preserve">directly to </w:t>
      </w:r>
      <w:r w:rsidR="00731FE1">
        <w:t xml:space="preserve">OshPark’s website, </w:t>
      </w:r>
      <w:r w:rsidR="00433538">
        <w:t>www.oshpark.com</w:t>
      </w:r>
      <w:r w:rsidR="00731FE1">
        <w:t>,</w:t>
      </w:r>
      <w:r w:rsidR="0087291F">
        <w:t xml:space="preserve"> for </w:t>
      </w:r>
      <w:r w:rsidR="00731FE1">
        <w:t xml:space="preserve">immediate </w:t>
      </w:r>
      <w:r w:rsidR="0087291F">
        <w:t>production.</w:t>
      </w:r>
    </w:p>
    <w:p w14:paraId="08E3C506" w14:textId="77777777" w:rsidR="008B71BF" w:rsidRDefault="008B71BF" w:rsidP="008B71BF"/>
    <w:p w14:paraId="10BD3019" w14:textId="77777777" w:rsidR="008B71BF" w:rsidRPr="008B71BF" w:rsidRDefault="008B71BF" w:rsidP="008B71BF"/>
    <w:p w14:paraId="4D954E38" w14:textId="3A95EC79" w:rsidR="00A06C05" w:rsidRPr="003A428F" w:rsidRDefault="008D2B3F" w:rsidP="00A06C05">
      <w:pPr>
        <w:pStyle w:val="Heading1"/>
        <w:numPr>
          <w:ilvl w:val="0"/>
          <w:numId w:val="0"/>
        </w:numPr>
      </w:pPr>
      <w:bookmarkStart w:id="87" w:name="_Toc456223696"/>
      <w:r>
        <w:lastRenderedPageBreak/>
        <w:t>Bibliography</w:t>
      </w:r>
      <w:bookmarkEnd w:id="87"/>
    </w:p>
    <w:p w14:paraId="63CD98C1" w14:textId="77777777" w:rsidR="00FA79A9" w:rsidRPr="00FA79A9" w:rsidRDefault="00782E0D" w:rsidP="005926E0">
      <w:pPr>
        <w:pStyle w:val="Bibliography"/>
        <w:spacing w:line="276" w:lineRule="auto"/>
        <w:jc w:val="left"/>
      </w:pPr>
      <w:r>
        <w:fldChar w:fldCharType="begin"/>
      </w:r>
      <w:r w:rsidR="00FA79A9">
        <w:instrText xml:space="preserve"> ADDIN ZOTERO_BIBL {"custom":[]} CSL_BIBLIOGRAPHY </w:instrText>
      </w:r>
      <w:r>
        <w:fldChar w:fldCharType="separate"/>
      </w:r>
      <w:r w:rsidR="00FA79A9" w:rsidRPr="00FA79A9">
        <w:t xml:space="preserve">Ashley, Robert, Federico Marulanda, Achim Wollscheid, and William Marotti. </w:t>
      </w:r>
      <w:r w:rsidR="00FA79A9" w:rsidRPr="00FA79A9">
        <w:rPr>
          <w:i/>
          <w:iCs/>
        </w:rPr>
        <w:t>Yasunao Tone: Noise Media Language</w:t>
      </w:r>
      <w:r w:rsidR="00FA79A9" w:rsidRPr="00FA79A9">
        <w:t>. Edited by Dasha Dekleva and Hans-Ulrich Obrist. Los Angeles, Calif.: Errant Bodies Press, 2006.</w:t>
      </w:r>
    </w:p>
    <w:p w14:paraId="616A0332" w14:textId="77777777" w:rsidR="00FA79A9" w:rsidRPr="00FA79A9" w:rsidRDefault="00FA79A9" w:rsidP="005926E0">
      <w:pPr>
        <w:pStyle w:val="Bibliography"/>
        <w:spacing w:line="276" w:lineRule="auto"/>
        <w:jc w:val="left"/>
      </w:pPr>
      <w:r w:rsidRPr="00FA79A9">
        <w:t xml:space="preserve">Bennett, Jane. </w:t>
      </w:r>
      <w:r w:rsidRPr="00FA79A9">
        <w:rPr>
          <w:i/>
          <w:iCs/>
        </w:rPr>
        <w:t>Vibrant Matter: A Political Ecology of Things</w:t>
      </w:r>
      <w:r w:rsidRPr="00FA79A9">
        <w:t>. Durham: Duke University Press Books, 2010.</w:t>
      </w:r>
    </w:p>
    <w:p w14:paraId="3B098243" w14:textId="77777777" w:rsidR="00FA79A9" w:rsidRPr="00FA79A9" w:rsidRDefault="00FA79A9" w:rsidP="005926E0">
      <w:pPr>
        <w:pStyle w:val="Bibliography"/>
        <w:spacing w:line="276" w:lineRule="auto"/>
        <w:jc w:val="left"/>
      </w:pPr>
      <w:r w:rsidRPr="00FA79A9">
        <w:t>“blog@hf7y --- Zachary Viet Pine.” Accessed July 13, 2016. https://www.ocf.berkeley.edu/~pine/blog/.</w:t>
      </w:r>
    </w:p>
    <w:p w14:paraId="76D709CC" w14:textId="77777777" w:rsidR="00FA79A9" w:rsidRPr="00FA79A9" w:rsidRDefault="00FA79A9" w:rsidP="005926E0">
      <w:pPr>
        <w:pStyle w:val="Bibliography"/>
        <w:spacing w:line="276" w:lineRule="auto"/>
        <w:jc w:val="left"/>
      </w:pPr>
      <w:r w:rsidRPr="00FA79A9">
        <w:t xml:space="preserve">Cage, John. </w:t>
      </w:r>
      <w:r w:rsidRPr="00FA79A9">
        <w:rPr>
          <w:i/>
          <w:iCs/>
        </w:rPr>
        <w:t>Silence: Lectures and Writings</w:t>
      </w:r>
      <w:r w:rsidRPr="00FA79A9">
        <w:t>. Middletown, Conn.: Wesleyan University Press, 1961.</w:t>
      </w:r>
    </w:p>
    <w:p w14:paraId="329FBF90" w14:textId="77777777" w:rsidR="00FA79A9" w:rsidRPr="00FA79A9" w:rsidRDefault="00FA79A9" w:rsidP="005926E0">
      <w:pPr>
        <w:pStyle w:val="Bibliography"/>
        <w:spacing w:line="276" w:lineRule="auto"/>
        <w:jc w:val="left"/>
      </w:pPr>
      <w:r w:rsidRPr="00FA79A9">
        <w:t xml:space="preserve">Collins, Nicolas. “Composers Inside Electronics: Music after David Tudor.” </w:t>
      </w:r>
      <w:r w:rsidRPr="00FA79A9">
        <w:rPr>
          <w:i/>
          <w:iCs/>
        </w:rPr>
        <w:t>Leonardo Music Journal</w:t>
      </w:r>
      <w:r w:rsidRPr="00FA79A9">
        <w:t xml:space="preserve"> 14 (2004): 1–3.</w:t>
      </w:r>
    </w:p>
    <w:p w14:paraId="3584B2E2" w14:textId="77777777" w:rsidR="00FA79A9" w:rsidRPr="00FA79A9" w:rsidRDefault="00FA79A9" w:rsidP="005926E0">
      <w:pPr>
        <w:pStyle w:val="Bibliography"/>
        <w:spacing w:line="276" w:lineRule="auto"/>
        <w:jc w:val="left"/>
      </w:pPr>
      <w:r w:rsidRPr="00FA79A9">
        <w:t xml:space="preserve">Feldman, Morton. </w:t>
      </w:r>
      <w:r w:rsidRPr="00FA79A9">
        <w:rPr>
          <w:i/>
          <w:iCs/>
        </w:rPr>
        <w:t>Sound, Noise, Varese, Boulez</w:t>
      </w:r>
      <w:r w:rsidRPr="00FA79A9">
        <w:t>. New York, N.Y.: Second Half Pub., 1958.</w:t>
      </w:r>
    </w:p>
    <w:p w14:paraId="3ECF4B16" w14:textId="77777777" w:rsidR="00FA79A9" w:rsidRPr="00FA79A9" w:rsidRDefault="00FA79A9" w:rsidP="005926E0">
      <w:pPr>
        <w:pStyle w:val="Bibliography"/>
        <w:spacing w:line="276" w:lineRule="auto"/>
        <w:jc w:val="left"/>
      </w:pPr>
      <w:r w:rsidRPr="00FA79A9">
        <w:t xml:space="preserve">Focke, Anne, ed. </w:t>
      </w:r>
      <w:r w:rsidRPr="00FA79A9">
        <w:rPr>
          <w:i/>
          <w:iCs/>
        </w:rPr>
        <w:t>Trimpin: Contraptions for Art and Sound</w:t>
      </w:r>
      <w:r w:rsidRPr="00FA79A9">
        <w:t>. Seattle Wash.: Marquand Books, 2011.</w:t>
      </w:r>
    </w:p>
    <w:p w14:paraId="318073AB" w14:textId="77777777" w:rsidR="00FA79A9" w:rsidRPr="00FA79A9" w:rsidRDefault="00FA79A9" w:rsidP="005926E0">
      <w:pPr>
        <w:pStyle w:val="Bibliography"/>
        <w:spacing w:line="276" w:lineRule="auto"/>
        <w:jc w:val="left"/>
      </w:pPr>
      <w:r w:rsidRPr="00FA79A9">
        <w:t>“‘Full Metal Jacket’: The Jungian Thing (David Louis Edelman).” Accessed July 13, 2016. http://www.davidlouisedelman.com/film/full-metal-jacket/.</w:t>
      </w:r>
    </w:p>
    <w:p w14:paraId="27E23772" w14:textId="77777777" w:rsidR="00FA79A9" w:rsidRPr="00FA79A9" w:rsidRDefault="00FA79A9" w:rsidP="005926E0">
      <w:pPr>
        <w:pStyle w:val="Bibliography"/>
        <w:spacing w:line="276" w:lineRule="auto"/>
        <w:jc w:val="left"/>
      </w:pPr>
      <w:r w:rsidRPr="00FA79A9">
        <w:t>Hendren, Sara. “Sara Hen</w:t>
      </w:r>
      <w:bookmarkStart w:id="88" w:name="_GoBack"/>
      <w:bookmarkEnd w:id="88"/>
      <w:r w:rsidRPr="00FA79A9">
        <w:t xml:space="preserve">dren on Twitter.” </w:t>
      </w:r>
      <w:r w:rsidRPr="00FA79A9">
        <w:rPr>
          <w:i/>
          <w:iCs/>
        </w:rPr>
        <w:t>Twitter</w:t>
      </w:r>
      <w:r w:rsidRPr="00FA79A9">
        <w:t>. Accessed June 16, 2016. https://twitter.com/ablerism/status/740287638012186624.</w:t>
      </w:r>
    </w:p>
    <w:p w14:paraId="2C75DF77" w14:textId="77777777" w:rsidR="00FA79A9" w:rsidRPr="00FA79A9" w:rsidRDefault="00FA79A9" w:rsidP="005926E0">
      <w:pPr>
        <w:pStyle w:val="Bibliography"/>
        <w:spacing w:line="276" w:lineRule="auto"/>
        <w:jc w:val="left"/>
      </w:pPr>
      <w:r w:rsidRPr="00FA79A9">
        <w:t xml:space="preserve">Kafka, Franz, and John Updike. </w:t>
      </w:r>
      <w:r w:rsidRPr="00FA79A9">
        <w:rPr>
          <w:i/>
          <w:iCs/>
        </w:rPr>
        <w:t>Franz Kafka: The Complete Stories</w:t>
      </w:r>
      <w:r w:rsidRPr="00FA79A9">
        <w:t>. Edited by Nahum N. Glatzer. Reprint edition. New York: Schocken Books Inc., 1995.</w:t>
      </w:r>
    </w:p>
    <w:p w14:paraId="410AA3E9" w14:textId="77777777" w:rsidR="00FA79A9" w:rsidRPr="00FA79A9" w:rsidRDefault="00FA79A9" w:rsidP="005926E0">
      <w:pPr>
        <w:pStyle w:val="Bibliography"/>
        <w:spacing w:line="276" w:lineRule="auto"/>
        <w:jc w:val="left"/>
      </w:pPr>
      <w:r w:rsidRPr="00FA79A9">
        <w:t xml:space="preserve">Kapur, Ajay. “A History of Robotic Musical Instruments.” </w:t>
      </w:r>
      <w:r w:rsidRPr="00FA79A9">
        <w:rPr>
          <w:i/>
          <w:iCs/>
        </w:rPr>
        <w:t>Proceedings of the International Computer Music Conference</w:t>
      </w:r>
      <w:r w:rsidRPr="00FA79A9">
        <w:t>, 2005, 21–28.</w:t>
      </w:r>
    </w:p>
    <w:p w14:paraId="503EE6A7" w14:textId="77777777" w:rsidR="00FA79A9" w:rsidRPr="00FA79A9" w:rsidRDefault="00FA79A9" w:rsidP="005926E0">
      <w:pPr>
        <w:pStyle w:val="Bibliography"/>
        <w:spacing w:line="276" w:lineRule="auto"/>
        <w:jc w:val="left"/>
      </w:pPr>
      <w:r w:rsidRPr="00FA79A9">
        <w:t xml:space="preserve">Kubrick, Stanley. </w:t>
      </w:r>
      <w:r w:rsidRPr="00FA79A9">
        <w:rPr>
          <w:i/>
          <w:iCs/>
        </w:rPr>
        <w:t>Full Metal Jacket</w:t>
      </w:r>
      <w:r w:rsidRPr="00FA79A9">
        <w:t>. Drama, War, 1987.</w:t>
      </w:r>
    </w:p>
    <w:p w14:paraId="182379AD" w14:textId="77777777" w:rsidR="00FA79A9" w:rsidRPr="00FA79A9" w:rsidRDefault="00FA79A9" w:rsidP="005926E0">
      <w:pPr>
        <w:pStyle w:val="Bibliography"/>
        <w:spacing w:line="276" w:lineRule="auto"/>
        <w:jc w:val="left"/>
      </w:pPr>
      <w:r w:rsidRPr="00FA79A9">
        <w:t xml:space="preserve">LaBelle, Brandon. </w:t>
      </w:r>
      <w:r w:rsidRPr="00FA79A9">
        <w:rPr>
          <w:i/>
          <w:iCs/>
        </w:rPr>
        <w:t>Background Noise: Perspectives on Sound Art</w:t>
      </w:r>
      <w:r w:rsidRPr="00FA79A9">
        <w:t>. New York: Bloomsbury Academic, 2006.</w:t>
      </w:r>
    </w:p>
    <w:p w14:paraId="23FF8FA2" w14:textId="77777777" w:rsidR="00FA79A9" w:rsidRPr="00FA79A9" w:rsidRDefault="00FA79A9" w:rsidP="005926E0">
      <w:pPr>
        <w:pStyle w:val="Bibliography"/>
        <w:spacing w:line="276" w:lineRule="auto"/>
        <w:jc w:val="left"/>
      </w:pPr>
      <w:r w:rsidRPr="00FA79A9">
        <w:t xml:space="preserve">Lucier, Alvin. “Origins of a Form: Acoustical Exploration, Science and Incessancy.” </w:t>
      </w:r>
      <w:r w:rsidRPr="00FA79A9">
        <w:rPr>
          <w:i/>
          <w:iCs/>
        </w:rPr>
        <w:t>Leonardo Music Journal</w:t>
      </w:r>
      <w:r w:rsidRPr="00FA79A9">
        <w:t xml:space="preserve"> 8 (1998): 5–11. doi:10.2307/1513391.</w:t>
      </w:r>
    </w:p>
    <w:p w14:paraId="1E35ECA8" w14:textId="77777777" w:rsidR="00FA79A9" w:rsidRPr="00FA79A9" w:rsidRDefault="00FA79A9" w:rsidP="005926E0">
      <w:pPr>
        <w:pStyle w:val="Bibliography"/>
        <w:spacing w:line="276" w:lineRule="auto"/>
        <w:jc w:val="left"/>
      </w:pPr>
      <w:r w:rsidRPr="00FA79A9">
        <w:t xml:space="preserve">Mertens, Wim, and Michael Nyman. </w:t>
      </w:r>
      <w:r w:rsidRPr="00FA79A9">
        <w:rPr>
          <w:i/>
          <w:iCs/>
        </w:rPr>
        <w:t>American Minimal Music</w:t>
      </w:r>
      <w:r w:rsidRPr="00FA79A9">
        <w:t>. New edition. London; White Plains, NY: Kahn &amp; Averill Publishers, 1988.</w:t>
      </w:r>
    </w:p>
    <w:p w14:paraId="15C4A25B" w14:textId="77777777" w:rsidR="00FA79A9" w:rsidRPr="00FA79A9" w:rsidRDefault="00FA79A9" w:rsidP="005926E0">
      <w:pPr>
        <w:pStyle w:val="Bibliography"/>
        <w:spacing w:line="276" w:lineRule="auto"/>
        <w:jc w:val="left"/>
      </w:pPr>
      <w:r w:rsidRPr="00FA79A9">
        <w:t xml:space="preserve">Murphy, Jim, Ajay Kapur, and Dale Carnegie. “Musical Robotics in a Loudspeaker World: Developments in Alternative Approaches to Localization and Spatialization.” </w:t>
      </w:r>
      <w:r w:rsidRPr="00FA79A9">
        <w:rPr>
          <w:i/>
          <w:iCs/>
        </w:rPr>
        <w:t>Leonardo Music Journal</w:t>
      </w:r>
      <w:r w:rsidRPr="00FA79A9">
        <w:t xml:space="preserve"> -, no. 22 (November 7, 2012): 41–48. doi:10.1162/LMJ_a_00090.</w:t>
      </w:r>
    </w:p>
    <w:p w14:paraId="33952ED0" w14:textId="77777777" w:rsidR="00FA79A9" w:rsidRPr="00FA79A9" w:rsidRDefault="00FA79A9" w:rsidP="005926E0">
      <w:pPr>
        <w:pStyle w:val="Bibliography"/>
        <w:spacing w:line="276" w:lineRule="auto"/>
        <w:jc w:val="left"/>
      </w:pPr>
      <w:r w:rsidRPr="00FA79A9">
        <w:t xml:space="preserve">Nyman, Michael, and Brian Eno. </w:t>
      </w:r>
      <w:r w:rsidRPr="00FA79A9">
        <w:rPr>
          <w:i/>
          <w:iCs/>
        </w:rPr>
        <w:t>Experimental Music: Cage and Beyond</w:t>
      </w:r>
      <w:r w:rsidRPr="00FA79A9">
        <w:t>. 2 edition. Cambridge</w:t>
      </w:r>
      <w:r w:rsidRPr="00FA79A9">
        <w:rPr>
          <w:rFonts w:ascii="Calibri" w:eastAsia="Calibri" w:hAnsi="Calibri" w:cs="Calibri"/>
        </w:rPr>
        <w:t> </w:t>
      </w:r>
      <w:r w:rsidRPr="00FA79A9">
        <w:t>; New York: Cambridge University Press, 1999.</w:t>
      </w:r>
    </w:p>
    <w:p w14:paraId="7D31AC6A" w14:textId="77777777" w:rsidR="00FA79A9" w:rsidRPr="00FA79A9" w:rsidRDefault="00FA79A9" w:rsidP="005926E0">
      <w:pPr>
        <w:pStyle w:val="Bibliography"/>
        <w:spacing w:line="276" w:lineRule="auto"/>
        <w:jc w:val="left"/>
      </w:pPr>
      <w:r w:rsidRPr="00FA79A9">
        <w:t xml:space="preserve">Ostertag, Bob. </w:t>
      </w:r>
      <w:r w:rsidRPr="00FA79A9">
        <w:rPr>
          <w:i/>
          <w:iCs/>
        </w:rPr>
        <w:t>Creative Life: Music, Politics, People, and Machines</w:t>
      </w:r>
      <w:r w:rsidRPr="00FA79A9">
        <w:t>. 1st Edition edition. Urbana: University of Illinois Press, 2009.</w:t>
      </w:r>
    </w:p>
    <w:p w14:paraId="75B049F4" w14:textId="77777777" w:rsidR="00FA79A9" w:rsidRPr="00FA79A9" w:rsidRDefault="00FA79A9" w:rsidP="005926E0">
      <w:pPr>
        <w:pStyle w:val="Bibliography"/>
        <w:spacing w:line="276" w:lineRule="auto"/>
        <w:jc w:val="left"/>
      </w:pPr>
      <w:r w:rsidRPr="00FA79A9">
        <w:lastRenderedPageBreak/>
        <w:t xml:space="preserve">———. “Human Bodies, Computer Music.” </w:t>
      </w:r>
      <w:r w:rsidRPr="00FA79A9">
        <w:rPr>
          <w:i/>
          <w:iCs/>
        </w:rPr>
        <w:t>Leonardo Music Journal</w:t>
      </w:r>
      <w:r w:rsidRPr="00FA79A9">
        <w:t xml:space="preserve"> 12 (2002): 11–14.</w:t>
      </w:r>
    </w:p>
    <w:p w14:paraId="071201C4" w14:textId="77777777" w:rsidR="00FA79A9" w:rsidRPr="00FA79A9" w:rsidRDefault="00FA79A9" w:rsidP="005926E0">
      <w:pPr>
        <w:pStyle w:val="Bibliography"/>
        <w:spacing w:line="276" w:lineRule="auto"/>
        <w:jc w:val="left"/>
      </w:pPr>
      <w:r w:rsidRPr="00FA79A9">
        <w:t xml:space="preserve">Reich, Steve. </w:t>
      </w:r>
      <w:r w:rsidRPr="00FA79A9">
        <w:rPr>
          <w:i/>
          <w:iCs/>
        </w:rPr>
        <w:t>Steve Reich: Writings About Music</w:t>
      </w:r>
      <w:r w:rsidRPr="00FA79A9">
        <w:t>. First Edition edition. Halifax; New York: Art Metropole, 1974.</w:t>
      </w:r>
    </w:p>
    <w:p w14:paraId="58DA73E0" w14:textId="77777777" w:rsidR="00FA79A9" w:rsidRPr="00FA79A9" w:rsidRDefault="00FA79A9" w:rsidP="005926E0">
      <w:pPr>
        <w:pStyle w:val="Bibliography"/>
        <w:spacing w:line="276" w:lineRule="auto"/>
        <w:jc w:val="left"/>
      </w:pPr>
      <w:r w:rsidRPr="00FA79A9">
        <w:t xml:space="preserve">Ross, Alex. </w:t>
      </w:r>
      <w:r w:rsidRPr="00FA79A9">
        <w:rPr>
          <w:i/>
          <w:iCs/>
        </w:rPr>
        <w:t>The Rest Is Noise: Listening to the Twentieth Century</w:t>
      </w:r>
      <w:r w:rsidRPr="00FA79A9">
        <w:t>. Reprint edition. New York: Picador, 2008.</w:t>
      </w:r>
    </w:p>
    <w:p w14:paraId="4F9C30A4" w14:textId="77777777" w:rsidR="00FA79A9" w:rsidRPr="00FA79A9" w:rsidRDefault="00FA79A9" w:rsidP="005926E0">
      <w:pPr>
        <w:pStyle w:val="Bibliography"/>
        <w:spacing w:line="276" w:lineRule="auto"/>
        <w:jc w:val="left"/>
      </w:pPr>
      <w:r w:rsidRPr="00FA79A9">
        <w:t xml:space="preserve">Russolo, Luigi. </w:t>
      </w:r>
      <w:r w:rsidRPr="00FA79A9">
        <w:rPr>
          <w:i/>
          <w:iCs/>
        </w:rPr>
        <w:t>The Art of Noises</w:t>
      </w:r>
      <w:r w:rsidRPr="00FA79A9">
        <w:t>. Pendragon Pr, 2005.</w:t>
      </w:r>
    </w:p>
    <w:p w14:paraId="3602DC5E" w14:textId="77777777" w:rsidR="00FA79A9" w:rsidRPr="00FA79A9" w:rsidRDefault="00FA79A9" w:rsidP="005926E0">
      <w:pPr>
        <w:pStyle w:val="Bibliography"/>
        <w:spacing w:line="276" w:lineRule="auto"/>
        <w:jc w:val="left"/>
      </w:pPr>
      <w:r w:rsidRPr="00FA79A9">
        <w:t xml:space="preserve">Schipper, Jonathan. “Slow Motion Car Crash.” </w:t>
      </w:r>
      <w:r w:rsidRPr="00FA79A9">
        <w:rPr>
          <w:i/>
          <w:iCs/>
        </w:rPr>
        <w:t>Jonathan Schipper</w:t>
      </w:r>
      <w:r w:rsidRPr="00FA79A9">
        <w:t>. Accessed July 7, 2016. http://www.jonathanschipper.com/.</w:t>
      </w:r>
    </w:p>
    <w:p w14:paraId="26CCE55B" w14:textId="77777777" w:rsidR="00FA79A9" w:rsidRPr="00FA79A9" w:rsidRDefault="00FA79A9" w:rsidP="005926E0">
      <w:pPr>
        <w:pStyle w:val="Bibliography"/>
        <w:spacing w:line="276" w:lineRule="auto"/>
        <w:jc w:val="left"/>
      </w:pPr>
      <w:r w:rsidRPr="00FA79A9">
        <w:t xml:space="preserve">Singer, Eric, Jeff Feddersen, Chad Redmon, and Bil Bowen. “LEMUR’s Musical Robots.” </w:t>
      </w:r>
      <w:r w:rsidRPr="00FA79A9">
        <w:rPr>
          <w:i/>
          <w:iCs/>
        </w:rPr>
        <w:t>Proceedings of the 2004 Conference on New Interfaces for Musical Expression</w:t>
      </w:r>
      <w:r w:rsidRPr="00FA79A9">
        <w:t>, 2004, 181–84.</w:t>
      </w:r>
    </w:p>
    <w:p w14:paraId="1D879A6B" w14:textId="77777777" w:rsidR="00FA79A9" w:rsidRPr="00FA79A9" w:rsidRDefault="00FA79A9" w:rsidP="005926E0">
      <w:pPr>
        <w:pStyle w:val="Bibliography"/>
        <w:spacing w:line="276" w:lineRule="auto"/>
        <w:jc w:val="left"/>
      </w:pPr>
      <w:r w:rsidRPr="00FA79A9">
        <w:t>“The Kubrick Site: The Jungian Thing: Duality in Full Metal Jacket.” Accessed July 13, 2016. http://www.visual-memory.co.uk/amk/doc/0093.html.</w:t>
      </w:r>
    </w:p>
    <w:p w14:paraId="763BC3D9" w14:textId="77777777" w:rsidR="00FA79A9" w:rsidRPr="00FA79A9" w:rsidRDefault="00FA79A9" w:rsidP="005926E0">
      <w:pPr>
        <w:pStyle w:val="Bibliography"/>
        <w:spacing w:line="276" w:lineRule="auto"/>
        <w:jc w:val="left"/>
      </w:pPr>
      <w:r w:rsidRPr="00FA79A9">
        <w:t xml:space="preserve">VanDerWerff, Todd. “Mad Men: ‘The Wheel.’” </w:t>
      </w:r>
      <w:r w:rsidRPr="00FA79A9">
        <w:rPr>
          <w:i/>
          <w:iCs/>
        </w:rPr>
        <w:t>A.V. Club</w:t>
      </w:r>
      <w:r w:rsidRPr="00FA79A9">
        <w:t>, March 12, 2014. http://www.avclub.com/tvclub/mad-men-wheel-202099.</w:t>
      </w:r>
    </w:p>
    <w:p w14:paraId="6DD558E3" w14:textId="77777777" w:rsidR="00FA79A9" w:rsidRPr="00FA79A9" w:rsidRDefault="00FA79A9" w:rsidP="005926E0">
      <w:pPr>
        <w:pStyle w:val="Bibliography"/>
        <w:spacing w:line="276" w:lineRule="auto"/>
        <w:jc w:val="left"/>
      </w:pPr>
      <w:r w:rsidRPr="00FA79A9">
        <w:t xml:space="preserve">Vidani, Peter. “092. Nelmarie Du Preez.” </w:t>
      </w:r>
      <w:r w:rsidRPr="00FA79A9">
        <w:rPr>
          <w:i/>
          <w:iCs/>
        </w:rPr>
        <w:t>Traction Magazine</w:t>
      </w:r>
      <w:r w:rsidRPr="00FA79A9">
        <w:t>. Accessed July 9, 2016. http://tractionmagazine.co.uk/post/123565464761/092-nelmarie-du-preez.</w:t>
      </w:r>
    </w:p>
    <w:p w14:paraId="2CBFDC73" w14:textId="77777777" w:rsidR="00FA79A9" w:rsidRPr="00FA79A9" w:rsidRDefault="00FA79A9" w:rsidP="005926E0">
      <w:pPr>
        <w:pStyle w:val="Bibliography"/>
        <w:spacing w:line="276" w:lineRule="auto"/>
        <w:jc w:val="left"/>
      </w:pPr>
      <w:r w:rsidRPr="00FA79A9">
        <w:t xml:space="preserve">Weiner, Matthew. “The Wheel.” </w:t>
      </w:r>
      <w:r w:rsidRPr="00FA79A9">
        <w:rPr>
          <w:i/>
          <w:iCs/>
        </w:rPr>
        <w:t>Mad Men</w:t>
      </w:r>
      <w:r w:rsidRPr="00FA79A9">
        <w:t>. American Movie Classics (AMC), October 18, 2007.</w:t>
      </w:r>
    </w:p>
    <w:p w14:paraId="5778F57A" w14:textId="77777777" w:rsidR="00FA79A9" w:rsidRPr="00FA79A9" w:rsidRDefault="00FA79A9" w:rsidP="005926E0">
      <w:pPr>
        <w:pStyle w:val="Bibliography"/>
        <w:spacing w:line="276" w:lineRule="auto"/>
        <w:jc w:val="left"/>
      </w:pPr>
      <w:r w:rsidRPr="00FA79A9">
        <w:t xml:space="preserve">Zareei, Mo, Ajay Kapur, and Dale Carnegie. “Rasper: A Mechatronic Noise-Intoner.” </w:t>
      </w:r>
      <w:r w:rsidRPr="00FA79A9">
        <w:rPr>
          <w:i/>
          <w:iCs/>
        </w:rPr>
        <w:t>Proceedings of the 2014 Conference on New Interfaces for Musical Expression</w:t>
      </w:r>
      <w:r w:rsidRPr="00FA79A9">
        <w:t>, 2014. https://nime2014.sched.org/event/RIc7l9/rasper-a-mechatronic-noise-intoner.</w:t>
      </w:r>
    </w:p>
    <w:p w14:paraId="3F412E72" w14:textId="662BE52A" w:rsidR="003A428F" w:rsidRPr="003A428F" w:rsidRDefault="00782E0D" w:rsidP="005926E0">
      <w:pPr>
        <w:widowControl w:val="0"/>
        <w:autoSpaceDE w:val="0"/>
        <w:autoSpaceDN w:val="0"/>
        <w:adjustRightInd w:val="0"/>
        <w:spacing w:line="276" w:lineRule="auto"/>
        <w:ind w:left="480" w:hanging="480"/>
        <w:jc w:val="left"/>
      </w:pPr>
      <w:r>
        <w:fldChar w:fldCharType="end"/>
      </w:r>
    </w:p>
    <w:sectPr w:rsidR="003A428F" w:rsidRPr="003A428F" w:rsidSect="00122E1D">
      <w:type w:val="continuous"/>
      <w:pgSz w:w="12240" w:h="15840"/>
      <w:pgMar w:top="1440" w:right="1800" w:bottom="1440" w:left="1440" w:header="0" w:footer="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4D2BA" w14:textId="77777777" w:rsidR="00FA5C1A" w:rsidRDefault="00FA5C1A" w:rsidP="00081CAF">
      <w:pPr>
        <w:spacing w:line="240" w:lineRule="auto"/>
      </w:pPr>
      <w:r>
        <w:separator/>
      </w:r>
    </w:p>
  </w:endnote>
  <w:endnote w:type="continuationSeparator" w:id="0">
    <w:p w14:paraId="2576E531" w14:textId="77777777" w:rsidR="00FA5C1A" w:rsidRDefault="00FA5C1A" w:rsidP="00081C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7D1BC" w14:textId="77777777" w:rsidR="00FA5C1A" w:rsidRDefault="00FA5C1A" w:rsidP="00081CAF">
      <w:pPr>
        <w:spacing w:line="240" w:lineRule="auto"/>
      </w:pPr>
      <w:r>
        <w:separator/>
      </w:r>
    </w:p>
  </w:footnote>
  <w:footnote w:type="continuationSeparator" w:id="0">
    <w:p w14:paraId="41B481DD" w14:textId="77777777" w:rsidR="00FA5C1A" w:rsidRDefault="00FA5C1A" w:rsidP="00081CAF">
      <w:pPr>
        <w:spacing w:line="240" w:lineRule="auto"/>
      </w:pPr>
      <w:r>
        <w:continuationSeparator/>
      </w:r>
    </w:p>
  </w:footnote>
  <w:footnote w:id="1">
    <w:p w14:paraId="5008A3B8" w14:textId="24904D08" w:rsidR="002550BB" w:rsidRDefault="002550BB">
      <w:pPr>
        <w:pStyle w:val="FootnoteText"/>
      </w:pPr>
      <w:r>
        <w:rPr>
          <w:rStyle w:val="FootnoteReference"/>
        </w:rPr>
        <w:footnoteRef/>
      </w:r>
      <w:r>
        <w:t xml:space="preserve"> </w:t>
      </w:r>
      <w:r>
        <w:fldChar w:fldCharType="begin"/>
      </w:r>
      <w:r>
        <w:instrText xml:space="preserve"> ADDIN ZOTERO_ITEM CSL_CITATION {"citationID":"UrVlfBWN","properties":{"formattedCitation":"{\\rtf Weiner, \\uc0\\u8220{}The Wheel.\\uc0\\u8221{}}","plainCitation":"Weiner, “The Wheel.”"},"citationItems":[{"id":17,"uris":["http://zotero.org/users/local/lxgyhC8x/items/VXHBKM9I"],"uri":["http://zotero.org/users/local/lxgyhC8x/items/VXHBKM9I"],"itemData":{"id":17,"type":"broadcast","title":"The Wheel","container-title":"Mad Men","publisher":"American Movie Classics (AMC)","source":"IMDb","dimensions":"52 min","abstract":"Don and Betty Draper have an argument when it becomes apparent that he doesn't want to spend Thanksgiving with her family and she plans on going only with the children. He also learns some ...","note":"IMDB ID: tt1105057\nIMDB Rating: 9.0 (1402 votes)","number":"13","author":[{"family":"Weiner","given":"Matthew"}],"issued":{"date-parts":[["2007",10,18]]}}}],"schema":"https://github.com/citation-style-language/schema/raw/master/csl-citation.json"} </w:instrText>
      </w:r>
      <w:r>
        <w:fldChar w:fldCharType="separate"/>
      </w:r>
      <w:r w:rsidRPr="00782E0D">
        <w:rPr>
          <w:rFonts w:eastAsia="Times New Roman" w:cs="Times New Roman"/>
        </w:rPr>
        <w:t>Weiner, “The Wheel.”</w:t>
      </w:r>
      <w:r>
        <w:fldChar w:fldCharType="end"/>
      </w:r>
    </w:p>
  </w:footnote>
  <w:footnote w:id="2">
    <w:p w14:paraId="35301C1B" w14:textId="729002D8" w:rsidR="002550BB" w:rsidRDefault="002550BB">
      <w:pPr>
        <w:pStyle w:val="FootnoteText"/>
      </w:pPr>
      <w:r>
        <w:rPr>
          <w:rStyle w:val="FootnoteReference"/>
        </w:rPr>
        <w:footnoteRef/>
      </w:r>
      <w:r>
        <w:t xml:space="preserve"> </w:t>
      </w:r>
      <w:r>
        <w:fldChar w:fldCharType="begin"/>
      </w:r>
      <w:r>
        <w:instrText xml:space="preserve"> ADDIN ZOTERO_ITEM CSL_CITATION {"citationID":"2wqwvqCM","properties":{"formattedCitation":"{\\rtf VanDerWerff, \\uc0\\u8220{}Mad Men.\\uc0\\u8221{}}","plainCitation":"VanDerWerff, “Mad Men.”"},"citationItems":[{"id":26,"uris":["http://zotero.org/users/local/lxgyhC8x/items/BH73EU32"],"uri":["http://zotero.org/users/local/lxgyhC8x/items/BH73EU32"],"itemData":{"id":26,"type":"webpage","title":"Mad Men: “The Wheel”","container-title":"A.V. Club","abstract":"“The Wheel” (season 1, episode 13; originally aired 10/18/2007)In which we feel the pain of an old wound(Available on Netflix.)There are no good photographs of me as a newborn. I know because I’ve asked. If my biological mother had any, they’ve long since disappeared, and the adoption agency and fos","URL":"http://www.avclub.com/tvclub/mad-men-wheel-202099","shortTitle":"Mad Men","author":[{"family":"VanDerWerff","given":"Todd"}],"issued":{"date-parts":[["2014",3,12]]},"accessed":{"date-parts":[["2016",6,16]]}}}],"schema":"https://github.com/citation-style-language/schema/raw/master/csl-citation.json"} </w:instrText>
      </w:r>
      <w:r>
        <w:fldChar w:fldCharType="separate"/>
      </w:r>
      <w:r w:rsidRPr="0050118D">
        <w:rPr>
          <w:rFonts w:eastAsia="Times New Roman" w:cs="Times New Roman"/>
        </w:rPr>
        <w:t>VanDerWerff, “Mad Men.”</w:t>
      </w:r>
      <w:r>
        <w:fldChar w:fldCharType="end"/>
      </w:r>
    </w:p>
  </w:footnote>
  <w:footnote w:id="3">
    <w:p w14:paraId="6FC0FE30" w14:textId="6562B270" w:rsidR="002550BB" w:rsidRDefault="002550BB">
      <w:pPr>
        <w:pStyle w:val="FootnoteText"/>
      </w:pPr>
      <w:r>
        <w:rPr>
          <w:rStyle w:val="FootnoteReference"/>
        </w:rPr>
        <w:footnoteRef/>
      </w:r>
      <w:r>
        <w:t xml:space="preserve"> </w:t>
      </w:r>
      <w:r>
        <w:fldChar w:fldCharType="begin"/>
      </w:r>
      <w:r>
        <w:instrText xml:space="preserve"> ADDIN ZOTERO_ITEM CSL_CITATION {"citationID":"ROJX8AYN","properties":{"formattedCitation":"{\\rtf Hendren, \\uc0\\u8220{}Sara Hendren on Twitter.\\uc0\\u8221{}}","plainCitation":"Hendren, “Sara Hendren on Twitter.”"},"citationItems":[{"id":32,"uris":["http://zotero.org/users/local/lxgyhC8x/items/WGICA6VM"],"uri":["http://zotero.org/users/local/lxgyhC8x/items/WGICA6VM"],"itemData":{"id":32,"type":"webpage","title":"Sara Hendren on Twitter","container-title":"Twitter","abstract":"“Incredibly inspired by @the_jennitaur at #Eyeo2016: \"I like novel uses of familiar tech more than familiar uses of novel tech.\"”","URL":"https://twitter.com/ablerism/status/740287638012186624","author":[{"family":"Hendren","given":"Sara"}],"accessed":{"date-parts":[["2016",6,16]]}}}],"schema":"https://github.com/citation-style-language/schema/raw/master/csl-citation.json"} </w:instrText>
      </w:r>
      <w:r>
        <w:fldChar w:fldCharType="separate"/>
      </w:r>
      <w:r w:rsidRPr="0050118D">
        <w:rPr>
          <w:rFonts w:eastAsia="Times New Roman" w:cs="Times New Roman"/>
        </w:rPr>
        <w:t>Hendren, “Sara Hendren on Twitter.”</w:t>
      </w:r>
      <w:r>
        <w:fldChar w:fldCharType="end"/>
      </w:r>
    </w:p>
  </w:footnote>
  <w:footnote w:id="4">
    <w:p w14:paraId="7D9DF9B0" w14:textId="0C2E55DE" w:rsidR="002550BB" w:rsidRDefault="002550BB">
      <w:pPr>
        <w:pStyle w:val="FootnoteText"/>
      </w:pPr>
      <w:r>
        <w:rPr>
          <w:rStyle w:val="FootnoteReference"/>
        </w:rPr>
        <w:footnoteRef/>
      </w:r>
      <w:r>
        <w:t xml:space="preserve"> </w:t>
      </w:r>
      <w:r>
        <w:fldChar w:fldCharType="begin"/>
      </w:r>
      <w:r>
        <w:instrText xml:space="preserve"> ADDIN ZOTERO_ITEM CSL_CITATION {"citationID":"IQp2HWZ9","properties":{"formattedCitation":"{\\rtf Russolo, {\\i{}The Art of Noises}.}","plainCitation":"Russolo, The Art of Noises."},"citationItems":[{"id":14,"uris":["http://zotero.org/users/local/lxgyhC8x/items/NEP2DJ86"],"uri":["http://zotero.org/users/local/lxgyhC8x/items/NEP2DJ86"],"itemData":{"id":14,"type":"book","title":"The Art of Noises","publisher":"Pendragon Pr","number-of-pages":"96","source":"Amazon","abstract":"The slim volume of essays, presented here for the first time in English translation, is one of the significant documents of musical aesthetics of this century. If the book itself has remained the province of a mere handful of readers, its ideas, passed on through a variety of later musical and literary movements, became the inspiration for some of the most innovative artistic creations of modern times. Luigi Russolo anticipated-indeed, he may have precipitated-a whole range of musical and aesthetic notions that formed the basis of much of the avant-garde thought of the past several decades. His ideas were absorbed, modified, and eventually transmitted to later generations by a number of movements and individuals-among them the futurists, the Dadaists, and a number of composers and writers of the nineteen-twenties. The noise instruments he invented fascinated and infuriated his contemporaries, and he was among the earliest musicians to put the often-discussed microtone to regular practical use in Western music. Russolo's views looked forward to the time when composers would exercise an absolute choice and control of the sounds that their music employed. He was the precursor of electronic music before electronics had come of age.","ISBN":"978-1-57647-114-2","language":"English","author":[{"family":"Russolo","given":"Luigi"}],"issued":{"date-parts":[["2005",11,1]]}}}],"schema":"https://github.com/citation-style-language/schema/raw/master/csl-citation.json"} </w:instrText>
      </w:r>
      <w:r>
        <w:fldChar w:fldCharType="separate"/>
      </w:r>
      <w:r w:rsidRPr="0050118D">
        <w:rPr>
          <w:rFonts w:eastAsia="Times New Roman" w:cs="Times New Roman"/>
        </w:rPr>
        <w:t xml:space="preserve">Russolo, </w:t>
      </w:r>
      <w:r w:rsidRPr="0050118D">
        <w:rPr>
          <w:rFonts w:eastAsia="Times New Roman" w:cs="Times New Roman"/>
          <w:i/>
          <w:iCs/>
        </w:rPr>
        <w:t>The Art of Noises</w:t>
      </w:r>
      <w:r w:rsidRPr="0050118D">
        <w:rPr>
          <w:rFonts w:eastAsia="Times New Roman" w:cs="Times New Roman"/>
        </w:rPr>
        <w:t>.</w:t>
      </w:r>
      <w:r>
        <w:fldChar w:fldCharType="end"/>
      </w:r>
    </w:p>
  </w:footnote>
  <w:footnote w:id="5">
    <w:p w14:paraId="371CF3DB" w14:textId="61768B78" w:rsidR="002550BB" w:rsidRDefault="002550BB">
      <w:pPr>
        <w:pStyle w:val="FootnoteText"/>
      </w:pPr>
      <w:r>
        <w:rPr>
          <w:rStyle w:val="FootnoteReference"/>
        </w:rPr>
        <w:footnoteRef/>
      </w:r>
      <w:r>
        <w:t xml:space="preserve"> </w:t>
      </w:r>
      <w:r>
        <w:fldChar w:fldCharType="begin"/>
      </w:r>
      <w:r>
        <w:instrText xml:space="preserve"> ADDIN ZOTERO_ITEM CSL_CITATION {"citationID":"aFsv5EMG","properties":{"formattedCitation":"{\\rtf LaBelle, {\\i{}Background Noise}.}","plainCitation":"LaBelle, Background Noise."},"citationItems":[{"id":12,"uris":["http://zotero.org/users/local/lxgyhC8x/items/HRUB3SCQ"],"uri":["http://zotero.org/users/local/lxgyhC8x/items/HRUB3SCQ"],"itemData":{"id":12,"type":"book","title":"Background Noise: Perspectives on Sound Art","publisher":"Bloomsbury Academic","publisher-place":"New York","number-of-pages":"336","source":"Amazon","event-place":"New York","abstract":"Background Noise follows the development of sound as an artistic medium and illustrates how sound is put to use within modes of composition, installation, and performance. While chronological in its structure, Brandon LaBelle's book is informed by spatial thinking - weaving architecture, environments, and the specifics of location into the work of sound, with the aim of formulating an expansive history and understanding of sound art. At its center the book presupposes an intrinsic relation between sound and its location, galvanizing acoustics, sound phenomena, and the environmental with the tensions inherent in what LaBelle identifies as sound's relational dynamic. For the author, this is embedded within sound's tendency to become public expressed in its ability to travel distances, foster cultural expression, and define spaces while being radically flexible.How does sound embed us within local environments while connecting us to a broader circumference? What consequence does sound art have for notions of spatiality and site-specific practice? Can we engage questions of identity and subjective experience in relation to listening and the resonance of place? Such questions are addressed through consideration of the work of a range of artists, musicians, performers, and composers, including Vito Acconci, Maryanne Amacher, Michael Asher, John Cage, Bill Fontana, Christof Migone, Max Neuhaus, Yasunao Tone, Achim Wollscheid, and Iannis Xenakis. Intersecting material analysis with theoretical frameworks spanning art and architectural theory, performance studies, and media theory, Background Noise makes the case that sound art should be at the core of contemporary culture. America's First Women Philosophers is indexed in H.W. Wilson's Essay and General Literature Index.","ISBN":"978-0-8264-1845-6","shortTitle":"Background Noise","language":"English","author":[{"family":"LaBelle","given":"Brandon"}],"issued":{"date-parts":[["2006",4,1]]}}}],"schema":"https://github.com/citation-style-language/schema/raw/master/csl-citation.json"} </w:instrText>
      </w:r>
      <w:r>
        <w:fldChar w:fldCharType="separate"/>
      </w:r>
      <w:r w:rsidRPr="00362E6B">
        <w:rPr>
          <w:rFonts w:eastAsia="Times New Roman" w:cs="Times New Roman"/>
        </w:rPr>
        <w:t xml:space="preserve">LaBelle, </w:t>
      </w:r>
      <w:r w:rsidRPr="00362E6B">
        <w:rPr>
          <w:rFonts w:eastAsia="Times New Roman" w:cs="Times New Roman"/>
          <w:i/>
          <w:iCs/>
        </w:rPr>
        <w:t>Background Noise</w:t>
      </w:r>
      <w:r w:rsidRPr="00362E6B">
        <w:rPr>
          <w:rFonts w:eastAsia="Times New Roman" w:cs="Times New Roman"/>
        </w:rPr>
        <w:t>.</w:t>
      </w:r>
      <w:r>
        <w:fldChar w:fldCharType="end"/>
      </w:r>
    </w:p>
  </w:footnote>
  <w:footnote w:id="6">
    <w:p w14:paraId="5081BAD7" w14:textId="040A0B4C" w:rsidR="002550BB" w:rsidRDefault="002550BB">
      <w:pPr>
        <w:pStyle w:val="FootnoteText"/>
      </w:pPr>
      <w:r>
        <w:rPr>
          <w:rStyle w:val="FootnoteReference"/>
        </w:rPr>
        <w:footnoteRef/>
      </w:r>
      <w:r>
        <w:t xml:space="preserve"> </w:t>
      </w:r>
      <w:r>
        <w:fldChar w:fldCharType="begin"/>
      </w:r>
      <w:r>
        <w:instrText xml:space="preserve"> ADDIN ZOTERO_ITEM CSL_CITATION {"citationID":"MEuvYMIG","properties":{"formattedCitation":"{\\rtf Zareei, Kapur, and Carnegie, \\uc0\\u8220{}Rasper: A Mechatronic Noise-Intoner.\\uc0\\u8221{}}","plainCitation":"Zareei, Kapur, and Carnegie, “Rasper: A Mechatronic Noise-Intoner.”"},"citationItems":[{"id":73,"uris":["http://zotero.org/users/local/lxgyhC8x/items/494JDT26"],"uri":["http://zotero.org/users/local/lxgyhC8x/items/494JDT26"],"itemData":{"id":73,"type":"article-journal","title":"Rasper: a Mechatronic Noise-Intoner","container-title":"Proceedings of the 2014 conference on New Interfaces for Musical Expression","URL":"https://nime2014.sched.org/event/RIc7l9/rasper-a-mechatronic-noise-intoner","author":[{"family":"Zareei","given":"Mo"},{"family":"Kapur","given":"Ajay"},{"family":"Carnegie","given":"Dale"}],"issued":{"date-parts":[["2014"]]},"accessed":{"date-parts":[["2016",7,11]]}}}],"schema":"https://github.com/citation-style-language/schema/raw/master/csl-citation.json"} </w:instrText>
      </w:r>
      <w:r>
        <w:fldChar w:fldCharType="separate"/>
      </w:r>
      <w:r w:rsidRPr="005D5D14">
        <w:rPr>
          <w:rFonts w:eastAsia="Times New Roman" w:cs="Times New Roman"/>
        </w:rPr>
        <w:t>Zareei, Kapur, and Carnegie, “Rasper: A Mechatronic Noise-Intoner.”</w:t>
      </w:r>
      <w:r>
        <w:fldChar w:fldCharType="end"/>
      </w:r>
    </w:p>
  </w:footnote>
  <w:footnote w:id="7">
    <w:p w14:paraId="1C1E4CB1" w14:textId="65CD895A" w:rsidR="002550BB" w:rsidRDefault="002550BB">
      <w:pPr>
        <w:pStyle w:val="FootnoteText"/>
      </w:pPr>
      <w:r>
        <w:rPr>
          <w:rStyle w:val="FootnoteReference"/>
        </w:rPr>
        <w:footnoteRef/>
      </w:r>
      <w:r>
        <w:t xml:space="preserve"> </w:t>
      </w:r>
      <w:r>
        <w:fldChar w:fldCharType="begin"/>
      </w:r>
      <w:r>
        <w:instrText xml:space="preserve"> ADDIN ZOTERO_ITEM CSL_CITATION {"citationID":"VJ6lSXX6","properties":{"formattedCitation":"{\\rtf Singer et al., \\uc0\\u8220{}LEMUR\\uc0\\u8217{}s Musical Robots.\\uc0\\u8221{}}","plainCitation":"Singer et al., “LEMUR’s Musical Robots.”"},"citationItems":[{"id":72,"uris":["http://zotero.org/users/local/lxgyhC8x/items/XSVMU5Z3"],"uri":["http://zotero.org/users/local/lxgyhC8x/items/XSVMU5Z3"],"itemData":{"id":72,"type":"article-journal","title":"LEMUR's Musical Robots","container-title":"Proceedings of the 2004 conference on New Interfaces for Musical Expression","page":"181-184","author":[{"family":"Singer","given":"Eric"},{"family":"Feddersen","given":"Jeff"},{"family":"Redmon","given":"Chad"},{"family":"Bowen","given":"Bil"}],"issued":{"date-parts":[["2004"]]}}}],"schema":"https://github.com/citation-style-language/schema/raw/master/csl-citation.json"} </w:instrText>
      </w:r>
      <w:r>
        <w:fldChar w:fldCharType="separate"/>
      </w:r>
      <w:r w:rsidRPr="005D5D14">
        <w:rPr>
          <w:rFonts w:eastAsia="Times New Roman" w:cs="Times New Roman"/>
        </w:rPr>
        <w:t>Singer et al., “LEMUR’s Musical Robots.”</w:t>
      </w:r>
      <w:r>
        <w:fldChar w:fldCharType="end"/>
      </w:r>
    </w:p>
  </w:footnote>
  <w:footnote w:id="8">
    <w:p w14:paraId="3416D2B8" w14:textId="0B14D64D" w:rsidR="002550BB" w:rsidRDefault="002550BB">
      <w:pPr>
        <w:pStyle w:val="FootnoteText"/>
      </w:pPr>
      <w:r>
        <w:rPr>
          <w:rStyle w:val="FootnoteReference"/>
        </w:rPr>
        <w:footnoteRef/>
      </w:r>
      <w:r>
        <w:t xml:space="preserve"> </w:t>
      </w:r>
      <w:r>
        <w:fldChar w:fldCharType="begin"/>
      </w:r>
      <w:r>
        <w:instrText xml:space="preserve"> ADDIN ZOTERO_ITEM CSL_CITATION {"citationID":"QUZJM74u","properties":{"formattedCitation":"{\\rtf Kapur, \\uc0\\u8220{}A History of Robotic Musical Instruments.\\uc0\\u8221{}}","plainCitation":"Kapur, “A History of Robotic Musical Instruments.”"},"citationItems":[{"id":66,"uris":["http://zotero.org/users/local/lxgyhC8x/items/TTX7NGTV"],"uri":["http://zotero.org/users/local/lxgyhC8x/items/TTX7NGTV"],"itemData":{"id":66,"type":"article-journal","title":"A History of Robotic Musical Instruments","container-title":"Proceedings of the International Computer Music Conference","page":"21-28","author":[{"family":"Kapur","given":"Ajay"}],"issued":{"date-parts":[["2005"]]}}}],"schema":"https://github.com/citation-style-language/schema/raw/master/csl-citation.json"} </w:instrText>
      </w:r>
      <w:r>
        <w:fldChar w:fldCharType="separate"/>
      </w:r>
      <w:r w:rsidRPr="00D044E0">
        <w:rPr>
          <w:rFonts w:eastAsia="Times New Roman" w:cs="Times New Roman"/>
        </w:rPr>
        <w:t>Kapur, “A History of Robotic Musical Instruments.”</w:t>
      </w:r>
      <w:r>
        <w:fldChar w:fldCharType="end"/>
      </w:r>
    </w:p>
  </w:footnote>
  <w:footnote w:id="9">
    <w:p w14:paraId="03471EA7" w14:textId="534D54CC" w:rsidR="002550BB" w:rsidRDefault="002550BB">
      <w:pPr>
        <w:pStyle w:val="FootnoteText"/>
      </w:pPr>
      <w:r>
        <w:rPr>
          <w:rStyle w:val="FootnoteReference"/>
        </w:rPr>
        <w:footnoteRef/>
      </w:r>
      <w:r>
        <w:t xml:space="preserve"> </w:t>
      </w:r>
      <w:r>
        <w:fldChar w:fldCharType="begin"/>
      </w:r>
      <w:r>
        <w:instrText xml:space="preserve"> ADDIN ZOTERO_ITEM CSL_CITATION {"citationID":"kfVwuV7u","properties":{"formattedCitation":"{\\rtf Focke, {\\i{}Trimpin}.}","plainCitation":"Focke, Trimpin."},"citationItems":[{"id":77,"uris":["http://zotero.org/users/local/lxgyhC8x/items/SUTIAGJQ"],"uri":["http://zotero.org/users/local/lxgyhC8x/items/SUTIAGJQ"],"itemData":{"id":77,"type":"book","title":"Trimpin: Contraptions for Art and Sound","publisher":"Marquand Books","publisher-place":"Seattle Wash.","number-of-pages":"208","source":"Amazon","event-place":"Seattle Wash.","abstract":"Trimpin, the sound sculptor and composer, has received MacArthur and Guggenheim fellowships; been the subject of a full-length documentary film and a profile in The New Yorker magazine; been included in hundreds of shows, performances, and new music festivals; and has had installations and exhibitions around the world. Despite all this, access to Trimpin's work is limited. He doesn't record his music and very few of his sculptural works are in public or private collections.This book captures a record of this remarkable journey and places Trimpin's work in the context of visual art, music composition, performance, ambitious engineering, acoustics, and installation art. A touchstone for the book is a two-year series of exhibitions of his work in museums across the Pacific Northwest. It includes essays on Trimpin's life, his work with composer Conlon Nancarrow, and a fully illustrated presentation of key sculptures and performances. Additional essays by writers, composers, and curators consider his work through specific pieces. Trimpin's own voice is a continuous thread running through the entire publication.For more on Trimpin, please see this video featuring him and the contributors to the book: http://blip.tv/nwlivetv/trimpin-contraptions-for-art-and-sound-5370112","ISBN":"978-0-295-99109-2","shortTitle":"Trimpin","language":"English","editor":[{"family":"Focke","given":"Anne"}],"issued":{"date-parts":[["2011",5,17]]}}}],"schema":"https://github.com/citation-style-language/schema/raw/master/csl-citation.json"} </w:instrText>
      </w:r>
      <w:r>
        <w:fldChar w:fldCharType="separate"/>
      </w:r>
      <w:r w:rsidRPr="00947979">
        <w:rPr>
          <w:rFonts w:eastAsia="Times New Roman" w:cs="Times New Roman"/>
        </w:rPr>
        <w:t xml:space="preserve">Focke, </w:t>
      </w:r>
      <w:r w:rsidRPr="00947979">
        <w:rPr>
          <w:rFonts w:eastAsia="Times New Roman" w:cs="Times New Roman"/>
          <w:i/>
          <w:iCs/>
        </w:rPr>
        <w:t>Trimpin</w:t>
      </w:r>
      <w:r w:rsidRPr="00947979">
        <w:rPr>
          <w:rFonts w:eastAsia="Times New Roman" w:cs="Times New Roman"/>
        </w:rPr>
        <w:t>.</w:t>
      </w:r>
      <w:r>
        <w:fldChar w:fldCharType="end"/>
      </w:r>
    </w:p>
  </w:footnote>
  <w:footnote w:id="10">
    <w:p w14:paraId="63EFFF46" w14:textId="0700E281" w:rsidR="002550BB" w:rsidRDefault="002550BB">
      <w:pPr>
        <w:pStyle w:val="FootnoteText"/>
      </w:pPr>
      <w:r>
        <w:rPr>
          <w:rStyle w:val="FootnoteReference"/>
        </w:rPr>
        <w:footnoteRef/>
      </w:r>
      <w:r>
        <w:t xml:space="preserve"> </w:t>
      </w:r>
      <w:r>
        <w:fldChar w:fldCharType="begin"/>
      </w:r>
      <w:r>
        <w:instrText xml:space="preserve"> ADDIN ZOTERO_ITEM CSL_CITATION {"citationID":"IdL15ypD","properties":{"formattedCitation":"{\\rtf Murphy, Kapur, and Carnegie, \\uc0\\u8220{}Musical Robotics in a Loudspeaker World.\\uc0\\u8221{}}","plainCitation":"Murphy, Kapur, and Carnegie, “Musical Robotics in a Loudspeaker World.”"},"citationItems":[{"id":70,"uris":["http://zotero.org/users/local/lxgyhC8x/items/TGE5UBXI"],"uri":["http://zotero.org/users/local/lxgyhC8x/items/TGE5UBXI"],"itemData":{"id":70,"type":"article-journal","title":"Musical Robotics in a Loudspeaker World: Developments in Alternative Approaches to Localization and Spatialization","container-title":"Leonardo Music Journal","page":"41-48","volume":"-","issue":"22","source":"MIT Press Journals","abstract":"Musical robotics is a rapidly growing field, with dozens of new works appearing in the past half decade. This paper explores the foundations of the discipline and how, due to the ability of musical robots to serve as uniquely spatialized musical agents, it experienced a rebirth even in the face of loudspeaker technology's dominance. The growth of musical robotics is traced from its pre-computer roots through its 1970s renaissance and to contemporary installation-oriented sculptures and performance-oriented works. Major figures in the field are examined, including those who in recent years have introduced the world to human/musical robot interaction in a concert setting. The paper closes with a brief speculation on the field's future, with a focus on the increasing ease with which new artists may enter the field.","DOI":"10.1162/LMJ_a_00090","ISSN":"0961-1215","shortTitle":"Musical Robotics in a Loudspeaker World","journalAbbreviation":"Leonardo Music Journal","author":[{"family":"Murphy","given":"Jim"},{"family":"Kapur","given":"Ajay"},{"family":"Carnegie","given":"Dale"}],"issued":{"date-parts":[["2012",11,7]]}}}],"schema":"https://github.com/citation-style-language/schema/raw/master/csl-citation.json"} </w:instrText>
      </w:r>
      <w:r>
        <w:fldChar w:fldCharType="separate"/>
      </w:r>
      <w:r w:rsidRPr="001721D6">
        <w:rPr>
          <w:rFonts w:eastAsia="Times New Roman" w:cs="Times New Roman"/>
        </w:rPr>
        <w:t>Murphy, Kapur, and Carnegie, “Musical Robotics in a Loudspeaker World.”</w:t>
      </w:r>
      <w:r>
        <w:fldChar w:fldCharType="end"/>
      </w:r>
    </w:p>
  </w:footnote>
  <w:footnote w:id="11">
    <w:p w14:paraId="41225403" w14:textId="001AF865" w:rsidR="002550BB" w:rsidRDefault="002550BB">
      <w:pPr>
        <w:pStyle w:val="FootnoteText"/>
      </w:pPr>
      <w:r>
        <w:rPr>
          <w:rStyle w:val="FootnoteReference"/>
        </w:rPr>
        <w:footnoteRef/>
      </w:r>
      <w:r>
        <w:t xml:space="preserve"> </w:t>
      </w:r>
      <w:r>
        <w:fldChar w:fldCharType="begin"/>
      </w:r>
      <w:r>
        <w:instrText xml:space="preserve"> ADDIN ZOTERO_ITEM CSL_CITATION {"citationID":"4Rq3bCBC","properties":{"formattedCitation":"{\\rtf Zareei, Kapur, and Carnegie, \\uc0\\u8220{}Rasper: A Mechatronic Noise-Intoner.\\uc0\\u8221{}}","plainCitation":"Zareei, Kapur, and Carnegie, “Rasper: A Mechatronic Noise-Intoner.”"},"citationItems":[{"id":73,"uris":["http://zotero.org/users/local/lxgyhC8x/items/494JDT26"],"uri":["http://zotero.org/users/local/lxgyhC8x/items/494JDT26"],"itemData":{"id":73,"type":"article-journal","title":"Rasper: a Mechatronic Noise-Intoner","container-title":"Proceedings of the 2014 conference on New Interfaces for Musical Expression","URL":"https://nime2014.sched.org/event/RIc7l9/rasper-a-mechatronic-noise-intoner","author":[{"family":"Zareei","given":"Mo"},{"family":"Kapur","given":"Ajay"},{"family":"Carnegie","given":"Dale"}],"issued":{"date-parts":[["2014"]]},"accessed":{"date-parts":[["2016",7,11]]}}}],"schema":"https://github.com/citation-style-language/schema/raw/master/csl-citation.json"} </w:instrText>
      </w:r>
      <w:r>
        <w:fldChar w:fldCharType="separate"/>
      </w:r>
      <w:r w:rsidRPr="00246043">
        <w:rPr>
          <w:rFonts w:eastAsia="Times New Roman" w:cs="Times New Roman"/>
        </w:rPr>
        <w:t>Zareei, Kapur, and Carnegie, “Rasper: A Mechatronic Noise-Intoner.”</w:t>
      </w:r>
      <w:r>
        <w:fldChar w:fldCharType="end"/>
      </w:r>
    </w:p>
  </w:footnote>
  <w:footnote w:id="12">
    <w:p w14:paraId="2827568E" w14:textId="51663EA7" w:rsidR="002550BB" w:rsidRDefault="002550BB">
      <w:pPr>
        <w:pStyle w:val="FootnoteText"/>
      </w:pPr>
      <w:r>
        <w:rPr>
          <w:rStyle w:val="FootnoteReference"/>
        </w:rPr>
        <w:footnoteRef/>
      </w:r>
      <w:r>
        <w:t xml:space="preserve"> </w:t>
      </w:r>
      <w:r>
        <w:fldChar w:fldCharType="begin"/>
      </w:r>
      <w:r>
        <w:instrText xml:space="preserve"> ADDIN ZOTERO_ITEM CSL_CITATION {"citationID":"E3NlBuBK","properties":{"formattedCitation":"Ibid.","plainCitation":"Ibid."},"citationItems":[{"id":73,"uris":["http://zotero.org/users/local/lxgyhC8x/items/494JDT26"],"uri":["http://zotero.org/users/local/lxgyhC8x/items/494JDT26"],"itemData":{"id":73,"type":"article-journal","title":"Rasper: a Mechatronic Noise-Intoner","container-title":"Proceedings of the 2014 conference on New Interfaces for Musical Expression","URL":"https://nime2014.sched.org/event/RIc7l9/rasper-a-mechatronic-noise-intoner","author":[{"family":"Zareei","given":"Mo"},{"family":"Kapur","given":"Ajay"},{"family":"Carnegie","given":"Dale"}],"issued":{"date-parts":[["2014"]]},"accessed":{"date-parts":[["2016",7,11]]}}}],"schema":"https://github.com/citation-style-language/schema/raw/master/csl-citation.json"} </w:instrText>
      </w:r>
      <w:r>
        <w:fldChar w:fldCharType="separate"/>
      </w:r>
      <w:r>
        <w:rPr>
          <w:noProof/>
        </w:rPr>
        <w:t>Ibid.</w:t>
      </w:r>
      <w:r>
        <w:fldChar w:fldCharType="end"/>
      </w:r>
    </w:p>
  </w:footnote>
  <w:footnote w:id="13">
    <w:p w14:paraId="2C6ED544" w14:textId="67F0DFE2" w:rsidR="002550BB" w:rsidRDefault="002550BB">
      <w:pPr>
        <w:pStyle w:val="FootnoteText"/>
      </w:pPr>
      <w:r>
        <w:rPr>
          <w:rStyle w:val="FootnoteReference"/>
        </w:rPr>
        <w:footnoteRef/>
      </w:r>
      <w:r>
        <w:t xml:space="preserve"> </w:t>
      </w:r>
      <w:r>
        <w:fldChar w:fldCharType="begin"/>
      </w:r>
      <w:r>
        <w:instrText xml:space="preserve"> ADDIN ZOTERO_ITEM CSL_CITATION {"citationID":"dzGqpN45","properties":{"formattedCitation":"{\\rtf Feldman, {\\i{}Sound, Noise, Varese, Boulez}.}","plainCitation":"Feldman, Sound, Noise, Varese, Boulez."},"citationItems":[{"id":37,"uris":["http://zotero.org/users/local/lxgyhC8x/items/ZEFXK4ZM"],"uri":["http://zotero.org/users/local/lxgyhC8x/items/ZEFXK4ZM"],"itemData":{"id":37,"type":"book","title":"Sound, noise, Varese, Boulez","publisher":"Second Half Pub.","publisher-place":"New York, N.Y.","source":"Open WorldCat","event-place":"New York, N.Y.","note":"OCLC: 48428905","language":"English","author":[{"family":"Feldman","given":"Morton"}],"issued":{"date-parts":[["1958"]]}}}],"schema":"https://github.com/citation-style-language/schema/raw/master/csl-citation.json"} </w:instrText>
      </w:r>
      <w:r>
        <w:fldChar w:fldCharType="separate"/>
      </w:r>
      <w:r w:rsidRPr="00EB7BAB">
        <w:rPr>
          <w:rFonts w:eastAsia="Times New Roman" w:cs="Times New Roman"/>
        </w:rPr>
        <w:t xml:space="preserve">Feldman, </w:t>
      </w:r>
      <w:r w:rsidRPr="00EB7BAB">
        <w:rPr>
          <w:rFonts w:eastAsia="Times New Roman" w:cs="Times New Roman"/>
          <w:i/>
          <w:iCs/>
        </w:rPr>
        <w:t>Sound, Noise, Varese, Boulez</w:t>
      </w:r>
      <w:r w:rsidRPr="00EB7BAB">
        <w:rPr>
          <w:rFonts w:eastAsia="Times New Roman" w:cs="Times New Roman"/>
        </w:rPr>
        <w:t>.</w:t>
      </w:r>
      <w:r>
        <w:fldChar w:fldCharType="end"/>
      </w:r>
    </w:p>
  </w:footnote>
  <w:footnote w:id="14">
    <w:p w14:paraId="20795C7C" w14:textId="7784184A" w:rsidR="002550BB" w:rsidRDefault="002550BB">
      <w:pPr>
        <w:pStyle w:val="FootnoteText"/>
      </w:pPr>
      <w:r>
        <w:rPr>
          <w:rStyle w:val="FootnoteReference"/>
        </w:rPr>
        <w:footnoteRef/>
      </w:r>
      <w:r>
        <w:t xml:space="preserve"> </w:t>
      </w:r>
      <w:r>
        <w:fldChar w:fldCharType="begin"/>
      </w:r>
      <w:r>
        <w:instrText xml:space="preserve"> ADDIN ZOTERO_ITEM CSL_CITATION {"citationID":"d3OPRf2n","properties":{"formattedCitation":"{\\rtf Russolo, {\\i{}The Art of Noises}.}","plainCitation":"Russolo, The Art of Noises."},"citationItems":[{"id":14,"uris":["http://zotero.org/users/local/lxgyhC8x/items/NEP2DJ86"],"uri":["http://zotero.org/users/local/lxgyhC8x/items/NEP2DJ86"],"itemData":{"id":14,"type":"book","title":"The Art of Noises","publisher":"Pendragon Pr","number-of-pages":"96","source":"Amazon","abstract":"The slim volume of essays, presented here for the first time in English translation, is one of the significant documents of musical aesthetics of this century. If the book itself has remained the province of a mere handful of readers, its ideas, passed on through a variety of later musical and literary movements, became the inspiration for some of the most innovative artistic creations of modern times. Luigi Russolo anticipated-indeed, he may have precipitated-a whole range of musical and aesthetic notions that formed the basis of much of the avant-garde thought of the past several decades. His ideas were absorbed, modified, and eventually transmitted to later generations by a number of movements and individuals-among them the futurists, the Dadaists, and a number of composers and writers of the nineteen-twenties. The noise instruments he invented fascinated and infuriated his contemporaries, and he was among the earliest musicians to put the often-discussed microtone to regular practical use in Western music. Russolo's views looked forward to the time when composers would exercise an absolute choice and control of the sounds that their music employed. He was the precursor of electronic music before electronics had come of age.","ISBN":"978-1-57647-114-2","language":"English","author":[{"family":"Russolo","given":"Luigi"}],"issued":{"date-parts":[["2005",11,1]]}}}],"schema":"https://github.com/citation-style-language/schema/raw/master/csl-citation.json"} </w:instrText>
      </w:r>
      <w:r>
        <w:fldChar w:fldCharType="separate"/>
      </w:r>
      <w:r w:rsidRPr="00EB7BAB">
        <w:rPr>
          <w:rFonts w:eastAsia="Times New Roman" w:cs="Times New Roman"/>
        </w:rPr>
        <w:t xml:space="preserve">Russolo, </w:t>
      </w:r>
      <w:r w:rsidRPr="00EB7BAB">
        <w:rPr>
          <w:rFonts w:eastAsia="Times New Roman" w:cs="Times New Roman"/>
          <w:i/>
          <w:iCs/>
        </w:rPr>
        <w:t>The Art of Noises</w:t>
      </w:r>
      <w:r w:rsidRPr="00EB7BAB">
        <w:rPr>
          <w:rFonts w:eastAsia="Times New Roman" w:cs="Times New Roman"/>
        </w:rPr>
        <w:t>.</w:t>
      </w:r>
      <w:r>
        <w:fldChar w:fldCharType="end"/>
      </w:r>
    </w:p>
  </w:footnote>
  <w:footnote w:id="15">
    <w:p w14:paraId="1E351340" w14:textId="571896D0" w:rsidR="002550BB" w:rsidRDefault="002550BB">
      <w:pPr>
        <w:pStyle w:val="FootnoteText"/>
      </w:pPr>
      <w:r>
        <w:rPr>
          <w:rStyle w:val="FootnoteReference"/>
        </w:rPr>
        <w:footnoteRef/>
      </w:r>
      <w:r>
        <w:t xml:space="preserve"> </w:t>
      </w:r>
      <w:r>
        <w:fldChar w:fldCharType="begin"/>
      </w:r>
      <w:r>
        <w:instrText xml:space="preserve"> ADDIN ZOTERO_ITEM CSL_CITATION {"citationID":"uiohR4nO","properties":{"formattedCitation":"{\\rtf Ross, {\\i{}The Rest Is Noise}.}","plainCitation":"Ross, The Rest Is Noise."},"citationItems":[{"id":6,"uris":["http://zotero.org/users/local/lxgyhC8x/items/9Q2RJFU7"],"uri":["http://zotero.org/users/local/lxgyhC8x/items/9Q2RJFU7"],"itemData":{"id":6,"type":"book","title":"The Rest Is Noise: Listening to the Twentieth Century","publisher":"Picador","publisher-place":"New York","number-of-pages":"720","edition":"Reprint edition","source":"Amazon","event-place":"New York","abstract":"Winner of the 2007 National Book Critics Circle Award for CriticismA New York Times Book Review Top Ten Book of the YearTime magazine Top Ten Nonfiction Book of 2007Newsweek Favorite Books of 2007A Washington Post Book World Best Book of 2007In this sweeping and dramatic narrative, Alex Ross, music critic for The New Yorker, weaves together the histories of the twentieth century and its music, from Vienna before the First World War to Paris in the twenties; from Hitler's Germany and Stalin's Russia to downtown New York in the sixties and seventies up to the present. Taking readers into the labyrinth of modern style, Ross draws revelatory connections between the century's most influential composers and the wider culture. The Rest Is Noise is an astonishing history of the twentieth century as told through its music.","ISBN":"978-0-312-42771-9","shortTitle":"The Rest Is Noise","language":"English","author":[{"family":"Ross","given":"Alex"}],"issued":{"date-parts":[["2008",10,14]]}}}],"schema":"https://github.com/citation-style-language/schema/raw/master/csl-citation.json"} </w:instrText>
      </w:r>
      <w:r>
        <w:fldChar w:fldCharType="separate"/>
      </w:r>
      <w:r w:rsidRPr="00EB7BAB">
        <w:rPr>
          <w:rFonts w:eastAsia="Times New Roman" w:cs="Times New Roman"/>
        </w:rPr>
        <w:t xml:space="preserve">Ross, </w:t>
      </w:r>
      <w:r w:rsidRPr="00EB7BAB">
        <w:rPr>
          <w:rFonts w:eastAsia="Times New Roman" w:cs="Times New Roman"/>
          <w:i/>
          <w:iCs/>
        </w:rPr>
        <w:t>The Rest Is Noise</w:t>
      </w:r>
      <w:r w:rsidRPr="00EB7BAB">
        <w:rPr>
          <w:rFonts w:eastAsia="Times New Roman" w:cs="Times New Roman"/>
        </w:rPr>
        <w:t>.</w:t>
      </w:r>
      <w:r>
        <w:fldChar w:fldCharType="end"/>
      </w:r>
    </w:p>
  </w:footnote>
  <w:footnote w:id="16">
    <w:p w14:paraId="58197386" w14:textId="6E1261B9" w:rsidR="002550BB" w:rsidRDefault="002550BB">
      <w:pPr>
        <w:pStyle w:val="FootnoteText"/>
      </w:pPr>
      <w:r>
        <w:rPr>
          <w:rStyle w:val="FootnoteReference"/>
        </w:rPr>
        <w:footnoteRef/>
      </w:r>
      <w:r>
        <w:t xml:space="preserve"> </w:t>
      </w:r>
      <w:r>
        <w:fldChar w:fldCharType="begin"/>
      </w:r>
      <w:r>
        <w:instrText xml:space="preserve"> ADDIN ZOTERO_ITEM CSL_CITATION {"citationID":"9jHmTRzk","properties":{"formattedCitation":"Ibid.","plainCitation":"Ibid."},"citationItems":[{"id":6,"uris":["http://zotero.org/users/local/lxgyhC8x/items/9Q2RJFU7"],"uri":["http://zotero.org/users/local/lxgyhC8x/items/9Q2RJFU7"],"itemData":{"id":6,"type":"book","title":"The Rest Is Noise: Listening to the Twentieth Century","publisher":"Picador","publisher-place":"New York","number-of-pages":"720","edition":"Reprint edition","source":"Amazon","event-place":"New York","abstract":"Winner of the 2007 National Book Critics Circle Award for CriticismA New York Times Book Review Top Ten Book of the YearTime magazine Top Ten Nonfiction Book of 2007Newsweek Favorite Books of 2007A Washington Post Book World Best Book of 2007In this sweeping and dramatic narrative, Alex Ross, music critic for The New Yorker, weaves together the histories of the twentieth century and its music, from Vienna before the First World War to Paris in the twenties; from Hitler's Germany and Stalin's Russia to downtown New York in the sixties and seventies up to the present. Taking readers into the labyrinth of modern style, Ross draws revelatory connections between the century's most influential composers and the wider culture. The Rest Is Noise is an astonishing history of the twentieth century as told through its music.","ISBN":"978-0-312-42771-9","shortTitle":"The Rest Is Noise","language":"English","author":[{"family":"Ross","given":"Alex"}],"issued":{"date-parts":[["2008",10,14]]}}}],"schema":"https://github.com/citation-style-language/schema/raw/master/csl-citation.json"} </w:instrText>
      </w:r>
      <w:r>
        <w:fldChar w:fldCharType="separate"/>
      </w:r>
      <w:r>
        <w:rPr>
          <w:noProof/>
        </w:rPr>
        <w:t>Ibid.</w:t>
      </w:r>
      <w:r>
        <w:fldChar w:fldCharType="end"/>
      </w:r>
    </w:p>
  </w:footnote>
  <w:footnote w:id="17">
    <w:p w14:paraId="1A6189EC" w14:textId="0AD7C89F" w:rsidR="002550BB" w:rsidRDefault="002550BB">
      <w:pPr>
        <w:pStyle w:val="FootnoteText"/>
      </w:pPr>
      <w:r>
        <w:rPr>
          <w:rStyle w:val="FootnoteReference"/>
        </w:rPr>
        <w:footnoteRef/>
      </w:r>
      <w:r>
        <w:t xml:space="preserve"> </w:t>
      </w:r>
      <w:r>
        <w:fldChar w:fldCharType="begin"/>
      </w:r>
      <w:r>
        <w:instrText xml:space="preserve"> ADDIN ZOTERO_ITEM CSL_CITATION {"citationID":"JxN4GOfX","properties":{"formattedCitation":"{\\rtf Cage, {\\i{}Silence}.}","plainCitation":"Cage, Silence."},"citationItems":[{"id":4,"uris":["http://zotero.org/users/local/lxgyhC8x/items/5KXCKCZD"],"uri":["http://zotero.org/users/local/lxgyhC8x/items/5KXCKCZD"],"itemData":{"id":4,"type":"book","title":"Silence: lectures and writings","publisher":"Wesleyan University Press","publisher-place":"Middletown, Conn.","source":"Open WorldCat","event-place":"Middletown, Conn.","ISBN":"978-0-8195-6028-5","note":"OCLC: 1175426","shortTitle":"Silence","language":"English","author":[{"family":"Cage","given":"John"}],"issued":{"date-parts":[["1961"]]}}}],"schema":"https://github.com/citation-style-language/schema/raw/master/csl-citation.json"} </w:instrText>
      </w:r>
      <w:r>
        <w:fldChar w:fldCharType="separate"/>
      </w:r>
      <w:r w:rsidRPr="00EB7BAB">
        <w:rPr>
          <w:rFonts w:eastAsia="Times New Roman" w:cs="Times New Roman"/>
        </w:rPr>
        <w:t xml:space="preserve">Cage, </w:t>
      </w:r>
      <w:r w:rsidRPr="00EB7BAB">
        <w:rPr>
          <w:rFonts w:eastAsia="Times New Roman" w:cs="Times New Roman"/>
          <w:i/>
          <w:iCs/>
        </w:rPr>
        <w:t>Silence</w:t>
      </w:r>
      <w:r w:rsidRPr="00EB7BAB">
        <w:rPr>
          <w:rFonts w:eastAsia="Times New Roman" w:cs="Times New Roman"/>
        </w:rPr>
        <w:t>.</w:t>
      </w:r>
      <w:r>
        <w:fldChar w:fldCharType="end"/>
      </w:r>
    </w:p>
  </w:footnote>
  <w:footnote w:id="18">
    <w:p w14:paraId="3BD26D69" w14:textId="1CD72DA5" w:rsidR="002550BB" w:rsidRDefault="002550BB" w:rsidP="003B691F">
      <w:pPr>
        <w:pStyle w:val="FootnoteText"/>
      </w:pPr>
      <w:r>
        <w:rPr>
          <w:rStyle w:val="FootnoteReference"/>
        </w:rPr>
        <w:footnoteRef/>
      </w:r>
      <w:r>
        <w:t xml:space="preserve"> </w:t>
      </w:r>
      <w:r>
        <w:fldChar w:fldCharType="begin"/>
      </w:r>
      <w:r>
        <w:instrText xml:space="preserve"> ADDIN ZOTERO_ITEM CSL_CITATION {"citationID":"b2UDBwhz","properties":{"formattedCitation":"{\\rtf Reich, {\\i{}Steve Reich}.}","plainCitation":"Reich, Steve Reich."},"citationItems":[{"id":58,"uris":["http://zotero.org/users/local/lxgyhC8x/items/M5KFPGXZ"],"uri":["http://zotero.org/users/local/lxgyhC8x/items/M5KFPGXZ"],"itemData":{"id":58,"type":"book","title":"Steve Reich: Writings About Music","publisher":"Art Metropole","publisher-place":"Halifax; New York","number-of-pages":"78","edition":"First Edition edition","source":"Amazon","event-place":"Halifax; New York","abstract":"Book by Reich, Steve","ISBN":"978-0-919616-02-8","shortTitle":"Steve Reich","language":"English","author":[{"family":"Reich","given":"Steve"}],"issued":{"date-parts":[["1974",6]]}}}],"schema":"https://github.com/citation-style-language/schema/raw/master/csl-citation.json"} </w:instrText>
      </w:r>
      <w:r>
        <w:fldChar w:fldCharType="separate"/>
      </w:r>
      <w:r w:rsidRPr="00B56818">
        <w:rPr>
          <w:rFonts w:eastAsia="Times New Roman" w:cs="Times New Roman"/>
        </w:rPr>
        <w:t xml:space="preserve">Reich, </w:t>
      </w:r>
      <w:r w:rsidRPr="00B56818">
        <w:rPr>
          <w:rFonts w:eastAsia="Times New Roman" w:cs="Times New Roman"/>
          <w:i/>
          <w:iCs/>
        </w:rPr>
        <w:t>Steve Reich</w:t>
      </w:r>
      <w:r w:rsidRPr="00B56818">
        <w:rPr>
          <w:rFonts w:eastAsia="Times New Roman" w:cs="Times New Roman"/>
        </w:rPr>
        <w:t>.</w:t>
      </w:r>
      <w:r>
        <w:fldChar w:fldCharType="end"/>
      </w:r>
    </w:p>
  </w:footnote>
  <w:footnote w:id="19">
    <w:p w14:paraId="12BC3B33" w14:textId="77777777" w:rsidR="002550BB" w:rsidRDefault="002550BB" w:rsidP="003B691F">
      <w:pPr>
        <w:pStyle w:val="FootnoteText"/>
      </w:pPr>
      <w:r>
        <w:rPr>
          <w:rStyle w:val="FootnoteReference"/>
        </w:rPr>
        <w:footnoteRef/>
      </w:r>
      <w:r>
        <w:t xml:space="preserve"> </w:t>
      </w:r>
      <w:r>
        <w:fldChar w:fldCharType="begin"/>
      </w:r>
      <w:r>
        <w:instrText xml:space="preserve"> ADDIN ZOTERO_ITEM CSL_CITATION {"citationID":"DEEm4MYU","properties":{"formattedCitation":"{\\rtf Cage, {\\i{}Silence}.}","plainCitation":"Cage, Silence."},"citationItems":[{"id":4,"uris":["http://zotero.org/users/local/lxgyhC8x/items/5KXCKCZD"],"uri":["http://zotero.org/users/local/lxgyhC8x/items/5KXCKCZD"],"itemData":{"id":4,"type":"book","title":"Silence: lectures and writings","publisher":"Wesleyan University Press","publisher-place":"Middletown, Conn.","source":"Open WorldCat","event-place":"Middletown, Conn.","ISBN":"978-0-8195-6028-5","note":"OCLC: 1175426","shortTitle":"Silence","language":"English","author":[{"family":"Cage","given":"John"}],"issued":{"date-parts":[["1961"]]}}}],"schema":"https://github.com/citation-style-language/schema/raw/master/csl-citation.json"} </w:instrText>
      </w:r>
      <w:r>
        <w:fldChar w:fldCharType="separate"/>
      </w:r>
      <w:r w:rsidRPr="001567CD">
        <w:rPr>
          <w:rFonts w:eastAsia="Times New Roman" w:cs="Times New Roman"/>
        </w:rPr>
        <w:t xml:space="preserve">Cage, </w:t>
      </w:r>
      <w:r w:rsidRPr="001567CD">
        <w:rPr>
          <w:rFonts w:eastAsia="Times New Roman" w:cs="Times New Roman"/>
          <w:i/>
          <w:iCs/>
        </w:rPr>
        <w:t>Silence</w:t>
      </w:r>
      <w:r w:rsidRPr="001567CD">
        <w:rPr>
          <w:rFonts w:eastAsia="Times New Roman" w:cs="Times New Roman"/>
        </w:rPr>
        <w:t>.</w:t>
      </w:r>
      <w:r>
        <w:fldChar w:fldCharType="end"/>
      </w:r>
    </w:p>
  </w:footnote>
  <w:footnote w:id="20">
    <w:p w14:paraId="3DDA508D" w14:textId="77777777" w:rsidR="002550BB" w:rsidRDefault="002550BB" w:rsidP="000C0BD2">
      <w:pPr>
        <w:pStyle w:val="FootnoteText"/>
      </w:pPr>
      <w:r>
        <w:rPr>
          <w:rStyle w:val="FootnoteReference"/>
        </w:rPr>
        <w:footnoteRef/>
      </w:r>
      <w:r>
        <w:t xml:space="preserve"> </w:t>
      </w:r>
      <w:r>
        <w:fldChar w:fldCharType="begin"/>
      </w:r>
      <w:r>
        <w:instrText xml:space="preserve"> ADDIN ZOTERO_ITEM CSL_CITATION {"citationID":"37p8rnWh","properties":{"formattedCitation":"{\\rtf Nyman and Eno, {\\i{}Experimental Music}.}","plainCitation":"Nyman and Eno, Experimental Music."},"citationItems":[{"id":62,"uris":["http://zotero.org/users/local/lxgyhC8x/items/ZW5FGDSB"],"uri":["http://zotero.org/users/local/lxgyhC8x/items/ZW5FGDSB"],"itemData":{"id":62,"type":"book","title":"Experimental Music: Cage and Beyond","publisher":"Cambridge University Press","publisher-place":"Cambridge ; New York","number-of-pages":"218","edition":"2 edition","source":"Amazon","event-place":"Cambridge ; New York","abstract":"Michael Nyman's book is a first-hand account of experimental music from 1950 to 1970. First published in 1974, it has remained the classic text on a significant form of music making and composing that developed alongside, and partly in opposition to, the postwar modernist tradition of composers such as Boulez, Berio, or Stockhausen. The experimentalist par excellence was John Cage whose legendary 4' 33'' consists of four minutes and thirty three seconds of silence to be performed on any instrument. Such pieces have a conceptual rather than purely musical starting point and radically challenge conventional notions of the musical work. Nyman's book traces the revolutionary attitudes that were developed toward concepts of time, space, sound, and composer/performer responsibility. It was within the experimental tradition that the seeds of musical minimalism were sown and the book contains reference to the early works of Reich, Riley, Young, and Glass.  This second edition contains a new Foreword, an updated discography, and a historical overview by the author.","ISBN":"978-0-521-65383-1","shortTitle":"Experimental Music","language":"English","author":[{"family":"Nyman","given":"Michael"},{"family":"Eno","given":"Brian"}],"issued":{"date-parts":[["1999",8,28]]}}}],"schema":"https://github.com/citation-style-language/schema/raw/master/csl-citation.json"} </w:instrText>
      </w:r>
      <w:r>
        <w:fldChar w:fldCharType="separate"/>
      </w:r>
      <w:r w:rsidRPr="001567CD">
        <w:rPr>
          <w:rFonts w:eastAsia="Times New Roman" w:cs="Times New Roman"/>
        </w:rPr>
        <w:t xml:space="preserve">Nyman and Eno, </w:t>
      </w:r>
      <w:r w:rsidRPr="001567CD">
        <w:rPr>
          <w:rFonts w:eastAsia="Times New Roman" w:cs="Times New Roman"/>
          <w:i/>
          <w:iCs/>
        </w:rPr>
        <w:t>Experimental Music</w:t>
      </w:r>
      <w:r w:rsidRPr="001567CD">
        <w:rPr>
          <w:rFonts w:eastAsia="Times New Roman" w:cs="Times New Roman"/>
        </w:rPr>
        <w:t>.</w:t>
      </w:r>
      <w:r>
        <w:fldChar w:fldCharType="end"/>
      </w:r>
    </w:p>
  </w:footnote>
  <w:footnote w:id="21">
    <w:p w14:paraId="149286AA" w14:textId="033B4546" w:rsidR="002550BB" w:rsidRDefault="002550BB">
      <w:pPr>
        <w:pStyle w:val="FootnoteText"/>
      </w:pPr>
      <w:r>
        <w:rPr>
          <w:rStyle w:val="FootnoteReference"/>
        </w:rPr>
        <w:footnoteRef/>
      </w:r>
      <w:r>
        <w:t xml:space="preserve"> </w:t>
      </w:r>
      <w:r>
        <w:fldChar w:fldCharType="begin"/>
      </w:r>
      <w:r>
        <w:instrText xml:space="preserve"> ADDIN ZOTERO_ITEM CSL_CITATION {"citationID":"3t6Map0Y","properties":{"formattedCitation":"{\\rtf Reich, {\\i{}Steve Reich}.}","plainCitation":"Reich, Steve Reich."},"citationItems":[{"id":58,"uris":["http://zotero.org/users/local/lxgyhC8x/items/M5KFPGXZ"],"uri":["http://zotero.org/users/local/lxgyhC8x/items/M5KFPGXZ"],"itemData":{"id":58,"type":"book","title":"Steve Reich: Writings About Music","publisher":"Art Metropole","publisher-place":"Halifax; New York","number-of-pages":"78","edition":"First Edition edition","source":"Amazon","event-place":"Halifax; New York","abstract":"Book by Reich, Steve","ISBN":"978-0-919616-02-8","shortTitle":"Steve Reich","language":"English","author":[{"family":"Reich","given":"Steve"}],"issued":{"date-parts":[["1974",6]]}}}],"schema":"https://github.com/citation-style-language/schema/raw/master/csl-citation.json"} </w:instrText>
      </w:r>
      <w:r>
        <w:fldChar w:fldCharType="separate"/>
      </w:r>
      <w:r w:rsidRPr="00777FDC">
        <w:rPr>
          <w:rFonts w:eastAsia="Times New Roman" w:cs="Times New Roman"/>
        </w:rPr>
        <w:t xml:space="preserve">Reich, </w:t>
      </w:r>
      <w:r w:rsidRPr="00777FDC">
        <w:rPr>
          <w:rFonts w:eastAsia="Times New Roman" w:cs="Times New Roman"/>
          <w:i/>
          <w:iCs/>
        </w:rPr>
        <w:t>Steve Reich</w:t>
      </w:r>
      <w:r w:rsidRPr="00777FDC">
        <w:rPr>
          <w:rFonts w:eastAsia="Times New Roman" w:cs="Times New Roman"/>
        </w:rPr>
        <w:t>.</w:t>
      </w:r>
      <w:r>
        <w:fldChar w:fldCharType="end"/>
      </w:r>
    </w:p>
  </w:footnote>
  <w:footnote w:id="22">
    <w:p w14:paraId="0B04FB90" w14:textId="7566D272" w:rsidR="002550BB" w:rsidRDefault="002550BB">
      <w:pPr>
        <w:pStyle w:val="FootnoteText"/>
      </w:pPr>
      <w:r>
        <w:rPr>
          <w:rStyle w:val="FootnoteReference"/>
        </w:rPr>
        <w:footnoteRef/>
      </w:r>
      <w:r>
        <w:t xml:space="preserve"> </w:t>
      </w:r>
      <w:r>
        <w:fldChar w:fldCharType="begin"/>
      </w:r>
      <w:r>
        <w:instrText xml:space="preserve"> ADDIN ZOTERO_ITEM CSL_CITATION {"citationID":"gMNgDC1o","properties":{"formattedCitation":"{\\rtf Mertens and Nyman, {\\i{}American Minimal Music}.}","plainCitation":"Mertens and Nyman, American Minimal Music."},"citationItems":[{"id":67,"uris":["http://zotero.org/users/local/lxgyhC8x/items/RM54WD8Z"],"uri":["http://zotero.org/users/local/lxgyhC8x/items/RM54WD8Z"],"itemData":{"id":67,"type":"book","title":"American Minimal Music","publisher":"Kahn &amp; Averill Publishers","publisher-place":"London; White Plains, NY","number-of-pages":"128","edition":"New edition","source":"Amazon","event-place":"London; White Plains, NY","abstract":"The music of Terry Riley, La Monte Young, Steve Reich and Philip Glass are dealt with in this book, and an ideological and historical background to minimal music is also provided.","ISBN":"978-1-871082-00-5","language":"English","author":[{"family":"Mertens","given":"Wim"},{"family":"Nyman","given":"Michael"}],"issued":{"date-parts":[["1988",3,31]]}}}],"schema":"https://github.com/citation-style-language/schema/raw/master/csl-citation.json"} </w:instrText>
      </w:r>
      <w:r>
        <w:fldChar w:fldCharType="separate"/>
      </w:r>
      <w:r w:rsidRPr="00B56818">
        <w:rPr>
          <w:rFonts w:eastAsia="Times New Roman" w:cs="Times New Roman"/>
        </w:rPr>
        <w:t xml:space="preserve">Mertens and Nyman, </w:t>
      </w:r>
      <w:r w:rsidRPr="00B56818">
        <w:rPr>
          <w:rFonts w:eastAsia="Times New Roman" w:cs="Times New Roman"/>
          <w:i/>
          <w:iCs/>
        </w:rPr>
        <w:t>American Minimal Music</w:t>
      </w:r>
      <w:r w:rsidRPr="00B56818">
        <w:rPr>
          <w:rFonts w:eastAsia="Times New Roman" w:cs="Times New Roman"/>
        </w:rPr>
        <w:t>.</w:t>
      </w:r>
      <w:r>
        <w:fldChar w:fldCharType="end"/>
      </w:r>
    </w:p>
  </w:footnote>
  <w:footnote w:id="23">
    <w:p w14:paraId="5E39AFC8" w14:textId="0B935C3C" w:rsidR="002550BB" w:rsidRDefault="002550BB">
      <w:pPr>
        <w:pStyle w:val="FootnoteText"/>
      </w:pPr>
      <w:r>
        <w:rPr>
          <w:rStyle w:val="FootnoteReference"/>
        </w:rPr>
        <w:footnoteRef/>
      </w:r>
      <w:r>
        <w:t xml:space="preserve"> </w:t>
      </w:r>
      <w:r>
        <w:fldChar w:fldCharType="begin"/>
      </w:r>
      <w:r>
        <w:instrText xml:space="preserve"> ADDIN ZOTERO_ITEM CSL_CITATION {"citationID":"1jEScWrc","properties":{"formattedCitation":"Ibid.","plainCitation":"Ibid."},"citationItems":[{"id":67,"uris":["http://zotero.org/users/local/lxgyhC8x/items/RM54WD8Z"],"uri":["http://zotero.org/users/local/lxgyhC8x/items/RM54WD8Z"],"itemData":{"id":67,"type":"book","title":"American Minimal Music","publisher":"Kahn &amp; Averill Publishers","publisher-place":"London; White Plains, NY","number-of-pages":"128","edition":"New edition","source":"Amazon","event-place":"London; White Plains, NY","abstract":"The music of Terry Riley, La Monte Young, Steve Reich and Philip Glass are dealt with in this book, and an ideological and historical background to minimal music is also provided.","ISBN":"978-1-871082-00-5","language":"English","author":[{"family":"Mertens","given":"Wim"},{"family":"Nyman","given":"Michael"}],"issued":{"date-parts":[["1988",3,31]]}}}],"schema":"https://github.com/citation-style-language/schema/raw/master/csl-citation.json"} </w:instrText>
      </w:r>
      <w:r>
        <w:fldChar w:fldCharType="separate"/>
      </w:r>
      <w:r>
        <w:rPr>
          <w:rFonts w:eastAsia="Times New Roman" w:cs="Times New Roman"/>
        </w:rPr>
        <w:t>Ibid.</w:t>
      </w:r>
      <w:r>
        <w:fldChar w:fldCharType="end"/>
      </w:r>
    </w:p>
  </w:footnote>
  <w:footnote w:id="24">
    <w:p w14:paraId="2FE278C1" w14:textId="12AA6C92" w:rsidR="002550BB" w:rsidRDefault="002550BB">
      <w:pPr>
        <w:pStyle w:val="FootnoteText"/>
      </w:pPr>
      <w:r>
        <w:rPr>
          <w:rStyle w:val="FootnoteReference"/>
        </w:rPr>
        <w:footnoteRef/>
      </w:r>
      <w:r>
        <w:t xml:space="preserve"> </w:t>
      </w:r>
      <w:r>
        <w:fldChar w:fldCharType="begin"/>
      </w:r>
      <w:r>
        <w:instrText xml:space="preserve"> ADDIN ZOTERO_ITEM CSL_CITATION {"citationID":"GqiPe3Kh","properties":{"formattedCitation":"{\\rtf Ashley et al., {\\i{}Yasunao Tone}.}","plainCitation":"Ashley et al., Yasunao Tone."},"citationItems":[{"id":52,"uris":["http://zotero.org/users/local/lxgyhC8x/items/U6MMFGIM"],"uri":["http://zotero.org/users/local/lxgyhC8x/items/U6MMFGIM"],"itemData":{"id":52,"type":"book","title":"Yasunao Tone: Noise Media Language","publisher":"Errant Bodies Press","publisher-place":"Los Angeles, Calif.","number-of-pages":"120","source":"Amazon","event-place":"Los Angeles, Calif.","abstract":"A pioneer since the early 1960s in sound art and digital composition, Yasunao Tone has composed for Merce Cunningham (alongside John Cage) and been a member of the groups Ongaku, Hi-Red Center and Fluxus. He is unabashedly avant garde and continues today to engage questions of noise, language and systems of representation. This indispensable monograph catalogues the artist's career through documentation of seminal projects.","ISBN":"978-0-9655570-8-5","shortTitle":"Yasunao Tone","language":"English","author":[{"family":"Ashley","given":"Robert"},{"family":"Marulanda","given":"Federico"},{"family":"Wollscheid","given":"Achim"},{"family":"Marotti","given":"William"}],"editor":[{"family":"Dekleva","given":"Dasha"},{"family":"Obrist","given":"Hans-Ulrich"}],"issued":{"date-parts":[["2006",1,15]]}}}],"schema":"https://github.com/citation-style-language/schema/raw/master/csl-citation.json"} </w:instrText>
      </w:r>
      <w:r>
        <w:fldChar w:fldCharType="separate"/>
      </w:r>
      <w:r w:rsidRPr="00A66A9A">
        <w:rPr>
          <w:rFonts w:eastAsia="Times New Roman" w:cs="Times New Roman"/>
        </w:rPr>
        <w:t xml:space="preserve">Ashley et al., </w:t>
      </w:r>
      <w:r w:rsidRPr="00A66A9A">
        <w:rPr>
          <w:rFonts w:eastAsia="Times New Roman" w:cs="Times New Roman"/>
          <w:i/>
          <w:iCs/>
        </w:rPr>
        <w:t>Yasunao Tone</w:t>
      </w:r>
      <w:r w:rsidRPr="00A66A9A">
        <w:rPr>
          <w:rFonts w:eastAsia="Times New Roman" w:cs="Times New Roman"/>
        </w:rPr>
        <w:t>.</w:t>
      </w:r>
      <w:r>
        <w:fldChar w:fldCharType="end"/>
      </w:r>
    </w:p>
  </w:footnote>
  <w:footnote w:id="25">
    <w:p w14:paraId="7C425C04" w14:textId="72B0BD69" w:rsidR="002550BB" w:rsidRDefault="002550BB">
      <w:pPr>
        <w:pStyle w:val="FootnoteText"/>
      </w:pPr>
      <w:r>
        <w:rPr>
          <w:rStyle w:val="FootnoteReference"/>
        </w:rPr>
        <w:footnoteRef/>
      </w:r>
      <w:r>
        <w:t xml:space="preserve"> </w:t>
      </w:r>
      <w:r>
        <w:fldChar w:fldCharType="begin"/>
      </w:r>
      <w:r>
        <w:instrText xml:space="preserve"> ADDIN ZOTERO_ITEM CSL_CITATION {"citationID":"Pgcdvhy3","properties":{"formattedCitation":"{\\rtf Collins, \\uc0\\u8220{}Composers Inside Electronics: Music after David Tudor.\\uc0\\u8221{}}","plainCitation":"Collins, “Composers Inside Electronics: Music after David Tudor.”"},"citationItems":[{"id":21,"uris":["http://zotero.org/users/local/lxgyhC8x/items/B6NXXJ6K"],"uri":["http://zotero.org/users/local/lxgyhC8x/items/B6NXXJ6K"],"itemData":{"id":21,"type":"article-journal","title":"Composers Inside Electronics: Music after David Tudor","container-title":"Leonardo Music Journal","page":"1-3","volume":"14","author":[{"family":"Collins","given":"Nicolas"}],"issued":{"date-parts":[["2004"]]}}}],"schema":"https://github.com/citation-style-language/schema/raw/master/csl-citation.json"} </w:instrText>
      </w:r>
      <w:r>
        <w:fldChar w:fldCharType="separate"/>
      </w:r>
      <w:r w:rsidRPr="00E33DDF">
        <w:rPr>
          <w:rFonts w:eastAsia="Times New Roman" w:cs="Times New Roman"/>
        </w:rPr>
        <w:t>Collins, “Composers Inside Electronics: Music after David Tudor.”</w:t>
      </w:r>
      <w:r>
        <w:fldChar w:fldCharType="end"/>
      </w:r>
    </w:p>
  </w:footnote>
  <w:footnote w:id="26">
    <w:p w14:paraId="5F8EDB2F" w14:textId="77777777" w:rsidR="002550BB" w:rsidRDefault="002550BB" w:rsidP="00300FAC">
      <w:pPr>
        <w:pStyle w:val="FootnoteText"/>
      </w:pPr>
      <w:r>
        <w:rPr>
          <w:rStyle w:val="FootnoteReference"/>
        </w:rPr>
        <w:footnoteRef/>
      </w:r>
      <w:r>
        <w:t xml:space="preserve"> </w:t>
      </w:r>
      <w:r>
        <w:fldChar w:fldCharType="begin"/>
      </w:r>
      <w:r>
        <w:instrText xml:space="preserve"> ADDIN ZOTERO_ITEM CSL_CITATION {"citationID":"GRg1A059","properties":{"formattedCitation":"Ibid.","plainCitation":"Ibid."},"citationItems":[{"id":21,"uris":["http://zotero.org/users/local/lxgyhC8x/items/B6NXXJ6K"],"uri":["http://zotero.org/users/local/lxgyhC8x/items/B6NXXJ6K"],"itemData":{"id":21,"type":"article-journal","title":"Composers Inside Electronics: Music after David Tudor","container-title":"Leonardo Music Journal","page":"1-3","volume":"14","author":[{"family":"Collins","given":"Nicolas"}],"issued":{"date-parts":[["2004"]]}}}],"schema":"https://github.com/citation-style-language/schema/raw/master/csl-citation.json"} </w:instrText>
      </w:r>
      <w:r>
        <w:fldChar w:fldCharType="separate"/>
      </w:r>
      <w:r>
        <w:rPr>
          <w:rFonts w:eastAsia="Times New Roman" w:cs="Times New Roman"/>
        </w:rPr>
        <w:t>Ibid.</w:t>
      </w:r>
      <w:r>
        <w:fldChar w:fldCharType="end"/>
      </w:r>
    </w:p>
  </w:footnote>
  <w:footnote w:id="27">
    <w:p w14:paraId="16AF1C1E" w14:textId="39A691BD" w:rsidR="002550BB" w:rsidRDefault="002550BB">
      <w:pPr>
        <w:pStyle w:val="FootnoteText"/>
      </w:pPr>
      <w:r>
        <w:rPr>
          <w:rStyle w:val="FootnoteReference"/>
        </w:rPr>
        <w:footnoteRef/>
      </w:r>
      <w:r>
        <w:t xml:space="preserve"> </w:t>
      </w:r>
      <w:r>
        <w:fldChar w:fldCharType="begin"/>
      </w:r>
      <w:r>
        <w:instrText xml:space="preserve"> ADDIN ZOTERO_ITEM CSL_CITATION {"citationID":"bmgY8Gz0","properties":{"formattedCitation":"{\\rtf Lucier, \\uc0\\u8220{}Origins of a Form.\\uc0\\u8221{}}","plainCitation":"Lucier, “Origins of a Form.”"},"citationItems":[{"id":69,"uris":["http://zotero.org/users/local/lxgyhC8x/items/RMWVQ3WW"],"uri":["http://zotero.org/users/local/lxgyhC8x/items/RMWVQ3WW"],"itemData":{"id":69,"type":"article-journal","title":"Origins of a Form: Acoustical Exploration, Science and Incessancy","container-title":"Leonardo Music Journal","page":"5-11","volume":"8","source":"JSTOR","abstract":"John Cage's use of chance operations coupled with David Tudor's configurations of found electronic devices formed a radical departure in twentieth-century music composition and performance. Inspired by this collaboration, author-composer Lucier, along with composers Robert Ashley, David Behrman and Gordon Mumma, formed the Sonic Arts Union, a live electronic music ensemble devoted to the performance of each other's works. The author used scientific experiments, as well as audio test equipment, to compose works that explored the natural characteristics of sound. Along with certain other composers, including Robert Ashley, Tom Johnson, James Tenney and Steve Reich, who created works in which simple procedures yielded complex results, the author helped create a new musical form.","DOI":"10.2307/1513391","ISSN":"0961-1215","shortTitle":"Origins of a Form","journalAbbreviation":"Leonardo Music Journal","author":[{"family":"Lucier","given":"Alvin"}],"issued":{"date-parts":[["1998"]]}}}],"schema":"https://github.com/citation-style-language/schema/raw/master/csl-citation.json"} </w:instrText>
      </w:r>
      <w:r>
        <w:fldChar w:fldCharType="separate"/>
      </w:r>
      <w:r w:rsidRPr="001A6CEE">
        <w:rPr>
          <w:rFonts w:eastAsia="Times New Roman" w:cs="Times New Roman"/>
        </w:rPr>
        <w:t>Lucier, “Origins of a Form.”</w:t>
      </w:r>
      <w:r>
        <w:fldChar w:fldCharType="end"/>
      </w:r>
    </w:p>
  </w:footnote>
  <w:footnote w:id="28">
    <w:p w14:paraId="5696A95F" w14:textId="0AB3039C" w:rsidR="002550BB" w:rsidRDefault="002550BB">
      <w:pPr>
        <w:pStyle w:val="FootnoteText"/>
      </w:pPr>
      <w:r>
        <w:rPr>
          <w:rStyle w:val="FootnoteReference"/>
        </w:rPr>
        <w:footnoteRef/>
      </w:r>
      <w:r>
        <w:t xml:space="preserve"> </w:t>
      </w:r>
      <w:r>
        <w:fldChar w:fldCharType="begin"/>
      </w:r>
      <w:r>
        <w:instrText xml:space="preserve"> ADDIN ZOTERO_ITEM CSL_CITATION {"citationID":"1czGHGe2","properties":{"formattedCitation":"Ibid.","plainCitation":"Ibid."},"citationItems":[{"id":69,"uris":["http://zotero.org/users/local/lxgyhC8x/items/RMWVQ3WW"],"uri":["http://zotero.org/users/local/lxgyhC8x/items/RMWVQ3WW"],"itemData":{"id":69,"type":"article-journal","title":"Origins of a Form: Acoustical Exploration, Science and Incessancy","container-title":"Leonardo Music Journal","page":"5-11","volume":"8","source":"JSTOR","abstract":"John Cage's use of chance operations coupled with David Tudor's configurations of found electronic devices formed a radical departure in twentieth-century music composition and performance. Inspired by this collaboration, author-composer Lucier, along with composers Robert Ashley, David Behrman and Gordon Mumma, formed the Sonic Arts Union, a live electronic music ensemble devoted to the performance of each other's works. The author used scientific experiments, as well as audio test equipment, to compose works that explored the natural characteristics of sound. Along with certain other composers, including Robert Ashley, Tom Johnson, James Tenney and Steve Reich, who created works in which simple procedures yielded complex results, the author helped create a new musical form.","DOI":"10.2307/1513391","ISSN":"0961-1215","shortTitle":"Origins of a Form","journalAbbreviation":"Leonardo Music Journal","author":[{"family":"Lucier","given":"Alvin"}],"issued":{"date-parts":[["1998"]]}}}],"schema":"https://github.com/citation-style-language/schema/raw/master/csl-citation.json"} </w:instrText>
      </w:r>
      <w:r>
        <w:fldChar w:fldCharType="separate"/>
      </w:r>
      <w:r>
        <w:rPr>
          <w:noProof/>
        </w:rPr>
        <w:t>Ibid.</w:t>
      </w:r>
      <w:r>
        <w:fldChar w:fldCharType="end"/>
      </w:r>
    </w:p>
  </w:footnote>
  <w:footnote w:id="29">
    <w:p w14:paraId="7E1EE8DD" w14:textId="6004B79B" w:rsidR="002550BB" w:rsidRDefault="002550BB">
      <w:pPr>
        <w:pStyle w:val="FootnoteText"/>
      </w:pPr>
      <w:r>
        <w:rPr>
          <w:rStyle w:val="FootnoteReference"/>
        </w:rPr>
        <w:footnoteRef/>
      </w:r>
      <w:r>
        <w:t xml:space="preserve"> </w:t>
      </w:r>
      <w:r>
        <w:fldChar w:fldCharType="begin"/>
      </w:r>
      <w:r>
        <w:instrText xml:space="preserve"> ADDIN ZOTERO_ITEM CSL_CITATION {"citationID":"hK9lBbP9","properties":{"formattedCitation":"{\\rtf Kafka and Updike, {\\i{}Franz Kafka}.}","plainCitation":"Kafka and Updike, Franz Kafka."},"citationItems":[{"id":29,"uris":["http://zotero.org/users/local/lxgyhC8x/items/N9T32XAK"],"uri":["http://zotero.org/users/local/lxgyhC8x/items/N9T32XAK"],"itemData":{"id":29,"type":"book","title":"Franz Kafka: The Complete Stories","publisher":"Schocken Books Inc.","publisher-place":"New York","number-of-pages":"488","edition":"Reprint edition","source":"Amazon","event-place":"New York","abstract":"The Complete Stories brings together all of Kafka’s stories, from the classic tales such as “The Metamorphosis,” “In the Penal Colony,” and “A Hunger Artist” to shorter pieces and fragments that Max Brod, Kafka’s literary executor, released after Kafka’s death. With the exception of his three novels, the whole of Kafka’s narrative work is included in this volume.","ISBN":"978-0-8052-1055-2","shortTitle":"Franz Kafka","language":"English","author":[{"family":"Kafka","given":"Franz"},{"family":"Updike","given":"John"}],"editor":[{"family":"Glatzer","given":"Nahum N."}],"issued":{"date-parts":[["1995",11,14]]}}}],"schema":"https://github.com/citation-style-language/schema/raw/master/csl-citation.json"} </w:instrText>
      </w:r>
      <w:r>
        <w:fldChar w:fldCharType="separate"/>
      </w:r>
      <w:r w:rsidRPr="004F4220">
        <w:rPr>
          <w:rFonts w:eastAsia="Times New Roman" w:cs="Times New Roman"/>
        </w:rPr>
        <w:t xml:space="preserve">Kafka and Updike, </w:t>
      </w:r>
      <w:r w:rsidRPr="004F4220">
        <w:rPr>
          <w:rFonts w:eastAsia="Times New Roman" w:cs="Times New Roman"/>
          <w:i/>
          <w:iCs/>
        </w:rPr>
        <w:t>Franz Kafka</w:t>
      </w:r>
      <w:r w:rsidRPr="004F4220">
        <w:rPr>
          <w:rFonts w:eastAsia="Times New Roman" w:cs="Times New Roman"/>
        </w:rPr>
        <w:t>.</w:t>
      </w:r>
      <w:r>
        <w:fldChar w:fldCharType="end"/>
      </w:r>
    </w:p>
  </w:footnote>
  <w:footnote w:id="30">
    <w:p w14:paraId="21EBDD14" w14:textId="20DE0DEB" w:rsidR="002550BB" w:rsidRDefault="002550BB">
      <w:pPr>
        <w:pStyle w:val="FootnoteText"/>
      </w:pPr>
      <w:r>
        <w:rPr>
          <w:rStyle w:val="FootnoteReference"/>
        </w:rPr>
        <w:footnoteRef/>
      </w:r>
      <w:r>
        <w:t xml:space="preserve"> </w:t>
      </w:r>
      <w:r>
        <w:fldChar w:fldCharType="begin"/>
      </w:r>
      <w:r>
        <w:instrText xml:space="preserve"> ADDIN ZOTERO_ITEM CSL_CITATION {"citationID":"GN3Ddit9","properties":{"formattedCitation":"{\\rtf Bennett, {\\i{}Vibrant Matter}.}","plainCitation":"Bennett, Vibrant Matter."},"citationItems":[{"id":50,"uris":["http://zotero.org/users/local/lxgyhC8x/items/3WQTHRC6"],"uri":["http://zotero.org/users/local/lxgyhC8x/items/3WQTHRC6"],"itemData":{"id":50,"type":"book","title":"Vibrant Matter: A Political Ecology of Things","publisher":"Duke University Press Books","publisher-place":"Durham","number-of-pages":"200","source":"Amazon","event-place":"Durham","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4633-3","shortTitle":"Vibrant Matter","language":"English","author":[{"family":"Bennett","given":"Jane"}],"issued":{"date-parts":[["2010",1,4]]}}}],"schema":"https://github.com/citation-style-language/schema/raw/master/csl-citation.json"} </w:instrText>
      </w:r>
      <w:r>
        <w:fldChar w:fldCharType="separate"/>
      </w:r>
      <w:r w:rsidRPr="004F4220">
        <w:rPr>
          <w:rFonts w:eastAsia="Times New Roman" w:cs="Times New Roman"/>
        </w:rPr>
        <w:t xml:space="preserve">Bennett, </w:t>
      </w:r>
      <w:r w:rsidRPr="004F4220">
        <w:rPr>
          <w:rFonts w:eastAsia="Times New Roman" w:cs="Times New Roman"/>
          <w:i/>
          <w:iCs/>
        </w:rPr>
        <w:t>Vibrant Matter</w:t>
      </w:r>
      <w:r w:rsidRPr="004F4220">
        <w:rPr>
          <w:rFonts w:eastAsia="Times New Roman" w:cs="Times New Roman"/>
        </w:rPr>
        <w:t>.</w:t>
      </w:r>
      <w:r>
        <w:fldChar w:fldCharType="end"/>
      </w:r>
    </w:p>
  </w:footnote>
  <w:footnote w:id="31">
    <w:p w14:paraId="41568122" w14:textId="52FB8608" w:rsidR="002550BB" w:rsidRDefault="002550BB">
      <w:pPr>
        <w:pStyle w:val="FootnoteText"/>
      </w:pPr>
      <w:r>
        <w:rPr>
          <w:rStyle w:val="FootnoteReference"/>
        </w:rPr>
        <w:footnoteRef/>
      </w:r>
      <w:r>
        <w:t xml:space="preserve"> </w:t>
      </w:r>
      <w:r>
        <w:fldChar w:fldCharType="begin"/>
      </w:r>
      <w:r>
        <w:instrText xml:space="preserve"> ADDIN ZOTERO_ITEM CSL_CITATION {"citationID":"O5R6WCAB","properties":{"formattedCitation":"{\\rtf Ashley et al., {\\i{}Yasunao Tone}.}","plainCitation":"Ashley et al., Yasunao Tone."},"citationItems":[{"id":52,"uris":["http://zotero.org/users/local/lxgyhC8x/items/U6MMFGIM"],"uri":["http://zotero.org/users/local/lxgyhC8x/items/U6MMFGIM"],"itemData":{"id":52,"type":"book","title":"Yasunao Tone: Noise Media Language","publisher":"Errant Bodies Press","publisher-place":"Los Angeles, Calif.","number-of-pages":"120","source":"Amazon","event-place":"Los Angeles, Calif.","abstract":"A pioneer since the early 1960s in sound art and digital composition, Yasunao Tone has composed for Merce Cunningham (alongside John Cage) and been a member of the groups Ongaku, Hi-Red Center and Fluxus. He is unabashedly avant garde and continues today to engage questions of noise, language and systems of representation. This indispensable monograph catalogues the artist's career through documentation of seminal projects.","ISBN":"978-0-9655570-8-5","shortTitle":"Yasunao Tone","language":"English","author":[{"family":"Ashley","given":"Robert"},{"family":"Marulanda","given":"Federico"},{"family":"Wollscheid","given":"Achim"},{"family":"Marotti","given":"William"}],"editor":[{"family":"Dekleva","given":"Dasha"},{"family":"Obrist","given":"Hans-Ulrich"}],"issued":{"date-parts":[["2006",1,15]]}}}],"schema":"https://github.com/citation-style-language/schema/raw/master/csl-citation.json"} </w:instrText>
      </w:r>
      <w:r>
        <w:fldChar w:fldCharType="separate"/>
      </w:r>
      <w:r w:rsidRPr="004F4220">
        <w:rPr>
          <w:rFonts w:eastAsia="Times New Roman" w:cs="Times New Roman"/>
        </w:rPr>
        <w:t xml:space="preserve">Ashley et al., </w:t>
      </w:r>
      <w:r w:rsidRPr="004F4220">
        <w:rPr>
          <w:rFonts w:eastAsia="Times New Roman" w:cs="Times New Roman"/>
          <w:i/>
          <w:iCs/>
        </w:rPr>
        <w:t>Yasunao Tone</w:t>
      </w:r>
      <w:r w:rsidRPr="004F4220">
        <w:rPr>
          <w:rFonts w:eastAsia="Times New Roman" w:cs="Times New Roman"/>
        </w:rPr>
        <w:t>.</w:t>
      </w:r>
      <w:r>
        <w:fldChar w:fldCharType="end"/>
      </w:r>
    </w:p>
  </w:footnote>
  <w:footnote w:id="32">
    <w:p w14:paraId="7334C6B0" w14:textId="444E635F" w:rsidR="002550BB" w:rsidRDefault="002550BB">
      <w:pPr>
        <w:pStyle w:val="FootnoteText"/>
      </w:pPr>
      <w:r>
        <w:rPr>
          <w:rStyle w:val="FootnoteReference"/>
        </w:rPr>
        <w:footnoteRef/>
      </w:r>
      <w:r>
        <w:t xml:space="preserve"> </w:t>
      </w:r>
      <w:r>
        <w:fldChar w:fldCharType="begin"/>
      </w:r>
      <w:r>
        <w:instrText xml:space="preserve"> ADDIN ZOTERO_ITEM CSL_CITATION {"citationID":"NeGMlj4U","properties":{"formattedCitation":"{\\rtf Schipper, \\uc0\\u8220{}Slow Motion Car Crash.\\uc0\\u8221{}}","plainCitation":"Schipper, “Slow Motion Car Crash.”"},"citationItems":[{"id":1,"uris":["http://zotero.org/users/local/lxgyhC8x/items/RXCDJE7V"],"uri":["http://zotero.org/users/local/lxgyhC8x/items/RXCDJE7V"],"itemData":{"id":1,"type":"webpage","title":"Slow Motion Car Crash","container-title":"Jonathan Schipper","URL":"http://www.jonathanschipper.com/","author":[{"family":"Schipper","given":"Jonathan"}],"accessed":{"date-parts":[["2016",7,7]]}}}],"schema":"https://github.com/citation-style-language/schema/raw/master/csl-citation.json"} </w:instrText>
      </w:r>
      <w:r>
        <w:fldChar w:fldCharType="separate"/>
      </w:r>
      <w:r w:rsidRPr="00C914E0">
        <w:rPr>
          <w:rFonts w:eastAsia="Times New Roman" w:cs="Times New Roman"/>
        </w:rPr>
        <w:t>Schipper, “Slow Motion Car Crash.”</w:t>
      </w:r>
      <w:r>
        <w:fldChar w:fldCharType="end"/>
      </w:r>
    </w:p>
  </w:footnote>
  <w:footnote w:id="33">
    <w:p w14:paraId="2AA3B68D" w14:textId="0537743D" w:rsidR="002550BB" w:rsidRDefault="002550BB">
      <w:pPr>
        <w:pStyle w:val="FootnoteText"/>
      </w:pPr>
      <w:r>
        <w:rPr>
          <w:rStyle w:val="FootnoteReference"/>
        </w:rPr>
        <w:footnoteRef/>
      </w:r>
      <w:r>
        <w:t xml:space="preserve"> </w:t>
      </w:r>
      <w:r>
        <w:fldChar w:fldCharType="begin"/>
      </w:r>
      <w:r>
        <w:instrText xml:space="preserve"> ADDIN ZOTERO_ITEM CSL_CITATION {"citationID":"KcFqz1AD","properties":{"formattedCitation":"{\\rtf Ostertag, \\uc0\\u8220{}Human Bodies, Computer Music.\\uc0\\u8221{}}","plainCitation":"Ostertag, “Human Bodies, Computer Music.”"},"citationItems":[{"id":19,"uris":["http://zotero.org/users/local/lxgyhC8x/items/SC8UA3WK"],"uri":["http://zotero.org/users/local/lxgyhC8x/items/SC8UA3WK"],"itemData":{"id":19,"type":"article-journal","title":"Human Bodies, Computer Music","container-title":"Leonardo Music Journal","page":"11-14","volume":"12","source":"JSTOR","abstract":"The author considers the absence of the artist's body in electronic music, a missing element that he finds crucial to the success of any work of art. In reviewing the historical development of electronic music from \"musique concrete\" to analog and then digital synthesizers, the author finds that the attainment of increased control and flexibility has coincided with the reduction of identifiable bodily involvement by the performer. He contrasts this trend with the highly physical intervention and manipulation, first practiced with atypical electronic instruments such as the theremin, subsequently introduced to the electric guitar by Jimi Hendrix and his followers, and then to vinyl by turntable artists. He concludes that the tension between body and machine in music, as in modern life itself, can only exist as an experience to examine and criticize and not as a problem to resolve.","ISSN":"0961-1215","journalAbbreviation":"Leonardo Music Journal","author":[{"family":"Ostertag","given":"Bob"}],"issued":{"date-parts":[["2002"]]}}}],"schema":"https://github.com/citation-style-language/schema/raw/master/csl-citation.json"} </w:instrText>
      </w:r>
      <w:r>
        <w:fldChar w:fldCharType="separate"/>
      </w:r>
      <w:r w:rsidRPr="00C914E0">
        <w:rPr>
          <w:rFonts w:eastAsia="Times New Roman" w:cs="Times New Roman"/>
        </w:rPr>
        <w:t>Ostertag, “Human Bodies, Computer Music.”</w:t>
      </w:r>
      <w:r>
        <w:fldChar w:fldCharType="end"/>
      </w:r>
    </w:p>
  </w:footnote>
  <w:footnote w:id="34">
    <w:p w14:paraId="17954519" w14:textId="34443931" w:rsidR="002550BB" w:rsidRDefault="002550BB">
      <w:pPr>
        <w:pStyle w:val="FootnoteText"/>
      </w:pPr>
      <w:r>
        <w:rPr>
          <w:rStyle w:val="FootnoteReference"/>
        </w:rPr>
        <w:footnoteRef/>
      </w:r>
      <w:r>
        <w:t xml:space="preserve"> </w:t>
      </w:r>
      <w:r>
        <w:fldChar w:fldCharType="begin"/>
      </w:r>
      <w:r>
        <w:instrText xml:space="preserve"> ADDIN ZOTERO_ITEM CSL_CITATION {"citationID":"ZlG3diL1","properties":{"formattedCitation":"Ibid.","plainCitation":"Ibid."},"citationItems":[{"id":19,"uris":["http://zotero.org/users/local/lxgyhC8x/items/SC8UA3WK"],"uri":["http://zotero.org/users/local/lxgyhC8x/items/SC8UA3WK"],"itemData":{"id":19,"type":"article-journal","title":"Human Bodies, Computer Music","container-title":"Leonardo Music Journal","page":"11-14","volume":"12","source":"JSTOR","abstract":"The author considers the absence of the artist's body in electronic music, a missing element that he finds crucial to the success of any work of art. In reviewing the historical development of electronic music from \"musique concrete\" to analog and then digital synthesizers, the author finds that the attainment of increased control and flexibility has coincided with the reduction of identifiable bodily involvement by the performer. He contrasts this trend with the highly physical intervention and manipulation, first practiced with atypical electronic instruments such as the theremin, subsequently introduced to the electric guitar by Jimi Hendrix and his followers, and then to vinyl by turntable artists. He concludes that the tension between body and machine in music, as in modern life itself, can only exist as an experience to examine and criticize and not as a problem to resolve.","ISSN":"0961-1215","journalAbbreviation":"Leonardo Music Journal","author":[{"family":"Ostertag","given":"Bob"}],"issued":{"date-parts":[["2002"]]}}}],"schema":"https://github.com/citation-style-language/schema/raw/master/csl-citation.json"} </w:instrText>
      </w:r>
      <w:r>
        <w:fldChar w:fldCharType="separate"/>
      </w:r>
      <w:r>
        <w:rPr>
          <w:noProof/>
        </w:rPr>
        <w:t>Ibid.</w:t>
      </w:r>
      <w:r>
        <w:fldChar w:fldCharType="end"/>
      </w:r>
    </w:p>
  </w:footnote>
  <w:footnote w:id="35">
    <w:p w14:paraId="55C7D854" w14:textId="6D1AA0CF" w:rsidR="002550BB" w:rsidRDefault="002550BB">
      <w:pPr>
        <w:pStyle w:val="FootnoteText"/>
      </w:pPr>
      <w:r>
        <w:rPr>
          <w:rStyle w:val="FootnoteReference"/>
        </w:rPr>
        <w:footnoteRef/>
      </w:r>
      <w:r>
        <w:t xml:space="preserve"> </w:t>
      </w:r>
      <w:r>
        <w:fldChar w:fldCharType="begin"/>
      </w:r>
      <w:r>
        <w:instrText xml:space="preserve"> ADDIN ZOTERO_ITEM CSL_CITATION {"citationID":"iLL783on","properties":{"formattedCitation":"Ibid.","plainCitation":"Ibid."},"citationItems":[{"id":19,"uris":["http://zotero.org/users/local/lxgyhC8x/items/SC8UA3WK"],"uri":["http://zotero.org/users/local/lxgyhC8x/items/SC8UA3WK"],"itemData":{"id":19,"type":"article-journal","title":"Human Bodies, Computer Music","container-title":"Leonardo Music Journal","page":"11-14","volume":"12","source":"JSTOR","abstract":"The author considers the absence of the artist's body in electronic music, a missing element that he finds crucial to the success of any work of art. In reviewing the historical development of electronic music from \"musique concrete\" to analog and then digital synthesizers, the author finds that the attainment of increased control and flexibility has coincided with the reduction of identifiable bodily involvement by the performer. He contrasts this trend with the highly physical intervention and manipulation, first practiced with atypical electronic instruments such as the theremin, subsequently introduced to the electric guitar by Jimi Hendrix and his followers, and then to vinyl by turntable artists. He concludes that the tension between body and machine in music, as in modern life itself, can only exist as an experience to examine and criticize and not as a problem to resolve.","ISSN":"0961-1215","journalAbbreviation":"Leonardo Music Journal","author":[{"family":"Ostertag","given":"Bob"}],"issued":{"date-parts":[["2002"]]}}}],"schema":"https://github.com/citation-style-language/schema/raw/master/csl-citation.json"} </w:instrText>
      </w:r>
      <w:r>
        <w:fldChar w:fldCharType="separate"/>
      </w:r>
      <w:r>
        <w:rPr>
          <w:noProof/>
        </w:rPr>
        <w:t>Ibid.</w:t>
      </w:r>
      <w:r>
        <w:fldChar w:fldCharType="end"/>
      </w:r>
    </w:p>
  </w:footnote>
  <w:footnote w:id="36">
    <w:p w14:paraId="6DDCDAC9" w14:textId="3207B8E9" w:rsidR="002550BB" w:rsidRDefault="002550BB">
      <w:pPr>
        <w:pStyle w:val="FootnoteText"/>
      </w:pPr>
      <w:r>
        <w:rPr>
          <w:rStyle w:val="FootnoteReference"/>
        </w:rPr>
        <w:footnoteRef/>
      </w:r>
      <w:r>
        <w:t xml:space="preserve"> </w:t>
      </w:r>
      <w:r>
        <w:fldChar w:fldCharType="begin"/>
      </w:r>
      <w:r>
        <w:instrText xml:space="preserve"> ADDIN ZOTERO_ITEM CSL_CITATION {"citationID":"K1jp85cC","properties":{"formattedCitation":"Ibid.","plainCitation":"Ibid."},"citationItems":[{"id":19,"uris":["http://zotero.org/users/local/lxgyhC8x/items/SC8UA3WK"],"uri":["http://zotero.org/users/local/lxgyhC8x/items/SC8UA3WK"],"itemData":{"id":19,"type":"article-journal","title":"Human Bodies, Computer Music","container-title":"Leonardo Music Journal","page":"11-14","volume":"12","source":"JSTOR","abstract":"The author considers the absence of the artist's body in electronic music, a missing element that he finds crucial to the success of any work of art. In reviewing the historical development of electronic music from \"musique concrete\" to analog and then digital synthesizers, the author finds that the attainment of increased control and flexibility has coincided with the reduction of identifiable bodily involvement by the performer. He contrasts this trend with the highly physical intervention and manipulation, first practiced with atypical electronic instruments such as the theremin, subsequently introduced to the electric guitar by Jimi Hendrix and his followers, and then to vinyl by turntable artists. He concludes that the tension between body and machine in music, as in modern life itself, can only exist as an experience to examine and criticize and not as a problem to resolve.","ISSN":"0961-1215","journalAbbreviation":"Leonardo Music Journal","author":[{"family":"Ostertag","given":"Bob"}],"issued":{"date-parts":[["2002"]]}}}],"schema":"https://github.com/citation-style-language/schema/raw/master/csl-citation.json"} </w:instrText>
      </w:r>
      <w:r>
        <w:fldChar w:fldCharType="separate"/>
      </w:r>
      <w:r>
        <w:rPr>
          <w:noProof/>
        </w:rPr>
        <w:t>Ibid.</w:t>
      </w:r>
      <w:r>
        <w:fldChar w:fldCharType="end"/>
      </w:r>
    </w:p>
  </w:footnote>
  <w:footnote w:id="37">
    <w:p w14:paraId="6550A600" w14:textId="2F942EF9" w:rsidR="002550BB" w:rsidRDefault="002550BB" w:rsidP="00FA79A9">
      <w:pPr>
        <w:pStyle w:val="FootnoteText"/>
      </w:pPr>
      <w:r>
        <w:rPr>
          <w:rStyle w:val="FootnoteReference"/>
        </w:rPr>
        <w:footnoteRef/>
      </w:r>
      <w:r>
        <w:t xml:space="preserve"> </w:t>
      </w:r>
      <w:r>
        <w:fldChar w:fldCharType="begin"/>
      </w:r>
      <w:r>
        <w:instrText xml:space="preserve"> ADDIN ZOTERO_ITEM CSL_CITATION {"citationID":"TprlhSJD","properties":{"formattedCitation":"{\\rtf Ostertag, {\\i{}Creative Life}.}","plainCitation":"Ostertag, Creative Life."},"citationItems":[{"id":87,"uris":["http://zotero.org/users/local/lxgyhC8x/items/Z5GU7IMI"],"uri":["http://zotero.org/users/local/lxgyhC8x/items/Z5GU7IMI"],"itemData":{"id":87,"type":"book","title":"Creative Life: Music, Politics, People, and Machines","publisher":"University of Illinois Press","publisher-place":"Urbana","number-of-pages":"208","edition":"1st Edition edition","source":"Amazon","event-place":"Urbana","abstract":"In this eloquent and passionate volume, Bob Ostertag explores the common ground and points of friction among music, creativity, politics, culture, and technology. In terrain ranging from the guerrilla underground in El Salvador's civil war to the drag queen underground in San Francisco and New York, these essays combine journalism and autobiography to explore fundamental questions of what art is and what role it can occupy in a violent and fragmented world, a world in which daily events compromise the universality toward which art strives.Drawing on his intimate engagement with political conflict in Latin America and the Balkans, Ostertag identifies an art of \"insurgent politics\" that struggles to expand the parameters of the physical and social world. He also discusses his innovative collaborations with major modern performers, filmmakers, and artists around the world. Part memoir, part journalism, and part aesthetic manifesto, Creative Life is a dazzling set of writings from a musical artist who has worked on the cutting edge of new music for thirty years.","ISBN":"978-0-252-07646-6","shortTitle":"Creative Life","language":"English","author":[{"family":"Ostertag","given":"Bob"}],"issued":{"date-parts":[["2009",7,27]]}}}],"schema":"https://github.com/citation-style-language/schema/raw/master/csl-citation.json"} </w:instrText>
      </w:r>
      <w:r>
        <w:fldChar w:fldCharType="separate"/>
      </w:r>
      <w:r w:rsidRPr="00FA79A9">
        <w:rPr>
          <w:rFonts w:eastAsia="Times New Roman" w:cs="Times New Roman"/>
        </w:rPr>
        <w:t xml:space="preserve">Ostertag, </w:t>
      </w:r>
      <w:r w:rsidRPr="00FA79A9">
        <w:rPr>
          <w:rFonts w:eastAsia="Times New Roman" w:cs="Times New Roman"/>
          <w:i/>
          <w:iCs/>
        </w:rPr>
        <w:t>Creative Life</w:t>
      </w:r>
      <w:r w:rsidRPr="00FA79A9">
        <w:rPr>
          <w:rFonts w:eastAsia="Times New Roman" w:cs="Times New Roman"/>
        </w:rPr>
        <w:t>.</w:t>
      </w:r>
      <w:r>
        <w:fldChar w:fldCharType="end"/>
      </w:r>
    </w:p>
  </w:footnote>
  <w:footnote w:id="38">
    <w:p w14:paraId="61FD3BB1" w14:textId="77777777" w:rsidR="002550BB" w:rsidRDefault="002550BB" w:rsidP="00FA79A9">
      <w:pPr>
        <w:pStyle w:val="FootnoteText"/>
      </w:pPr>
      <w:r>
        <w:rPr>
          <w:rStyle w:val="FootnoteReference"/>
        </w:rPr>
        <w:footnoteRef/>
      </w:r>
      <w:r>
        <w:t xml:space="preserve"> </w:t>
      </w:r>
      <w:r>
        <w:fldChar w:fldCharType="begin"/>
      </w:r>
      <w:r>
        <w:instrText xml:space="preserve"> ADDIN ZOTERO_ITEM CSL_CITATION {"citationID":"AYf9Dmi5","properties":{"formattedCitation":"Ibid.","plainCitation":"Ibid."},"citationItems":[{"id":87,"uris":["http://zotero.org/users/local/lxgyhC8x/items/Z5GU7IMI"],"uri":["http://zotero.org/users/local/lxgyhC8x/items/Z5GU7IMI"],"itemData":{"id":87,"type":"book","title":"Creative Life: Music, Politics, People, and Machines","publisher":"University of Illinois Press","publisher-place":"Urbana","number-of-pages":"208","edition":"1st Edition edition","source":"Amazon","event-place":"Urbana","abstract":"In this eloquent and passionate volume, Bob Ostertag explores the common ground and points of friction among music, creativity, politics, culture, and technology. In terrain ranging from the guerrilla underground in El Salvador's civil war to the drag queen underground in San Francisco and New York, these essays combine journalism and autobiography to explore fundamental questions of what art is and what role it can occupy in a violent and fragmented world, a world in which daily events compromise the universality toward which art strives.Drawing on his intimate engagement with political conflict in Latin America and the Balkans, Ostertag identifies an art of \"insurgent politics\" that struggles to expand the parameters of the physical and social world. He also discusses his innovative collaborations with major modern performers, filmmakers, and artists around the world. Part memoir, part journalism, and part aesthetic manifesto, Creative Life is a dazzling set of writings from a musical artist who has worked on the cutting edge of new music for thirty years.","ISBN":"978-0-252-07646-6","shortTitle":"Creative Life","language":"English","author":[{"family":"Ostertag","given":"Bob"}],"issued":{"date-parts":[["2009",7,27]]}}}],"schema":"https://github.com/citation-style-language/schema/raw/master/csl-citation.json"} </w:instrText>
      </w:r>
      <w:r>
        <w:fldChar w:fldCharType="separate"/>
      </w:r>
      <w:r>
        <w:rPr>
          <w:rFonts w:eastAsia="Times New Roman" w:cs="Times New Roman"/>
        </w:rPr>
        <w:t>Ibid.</w:t>
      </w:r>
      <w:r>
        <w:fldChar w:fldCharType="end"/>
      </w:r>
    </w:p>
  </w:footnote>
  <w:footnote w:id="39">
    <w:p w14:paraId="17C41EDF" w14:textId="42BF0FF4" w:rsidR="002550BB" w:rsidRPr="009864D5" w:rsidRDefault="002550BB">
      <w:pPr>
        <w:pStyle w:val="FootnoteText"/>
      </w:pPr>
      <w:r>
        <w:rPr>
          <w:rStyle w:val="FootnoteReference"/>
        </w:rPr>
        <w:footnoteRef/>
      </w:r>
      <w:r>
        <w:t xml:space="preserve"> This example illustrates how to create a first-order Markov chain. </w:t>
      </w:r>
      <w:r>
        <w:rPr>
          <w:i/>
        </w:rPr>
        <w:t xml:space="preserve">Beast’s </w:t>
      </w:r>
      <w:r>
        <w:t>rhythms are created using second-order Markov chains, which considers two successive inputs per output instead of only one input.</w:t>
      </w:r>
    </w:p>
  </w:footnote>
  <w:footnote w:id="40">
    <w:p w14:paraId="1F0BFCA3" w14:textId="5ADB7CE9" w:rsidR="002550BB" w:rsidRDefault="002550BB">
      <w:pPr>
        <w:pStyle w:val="FootnoteText"/>
      </w:pPr>
      <w:r>
        <w:rPr>
          <w:rStyle w:val="FootnoteReference"/>
        </w:rPr>
        <w:footnoteRef/>
      </w:r>
      <w:r>
        <w:t xml:space="preserve"> </w:t>
      </w:r>
      <w:r>
        <w:fldChar w:fldCharType="begin"/>
      </w:r>
      <w:r>
        <w:instrText xml:space="preserve"> ADDIN ZOTERO_ITEM CSL_CITATION {"citationID":"D3zeyPX1","properties":{"formattedCitation":"{\\rtf Vidani, \\uc0\\u8220{}092. Nelmarie Du Preez.\\uc0\\u8221{}}","plainCitation":"Vidani, “092. Nelmarie Du Preez.”"},"citationItems":[{"id":54,"uris":["http://zotero.org/users/local/lxgyhC8x/items/B7QBQRVE"],"uri":["http://zotero.org/users/local/lxgyhC8x/items/B7QBQRVE"],"itemData":{"id":54,"type":"webpage","title":"092. Nelmarie du Preez","container-title":"Traction Magazine","abstract":"Nelmarie du Preez, IT: Immaterial Times, 2015.\nSouth African artist Nelmarie du Preez explores the human-computer relationship through her work in performance, video and computational arts. Here, she...","URL":"http://tractionmagazine.co.uk/post/123565464761/092-nelmarie-du-preez","author":[{"family":"Vidani","given":"Peter"}],"accessed":{"date-parts":[["2016",7,9]]}}}],"schema":"https://github.com/citation-style-language/schema/raw/master/csl-citation.json"} </w:instrText>
      </w:r>
      <w:r>
        <w:fldChar w:fldCharType="separate"/>
      </w:r>
      <w:r w:rsidRPr="00337536">
        <w:rPr>
          <w:rFonts w:eastAsia="Times New Roman" w:cs="Times New Roman"/>
        </w:rPr>
        <w:t>Vidani, “092. Nelmarie Du Preez.”</w:t>
      </w:r>
      <w:r>
        <w:fldChar w:fldCharType="end"/>
      </w:r>
    </w:p>
  </w:footnote>
  <w:footnote w:id="41">
    <w:p w14:paraId="220C22D5" w14:textId="1E5E002E" w:rsidR="002550BB" w:rsidRDefault="002550BB">
      <w:pPr>
        <w:pStyle w:val="FootnoteText"/>
      </w:pPr>
      <w:r>
        <w:rPr>
          <w:rStyle w:val="FootnoteReference"/>
        </w:rPr>
        <w:footnoteRef/>
      </w:r>
      <w:r>
        <w:t xml:space="preserve"> </w:t>
      </w:r>
      <w:r>
        <w:fldChar w:fldCharType="begin"/>
      </w:r>
      <w:r>
        <w:instrText xml:space="preserve"> ADDIN ZOTERO_ITEM CSL_CITATION {"citationID":"chc2s8DE","properties":{"formattedCitation":"{\\rtf Kubrick, {\\i{}Full Metal Jacket}.}","plainCitation":"Kubrick, Full Metal Jacket."},"citationItems":[{"id":79,"uris":["http://zotero.org/users/local/lxgyhC8x/items/3QD4E23S"],"uri":["http://zotero.org/users/local/lxgyhC8x/items/3QD4E23S"],"itemData":{"id":79,"type":"motion_picture","title":"Full Metal Jacket","genre":"Drama, War","source":"IMDb","dimensions":"116 min","abstract":"A pragmatic U.S. Marine observes the dehumanizing effects the Vietnam War has on his fellow recruits from their brutal boot camp training to the bloody street fighting in Hue.","note":"IMDB ID: tt0093058\nIMDB Rating: 8.3 (477,365 votes)","author":[{"family":"Kubrick","given":"Stanley"}],"issued":{"date-parts":[["1987",7,10]]}}}],"schema":"https://github.com/citation-style-language/schema/raw/master/csl-citation.json"} </w:instrText>
      </w:r>
      <w:r>
        <w:fldChar w:fldCharType="separate"/>
      </w:r>
      <w:r w:rsidRPr="00E84D10">
        <w:rPr>
          <w:rFonts w:eastAsia="Times New Roman" w:cs="Times New Roman"/>
        </w:rPr>
        <w:t xml:space="preserve">Kubrick, </w:t>
      </w:r>
      <w:r w:rsidRPr="00E84D10">
        <w:rPr>
          <w:rFonts w:eastAsia="Times New Roman" w:cs="Times New Roman"/>
          <w:i/>
          <w:iCs/>
        </w:rPr>
        <w:t>Full Metal Jacket</w:t>
      </w:r>
      <w:r w:rsidRPr="00E84D10">
        <w:rPr>
          <w:rFonts w:eastAsia="Times New Roman" w:cs="Times New Roman"/>
        </w:rPr>
        <w:t>.</w:t>
      </w:r>
      <w:r>
        <w:fldChar w:fldCharType="end"/>
      </w:r>
    </w:p>
  </w:footnote>
  <w:footnote w:id="42">
    <w:p w14:paraId="54A9F717" w14:textId="35B9DD74" w:rsidR="002550BB" w:rsidRDefault="002550BB">
      <w:pPr>
        <w:pStyle w:val="FootnoteText"/>
      </w:pPr>
      <w:r>
        <w:rPr>
          <w:rStyle w:val="FootnoteReference"/>
        </w:rPr>
        <w:footnoteRef/>
      </w:r>
      <w:r>
        <w:t xml:space="preserve"> </w:t>
      </w:r>
      <w:r>
        <w:fldChar w:fldCharType="begin"/>
      </w:r>
      <w:r>
        <w:instrText xml:space="preserve"> ADDIN ZOTERO_ITEM CSL_CITATION {"citationID":"sFhI3zVg","properties":{"formattedCitation":"{\\rtf \\uc0\\u8220{}The Kubrick Site: The Jungian Thing: Duality in Full Metal Jacket.\\uc0\\u8221{}}","plainCitation":"“The Kubrick Site: The Jungian Thing: Duality in Full Metal Jacket.”"},"citationItems":[{"id":81,"uris":["http://zotero.org/users/local/lxgyhC8x/items/A9VCR83Z"],"uri":["http://zotero.org/users/local/lxgyhC8x/items/A9VCR83Z"],"itemData":{"id":81,"type":"webpage","title":"The Kubrick Site: The Jungian Thing: Duality in Full Metal Jacket","URL":"http://www.visual-memory.co.uk/amk/doc/0093.html","accessed":{"date-parts":[["2016",7,13]]}}}],"schema":"https://github.com/citation-style-language/schema/raw/master/csl-citation.json"} </w:instrText>
      </w:r>
      <w:r>
        <w:fldChar w:fldCharType="separate"/>
      </w:r>
      <w:r w:rsidRPr="003A337F">
        <w:rPr>
          <w:rFonts w:eastAsia="Times New Roman" w:cs="Times New Roman"/>
        </w:rPr>
        <w:t>“The Kubrick Site: The Jungian Thing: Duality in Full Metal Jacket.”</w:t>
      </w:r>
      <w:r>
        <w:fldChar w:fldCharType="end"/>
      </w:r>
    </w:p>
  </w:footnote>
  <w:footnote w:id="43">
    <w:p w14:paraId="678CECCD" w14:textId="5876FB25" w:rsidR="002550BB" w:rsidRDefault="002550BB">
      <w:pPr>
        <w:pStyle w:val="FootnoteText"/>
      </w:pPr>
      <w:r>
        <w:rPr>
          <w:rStyle w:val="FootnoteReference"/>
        </w:rPr>
        <w:footnoteRef/>
      </w:r>
      <w:r>
        <w:t xml:space="preserve"> </w:t>
      </w:r>
      <w:r>
        <w:fldChar w:fldCharType="begin"/>
      </w:r>
      <w:r>
        <w:instrText xml:space="preserve"> ADDIN ZOTERO_ITEM CSL_CITATION {"citationID":"49QaxnnD","properties":{"formattedCitation":"{\\rtf \\uc0\\u8220{}\\uc0\\u8216{}Full Metal Jacket\\uc0\\u8217{}: The Jungian Thing (David Louis Edelman).\\uc0\\u8221{}}","plainCitation":"“‘Full Metal Jacket’: The Jungian Thing (David Louis Edelman).”"},"citationItems":[{"id":83,"uris":["http://zotero.org/users/local/lxgyhC8x/items/32ZBP8UE"],"uri":["http://zotero.org/users/local/lxgyhC8x/items/32ZBP8UE"],"itemData":{"id":83,"type":"webpage","title":"“Full Metal Jacket”: The Jungian Thing (David Louis Edelman)","URL":"http://www.davidlouisedelman.com/film/full-metal-jacket/","accessed":{"date-parts":[["2016",7,13]]}}}],"schema":"https://github.com/citation-style-language/schema/raw/master/csl-citation.json"} </w:instrText>
      </w:r>
      <w:r>
        <w:fldChar w:fldCharType="separate"/>
      </w:r>
      <w:r w:rsidRPr="00A24FA7">
        <w:rPr>
          <w:rFonts w:eastAsia="Times New Roman" w:cs="Times New Roman"/>
        </w:rPr>
        <w:t>“‘Full Metal Jacket’: The Jungian Thing (David Louis Edelman).”</w:t>
      </w:r>
      <w:r>
        <w:fldChar w:fldCharType="end"/>
      </w:r>
    </w:p>
  </w:footnote>
  <w:footnote w:id="44">
    <w:p w14:paraId="6199C2ED" w14:textId="52F4BDA1" w:rsidR="002550BB" w:rsidRDefault="002550BB">
      <w:pPr>
        <w:pStyle w:val="FootnoteText"/>
      </w:pPr>
      <w:r>
        <w:rPr>
          <w:rStyle w:val="FootnoteReference"/>
        </w:rPr>
        <w:footnoteRef/>
      </w:r>
      <w:r>
        <w:t xml:space="preserve"> </w:t>
      </w:r>
      <w:r>
        <w:fldChar w:fldCharType="begin"/>
      </w:r>
      <w:r>
        <w:instrText xml:space="preserve"> ADDIN ZOTERO_ITEM CSL_CITATION {"citationID":"pd0sUerM","properties":{"formattedCitation":"Ibid.","plainCitation":"Ibid."},"citationItems":[{"id":83,"uris":["http://zotero.org/users/local/lxgyhC8x/items/32ZBP8UE"],"uri":["http://zotero.org/users/local/lxgyhC8x/items/32ZBP8UE"],"itemData":{"id":83,"type":"webpage","title":"“Full Metal Jacket”: The Jungian Thing (David Louis Edelman)","URL":"http://www.davidlouisedelman.com/film/full-metal-jacket/","accessed":{"date-parts":[["2016",7,13]]}}}],"schema":"https://github.com/citation-style-language/schema/raw/master/csl-citation.json"} </w:instrText>
      </w:r>
      <w:r>
        <w:fldChar w:fldCharType="separate"/>
      </w:r>
      <w:r>
        <w:rPr>
          <w:noProof/>
        </w:rPr>
        <w:t>Ibid.</w:t>
      </w:r>
      <w:r>
        <w:fldChar w:fldCharType="end"/>
      </w:r>
    </w:p>
  </w:footnote>
  <w:footnote w:id="45">
    <w:p w14:paraId="013D6061" w14:textId="5057DD33" w:rsidR="002550BB" w:rsidRDefault="002550BB">
      <w:pPr>
        <w:pStyle w:val="FootnoteText"/>
      </w:pPr>
      <w:r>
        <w:rPr>
          <w:rStyle w:val="FootnoteReference"/>
        </w:rPr>
        <w:footnoteRef/>
      </w:r>
      <w:r>
        <w:t xml:space="preserve"> </w:t>
      </w:r>
      <w:r>
        <w:fldChar w:fldCharType="begin"/>
      </w:r>
      <w:r>
        <w:instrText xml:space="preserve"> ADDIN ZOTERO_ITEM CSL_CITATION {"citationID":"xtElWeZq","properties":{"formattedCitation":"{\\rtf \\uc0\\u8220{}blog@hf7y --- Zachary Viet Pine.\\uc0\\u8221{}}","plainCitation":"“blog@hf7y --- Zachary Viet Pine.”"},"citationItems":[{"id":85,"uris":["http://zotero.org/users/local/lxgyhC8x/items/6UB2I6IH"],"uri":["http://zotero.org/users/local/lxgyhC8x/items/6UB2I6IH"],"itemData":{"id":85,"type":"webpage","title":"blog@hf7y --- Zachary Viet Pine","URL":"https://www.ocf.berkeley.edu/~pine/blog/","accessed":{"date-parts":[["2016",7,13]]}}}],"schema":"https://github.com/citation-style-language/schema/raw/master/csl-citation.json"} </w:instrText>
      </w:r>
      <w:r>
        <w:fldChar w:fldCharType="separate"/>
      </w:r>
      <w:r w:rsidRPr="009D54FB">
        <w:rPr>
          <w:rFonts w:eastAsia="Times New Roman" w:cs="Times New Roman"/>
        </w:rPr>
        <w:t>“blog@hf7y --- Zachary Viet Pine.”</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A3C6F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CAAE20A"/>
    <w:lvl w:ilvl="0">
      <w:start w:val="1"/>
      <w:numFmt w:val="decimal"/>
      <w:lvlText w:val="%1."/>
      <w:lvlJc w:val="left"/>
      <w:pPr>
        <w:tabs>
          <w:tab w:val="num" w:pos="1800"/>
        </w:tabs>
        <w:ind w:left="1800" w:hanging="360"/>
      </w:pPr>
    </w:lvl>
  </w:abstractNum>
  <w:abstractNum w:abstractNumId="2">
    <w:nsid w:val="FFFFFF7D"/>
    <w:multiLevelType w:val="singleLevel"/>
    <w:tmpl w:val="3F70402A"/>
    <w:lvl w:ilvl="0">
      <w:start w:val="1"/>
      <w:numFmt w:val="decimal"/>
      <w:lvlText w:val="%1."/>
      <w:lvlJc w:val="left"/>
      <w:pPr>
        <w:tabs>
          <w:tab w:val="num" w:pos="1440"/>
        </w:tabs>
        <w:ind w:left="1440" w:hanging="360"/>
      </w:pPr>
    </w:lvl>
  </w:abstractNum>
  <w:abstractNum w:abstractNumId="3">
    <w:nsid w:val="FFFFFF7E"/>
    <w:multiLevelType w:val="singleLevel"/>
    <w:tmpl w:val="BB22833A"/>
    <w:lvl w:ilvl="0">
      <w:start w:val="1"/>
      <w:numFmt w:val="decimal"/>
      <w:lvlText w:val="%1."/>
      <w:lvlJc w:val="left"/>
      <w:pPr>
        <w:tabs>
          <w:tab w:val="num" w:pos="1080"/>
        </w:tabs>
        <w:ind w:left="1080" w:hanging="360"/>
      </w:pPr>
    </w:lvl>
  </w:abstractNum>
  <w:abstractNum w:abstractNumId="4">
    <w:nsid w:val="FFFFFF7F"/>
    <w:multiLevelType w:val="singleLevel"/>
    <w:tmpl w:val="461E6900"/>
    <w:lvl w:ilvl="0">
      <w:start w:val="1"/>
      <w:numFmt w:val="decimal"/>
      <w:lvlText w:val="%1."/>
      <w:lvlJc w:val="left"/>
      <w:pPr>
        <w:tabs>
          <w:tab w:val="num" w:pos="720"/>
        </w:tabs>
        <w:ind w:left="720" w:hanging="360"/>
      </w:pPr>
    </w:lvl>
  </w:abstractNum>
  <w:abstractNum w:abstractNumId="5">
    <w:nsid w:val="FFFFFF80"/>
    <w:multiLevelType w:val="singleLevel"/>
    <w:tmpl w:val="540251C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CD2C96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7FE6E4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F0021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CE0829C"/>
    <w:lvl w:ilvl="0">
      <w:start w:val="1"/>
      <w:numFmt w:val="decimal"/>
      <w:lvlText w:val="%1."/>
      <w:lvlJc w:val="left"/>
      <w:pPr>
        <w:tabs>
          <w:tab w:val="num" w:pos="360"/>
        </w:tabs>
        <w:ind w:left="360" w:hanging="360"/>
      </w:pPr>
    </w:lvl>
  </w:abstractNum>
  <w:abstractNum w:abstractNumId="10">
    <w:nsid w:val="FFFFFF89"/>
    <w:multiLevelType w:val="singleLevel"/>
    <w:tmpl w:val="6DA254AA"/>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24A0B4E"/>
    <w:multiLevelType w:val="hybridMultilevel"/>
    <w:tmpl w:val="A2EA9196"/>
    <w:lvl w:ilvl="0" w:tplc="D6F2921C">
      <w:start w:val="2"/>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B014698"/>
    <w:multiLevelType w:val="multilevel"/>
    <w:tmpl w:val="C7C45F7A"/>
    <w:lvl w:ilvl="0">
      <w:start w:val="1"/>
      <w:numFmt w:val="decimal"/>
      <w:lvlText w:val="Chapter %1"/>
      <w:lvlJc w:val="left"/>
      <w:pPr>
        <w:tabs>
          <w:tab w:val="num" w:pos="288"/>
        </w:tabs>
        <w:ind w:left="0" w:firstLine="0"/>
      </w:pPr>
      <w:rPr>
        <w:rFonts w:hint="default"/>
      </w:rPr>
    </w:lvl>
    <w:lvl w:ilvl="1">
      <w:start w:val="1"/>
      <w:numFmt w:val="decimal"/>
      <w:suff w:val="nothing"/>
      <w:lvlText w:val="%1.%2"/>
      <w:lvlJc w:val="left"/>
      <w:pPr>
        <w:ind w:left="0" w:firstLine="0"/>
      </w:pPr>
      <w:rPr>
        <w:rFonts w:hint="default"/>
      </w:rPr>
    </w:lvl>
    <w:lvl w:ilvl="2">
      <w:start w:val="1"/>
      <w:numFmt w:val="decimal"/>
      <w:lvlText w:val="%1.%2.%3"/>
      <w:lvlJc w:val="left"/>
      <w:pPr>
        <w:tabs>
          <w:tab w:val="num" w:pos="288"/>
        </w:tabs>
        <w:ind w:left="0" w:firstLine="0"/>
      </w:pPr>
      <w:rPr>
        <w:rFonts w:hint="default"/>
      </w:rPr>
    </w:lvl>
    <w:lvl w:ilvl="3">
      <w:start w:val="1"/>
      <w:numFmt w:val="decimal"/>
      <w:lvlText w:val="%1.%2.%3.%4"/>
      <w:lvlJc w:val="left"/>
      <w:pPr>
        <w:tabs>
          <w:tab w:val="num" w:pos="288"/>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21BF6336"/>
    <w:multiLevelType w:val="multilevel"/>
    <w:tmpl w:val="84B80E1E"/>
    <w:lvl w:ilvl="0">
      <w:start w:val="1"/>
      <w:numFmt w:val="decimal"/>
      <w:lvlText w:val="Chapter %1"/>
      <w:lvlJc w:val="left"/>
      <w:pPr>
        <w:tabs>
          <w:tab w:val="num" w:pos="288"/>
        </w:tabs>
        <w:ind w:left="0" w:firstLine="0"/>
      </w:pPr>
      <w:rPr>
        <w:rFonts w:hint="default"/>
      </w:rPr>
    </w:lvl>
    <w:lvl w:ilvl="1">
      <w:start w:val="1"/>
      <w:numFmt w:val="decimal"/>
      <w:lvlText w:val="%1.%2"/>
      <w:lvlJc w:val="left"/>
      <w:pPr>
        <w:tabs>
          <w:tab w:val="num" w:pos="288"/>
        </w:tabs>
        <w:ind w:left="0" w:firstLine="0"/>
      </w:pPr>
      <w:rPr>
        <w:rFonts w:hint="default"/>
      </w:rPr>
    </w:lvl>
    <w:lvl w:ilvl="2">
      <w:start w:val="1"/>
      <w:numFmt w:val="decimal"/>
      <w:lvlText w:val="%1.%2.%3"/>
      <w:lvlJc w:val="left"/>
      <w:pPr>
        <w:tabs>
          <w:tab w:val="num" w:pos="288"/>
        </w:tabs>
        <w:ind w:left="0" w:firstLine="0"/>
      </w:pPr>
      <w:rPr>
        <w:rFonts w:hint="default"/>
      </w:rPr>
    </w:lvl>
    <w:lvl w:ilvl="3">
      <w:start w:val="1"/>
      <w:numFmt w:val="decimal"/>
      <w:lvlText w:val="%1.%2.%3.%4"/>
      <w:lvlJc w:val="left"/>
      <w:pPr>
        <w:tabs>
          <w:tab w:val="num" w:pos="288"/>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nsid w:val="24382AF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3422A95"/>
    <w:multiLevelType w:val="hybridMultilevel"/>
    <w:tmpl w:val="543E455E"/>
    <w:lvl w:ilvl="0" w:tplc="5DBEC3AC">
      <w:start w:val="23"/>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82337B"/>
    <w:multiLevelType w:val="multilevel"/>
    <w:tmpl w:val="5B72B3AE"/>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48EB242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8FB063F"/>
    <w:multiLevelType w:val="hybridMultilevel"/>
    <w:tmpl w:val="FAE4B08A"/>
    <w:lvl w:ilvl="0" w:tplc="58E4B518">
      <w:start w:val="4"/>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193B9C"/>
    <w:multiLevelType w:val="hybridMultilevel"/>
    <w:tmpl w:val="14FC65DE"/>
    <w:lvl w:ilvl="0" w:tplc="610EF27C">
      <w:start w:val="2"/>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A942377"/>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nsid w:val="5CF20A3C"/>
    <w:multiLevelType w:val="hybridMultilevel"/>
    <w:tmpl w:val="75445036"/>
    <w:lvl w:ilvl="0" w:tplc="E5BE4FD0">
      <w:start w:val="4"/>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1B7273"/>
    <w:multiLevelType w:val="multilevel"/>
    <w:tmpl w:val="9D3CABE4"/>
    <w:lvl w:ilvl="0">
      <w:start w:val="1"/>
      <w:numFmt w:val="decimal"/>
      <w:lvlText w:val="Chapter %1"/>
      <w:lvlJc w:val="left"/>
      <w:pPr>
        <w:tabs>
          <w:tab w:val="num" w:pos="288"/>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288"/>
        </w:tabs>
        <w:ind w:left="0" w:firstLine="0"/>
      </w:pPr>
      <w:rPr>
        <w:rFonts w:hint="default"/>
      </w:rPr>
    </w:lvl>
    <w:lvl w:ilvl="3">
      <w:start w:val="1"/>
      <w:numFmt w:val="decimal"/>
      <w:lvlText w:val="%1.%2.%3.%4"/>
      <w:lvlJc w:val="left"/>
      <w:pPr>
        <w:tabs>
          <w:tab w:val="num" w:pos="288"/>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60655402"/>
    <w:multiLevelType w:val="hybridMultilevel"/>
    <w:tmpl w:val="38268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F70F8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77F00B26"/>
    <w:multiLevelType w:val="hybridMultilevel"/>
    <w:tmpl w:val="B22CDF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7D65BA"/>
    <w:multiLevelType w:val="multilevel"/>
    <w:tmpl w:val="556C792A"/>
    <w:lvl w:ilvl="0">
      <w:start w:val="1"/>
      <w:numFmt w:val="decimal"/>
      <w:pStyle w:val="Heading1"/>
      <w:lvlText w:val="Chapter %1"/>
      <w:lvlJc w:val="left"/>
      <w:pPr>
        <w:tabs>
          <w:tab w:val="num" w:pos="288"/>
        </w:tabs>
        <w:ind w:left="0" w:firstLine="0"/>
      </w:pPr>
      <w:rPr>
        <w:rFonts w:hint="default"/>
      </w:rPr>
    </w:lvl>
    <w:lvl w:ilvl="1">
      <w:start w:val="1"/>
      <w:numFmt w:val="decimal"/>
      <w:pStyle w:val="Heading2"/>
      <w:lvlText w:val="%1.%2"/>
      <w:lvlJc w:val="left"/>
      <w:pPr>
        <w:tabs>
          <w:tab w:val="num" w:pos="468"/>
        </w:tabs>
        <w:ind w:left="180" w:firstLine="0"/>
      </w:pPr>
      <w:rPr>
        <w:rFonts w:hint="default"/>
      </w:rPr>
    </w:lvl>
    <w:lvl w:ilvl="2">
      <w:start w:val="1"/>
      <w:numFmt w:val="decimal"/>
      <w:pStyle w:val="Heading3"/>
      <w:lvlText w:val="%1.%2.%3"/>
      <w:lvlJc w:val="left"/>
      <w:pPr>
        <w:tabs>
          <w:tab w:val="num" w:pos="288"/>
        </w:tabs>
        <w:ind w:left="0" w:firstLine="0"/>
      </w:pPr>
      <w:rPr>
        <w:rFonts w:hint="default"/>
      </w:rPr>
    </w:lvl>
    <w:lvl w:ilvl="3">
      <w:start w:val="1"/>
      <w:numFmt w:val="decimal"/>
      <w:pStyle w:val="Heading4"/>
      <w:lvlText w:val="%1.%2.%3.%4"/>
      <w:lvlJc w:val="left"/>
      <w:pPr>
        <w:tabs>
          <w:tab w:val="num" w:pos="288"/>
        </w:tabs>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8">
    <w:nsid w:val="7CE41C09"/>
    <w:multiLevelType w:val="hybridMultilevel"/>
    <w:tmpl w:val="D54A2378"/>
    <w:lvl w:ilvl="0" w:tplc="80606B9C">
      <w:start w:val="2"/>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1"/>
  </w:num>
  <w:num w:numId="13">
    <w:abstractNumId w:val="24"/>
  </w:num>
  <w:num w:numId="14">
    <w:abstractNumId w:val="26"/>
  </w:num>
  <w:num w:numId="15">
    <w:abstractNumId w:val="27"/>
  </w:num>
  <w:num w:numId="16">
    <w:abstractNumId w:val="21"/>
  </w:num>
  <w:num w:numId="17">
    <w:abstractNumId w:val="17"/>
  </w:num>
  <w:num w:numId="18">
    <w:abstractNumId w:val="18"/>
  </w:num>
  <w:num w:numId="19">
    <w:abstractNumId w:val="15"/>
  </w:num>
  <w:num w:numId="20">
    <w:abstractNumId w:val="14"/>
  </w:num>
  <w:num w:numId="21">
    <w:abstractNumId w:val="23"/>
  </w:num>
  <w:num w:numId="22">
    <w:abstractNumId w:val="13"/>
  </w:num>
  <w:num w:numId="23">
    <w:abstractNumId w:val="25"/>
  </w:num>
  <w:num w:numId="24">
    <w:abstractNumId w:val="19"/>
  </w:num>
  <w:num w:numId="25">
    <w:abstractNumId w:val="22"/>
  </w:num>
  <w:num w:numId="26">
    <w:abstractNumId w:val="20"/>
  </w:num>
  <w:num w:numId="27">
    <w:abstractNumId w:val="12"/>
  </w:num>
  <w:num w:numId="28">
    <w:abstractNumId w:val="28"/>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activeWritingStyle w:appName="MSWord" w:lang="en-US" w:vendorID="64" w:dllVersion="131078" w:nlCheck="1" w:checkStyle="0"/>
  <w:revisionView w:markup="0"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4DC4"/>
    <w:rsid w:val="00000749"/>
    <w:rsid w:val="00000A17"/>
    <w:rsid w:val="00002514"/>
    <w:rsid w:val="0000301D"/>
    <w:rsid w:val="00003C20"/>
    <w:rsid w:val="000054C3"/>
    <w:rsid w:val="00005D7F"/>
    <w:rsid w:val="00006B68"/>
    <w:rsid w:val="00006E42"/>
    <w:rsid w:val="0001060F"/>
    <w:rsid w:val="00010E69"/>
    <w:rsid w:val="000111A7"/>
    <w:rsid w:val="0001160C"/>
    <w:rsid w:val="00011C8E"/>
    <w:rsid w:val="000122BB"/>
    <w:rsid w:val="00012F69"/>
    <w:rsid w:val="00016700"/>
    <w:rsid w:val="00017383"/>
    <w:rsid w:val="000176E3"/>
    <w:rsid w:val="00020FFD"/>
    <w:rsid w:val="00021767"/>
    <w:rsid w:val="000217D9"/>
    <w:rsid w:val="0002199F"/>
    <w:rsid w:val="000229D8"/>
    <w:rsid w:val="00024361"/>
    <w:rsid w:val="00026150"/>
    <w:rsid w:val="00026BFB"/>
    <w:rsid w:val="000326AA"/>
    <w:rsid w:val="00033497"/>
    <w:rsid w:val="0003352C"/>
    <w:rsid w:val="000357EF"/>
    <w:rsid w:val="00035C51"/>
    <w:rsid w:val="000360B4"/>
    <w:rsid w:val="00037A27"/>
    <w:rsid w:val="00037C5D"/>
    <w:rsid w:val="00040143"/>
    <w:rsid w:val="00040664"/>
    <w:rsid w:val="00040C9F"/>
    <w:rsid w:val="0004105B"/>
    <w:rsid w:val="0004149E"/>
    <w:rsid w:val="00041778"/>
    <w:rsid w:val="000422EC"/>
    <w:rsid w:val="00042487"/>
    <w:rsid w:val="000426DB"/>
    <w:rsid w:val="000435DD"/>
    <w:rsid w:val="00046295"/>
    <w:rsid w:val="00047590"/>
    <w:rsid w:val="000477FF"/>
    <w:rsid w:val="000504D8"/>
    <w:rsid w:val="00050DE5"/>
    <w:rsid w:val="00051A6E"/>
    <w:rsid w:val="00051BC1"/>
    <w:rsid w:val="000524BB"/>
    <w:rsid w:val="00053B77"/>
    <w:rsid w:val="00054D1E"/>
    <w:rsid w:val="00054E29"/>
    <w:rsid w:val="000551D9"/>
    <w:rsid w:val="00056099"/>
    <w:rsid w:val="00056B25"/>
    <w:rsid w:val="000574B3"/>
    <w:rsid w:val="00060972"/>
    <w:rsid w:val="000617F6"/>
    <w:rsid w:val="00061B0C"/>
    <w:rsid w:val="00062778"/>
    <w:rsid w:val="00063F12"/>
    <w:rsid w:val="00064EF8"/>
    <w:rsid w:val="0006661D"/>
    <w:rsid w:val="00067B39"/>
    <w:rsid w:val="0007006A"/>
    <w:rsid w:val="00070BED"/>
    <w:rsid w:val="00071016"/>
    <w:rsid w:val="0007157F"/>
    <w:rsid w:val="000721AB"/>
    <w:rsid w:val="00073CBB"/>
    <w:rsid w:val="00074277"/>
    <w:rsid w:val="00074A58"/>
    <w:rsid w:val="00077B4A"/>
    <w:rsid w:val="00080505"/>
    <w:rsid w:val="0008103E"/>
    <w:rsid w:val="00081CAF"/>
    <w:rsid w:val="00082405"/>
    <w:rsid w:val="00082B36"/>
    <w:rsid w:val="000846D7"/>
    <w:rsid w:val="00085276"/>
    <w:rsid w:val="00085F1F"/>
    <w:rsid w:val="0008635C"/>
    <w:rsid w:val="0008643C"/>
    <w:rsid w:val="00086B80"/>
    <w:rsid w:val="000906CD"/>
    <w:rsid w:val="00090DF5"/>
    <w:rsid w:val="00092322"/>
    <w:rsid w:val="00096893"/>
    <w:rsid w:val="000A0615"/>
    <w:rsid w:val="000A1222"/>
    <w:rsid w:val="000A146C"/>
    <w:rsid w:val="000A1C21"/>
    <w:rsid w:val="000A20EC"/>
    <w:rsid w:val="000A2A69"/>
    <w:rsid w:val="000A2AD3"/>
    <w:rsid w:val="000A3DD7"/>
    <w:rsid w:val="000A4B7F"/>
    <w:rsid w:val="000A60E2"/>
    <w:rsid w:val="000A6646"/>
    <w:rsid w:val="000A7695"/>
    <w:rsid w:val="000A77ED"/>
    <w:rsid w:val="000B14E1"/>
    <w:rsid w:val="000B1730"/>
    <w:rsid w:val="000B17C9"/>
    <w:rsid w:val="000B25F4"/>
    <w:rsid w:val="000B51A2"/>
    <w:rsid w:val="000B5A7B"/>
    <w:rsid w:val="000B5D21"/>
    <w:rsid w:val="000B5DCD"/>
    <w:rsid w:val="000B75DD"/>
    <w:rsid w:val="000B7EC4"/>
    <w:rsid w:val="000C0BD2"/>
    <w:rsid w:val="000C0D50"/>
    <w:rsid w:val="000C0DF7"/>
    <w:rsid w:val="000C11DD"/>
    <w:rsid w:val="000C1798"/>
    <w:rsid w:val="000C363C"/>
    <w:rsid w:val="000C4999"/>
    <w:rsid w:val="000C4D50"/>
    <w:rsid w:val="000C4ED2"/>
    <w:rsid w:val="000C52BD"/>
    <w:rsid w:val="000C6D29"/>
    <w:rsid w:val="000C7AC2"/>
    <w:rsid w:val="000C7F72"/>
    <w:rsid w:val="000D14B2"/>
    <w:rsid w:val="000D237E"/>
    <w:rsid w:val="000D2458"/>
    <w:rsid w:val="000D2CCA"/>
    <w:rsid w:val="000D437C"/>
    <w:rsid w:val="000D4F0E"/>
    <w:rsid w:val="000D7191"/>
    <w:rsid w:val="000D7575"/>
    <w:rsid w:val="000D7893"/>
    <w:rsid w:val="000E1993"/>
    <w:rsid w:val="000E1A6F"/>
    <w:rsid w:val="000E1A70"/>
    <w:rsid w:val="000E38D7"/>
    <w:rsid w:val="000E3BF1"/>
    <w:rsid w:val="000E4AF2"/>
    <w:rsid w:val="000E5437"/>
    <w:rsid w:val="000E6048"/>
    <w:rsid w:val="000E6054"/>
    <w:rsid w:val="000E7F02"/>
    <w:rsid w:val="000F1E2D"/>
    <w:rsid w:val="000F216E"/>
    <w:rsid w:val="000F23B1"/>
    <w:rsid w:val="000F2C9B"/>
    <w:rsid w:val="000F45E1"/>
    <w:rsid w:val="000F54D8"/>
    <w:rsid w:val="001017DA"/>
    <w:rsid w:val="00101D69"/>
    <w:rsid w:val="00101FEC"/>
    <w:rsid w:val="00102424"/>
    <w:rsid w:val="00102821"/>
    <w:rsid w:val="00102B9E"/>
    <w:rsid w:val="00102F56"/>
    <w:rsid w:val="001048A5"/>
    <w:rsid w:val="0010570A"/>
    <w:rsid w:val="00105CA7"/>
    <w:rsid w:val="00106921"/>
    <w:rsid w:val="00106BB8"/>
    <w:rsid w:val="00106EBB"/>
    <w:rsid w:val="001077F4"/>
    <w:rsid w:val="001101EF"/>
    <w:rsid w:val="00111BCE"/>
    <w:rsid w:val="0011336A"/>
    <w:rsid w:val="00113BE8"/>
    <w:rsid w:val="001143B0"/>
    <w:rsid w:val="0011636C"/>
    <w:rsid w:val="00116C10"/>
    <w:rsid w:val="001171FA"/>
    <w:rsid w:val="001173C5"/>
    <w:rsid w:val="00117B2C"/>
    <w:rsid w:val="00117C90"/>
    <w:rsid w:val="00117DB8"/>
    <w:rsid w:val="00120F73"/>
    <w:rsid w:val="00121761"/>
    <w:rsid w:val="00122430"/>
    <w:rsid w:val="00122E1D"/>
    <w:rsid w:val="00122F30"/>
    <w:rsid w:val="00123303"/>
    <w:rsid w:val="00124CC2"/>
    <w:rsid w:val="00124DFF"/>
    <w:rsid w:val="0012533C"/>
    <w:rsid w:val="00125813"/>
    <w:rsid w:val="0012599D"/>
    <w:rsid w:val="0012612C"/>
    <w:rsid w:val="001277D8"/>
    <w:rsid w:val="00127CB0"/>
    <w:rsid w:val="001311F0"/>
    <w:rsid w:val="00132286"/>
    <w:rsid w:val="001324A2"/>
    <w:rsid w:val="001324E5"/>
    <w:rsid w:val="00133645"/>
    <w:rsid w:val="00134282"/>
    <w:rsid w:val="00134A0C"/>
    <w:rsid w:val="00134B56"/>
    <w:rsid w:val="00135D1F"/>
    <w:rsid w:val="0013633F"/>
    <w:rsid w:val="00140D5E"/>
    <w:rsid w:val="00141320"/>
    <w:rsid w:val="00141773"/>
    <w:rsid w:val="00141B3A"/>
    <w:rsid w:val="001423E1"/>
    <w:rsid w:val="00142769"/>
    <w:rsid w:val="00143BF4"/>
    <w:rsid w:val="001440F8"/>
    <w:rsid w:val="00144F1C"/>
    <w:rsid w:val="001459EC"/>
    <w:rsid w:val="00145C48"/>
    <w:rsid w:val="00146359"/>
    <w:rsid w:val="001464D3"/>
    <w:rsid w:val="001467DC"/>
    <w:rsid w:val="00146C7B"/>
    <w:rsid w:val="00147A8E"/>
    <w:rsid w:val="00151A79"/>
    <w:rsid w:val="00152334"/>
    <w:rsid w:val="00152B8D"/>
    <w:rsid w:val="00152D7A"/>
    <w:rsid w:val="00153054"/>
    <w:rsid w:val="0015342F"/>
    <w:rsid w:val="001538FD"/>
    <w:rsid w:val="0015471B"/>
    <w:rsid w:val="00154B1D"/>
    <w:rsid w:val="00155A1F"/>
    <w:rsid w:val="001567CD"/>
    <w:rsid w:val="001578F9"/>
    <w:rsid w:val="00157985"/>
    <w:rsid w:val="00162975"/>
    <w:rsid w:val="001638DF"/>
    <w:rsid w:val="00163A48"/>
    <w:rsid w:val="00163B23"/>
    <w:rsid w:val="001651B4"/>
    <w:rsid w:val="001653FF"/>
    <w:rsid w:val="00165921"/>
    <w:rsid w:val="00166D21"/>
    <w:rsid w:val="00166F60"/>
    <w:rsid w:val="00167744"/>
    <w:rsid w:val="001721D6"/>
    <w:rsid w:val="00172650"/>
    <w:rsid w:val="00172A38"/>
    <w:rsid w:val="0017392F"/>
    <w:rsid w:val="00176C44"/>
    <w:rsid w:val="00176DD2"/>
    <w:rsid w:val="0017750C"/>
    <w:rsid w:val="0018124A"/>
    <w:rsid w:val="00181902"/>
    <w:rsid w:val="00182468"/>
    <w:rsid w:val="00183AC6"/>
    <w:rsid w:val="001856BF"/>
    <w:rsid w:val="0018620F"/>
    <w:rsid w:val="00186298"/>
    <w:rsid w:val="001866FF"/>
    <w:rsid w:val="00187251"/>
    <w:rsid w:val="00190A57"/>
    <w:rsid w:val="00191089"/>
    <w:rsid w:val="001913E6"/>
    <w:rsid w:val="001916E0"/>
    <w:rsid w:val="001928C8"/>
    <w:rsid w:val="001940F0"/>
    <w:rsid w:val="00195D86"/>
    <w:rsid w:val="00196357"/>
    <w:rsid w:val="00196B3E"/>
    <w:rsid w:val="001A0743"/>
    <w:rsid w:val="001A2B0A"/>
    <w:rsid w:val="001A2F9D"/>
    <w:rsid w:val="001A3341"/>
    <w:rsid w:val="001A445B"/>
    <w:rsid w:val="001A51F5"/>
    <w:rsid w:val="001A55A2"/>
    <w:rsid w:val="001A5C0F"/>
    <w:rsid w:val="001A6B7C"/>
    <w:rsid w:val="001A6C3E"/>
    <w:rsid w:val="001A6CEE"/>
    <w:rsid w:val="001A716F"/>
    <w:rsid w:val="001A7903"/>
    <w:rsid w:val="001B02C4"/>
    <w:rsid w:val="001B0AE0"/>
    <w:rsid w:val="001B13F4"/>
    <w:rsid w:val="001B15C0"/>
    <w:rsid w:val="001B2550"/>
    <w:rsid w:val="001B5CD5"/>
    <w:rsid w:val="001B60EF"/>
    <w:rsid w:val="001B6575"/>
    <w:rsid w:val="001B762F"/>
    <w:rsid w:val="001C0803"/>
    <w:rsid w:val="001C1FF0"/>
    <w:rsid w:val="001C23B2"/>
    <w:rsid w:val="001C2832"/>
    <w:rsid w:val="001C544B"/>
    <w:rsid w:val="001C5DF8"/>
    <w:rsid w:val="001C67C7"/>
    <w:rsid w:val="001C68F4"/>
    <w:rsid w:val="001D0C3F"/>
    <w:rsid w:val="001D0C43"/>
    <w:rsid w:val="001D2B66"/>
    <w:rsid w:val="001D3990"/>
    <w:rsid w:val="001D4722"/>
    <w:rsid w:val="001D585B"/>
    <w:rsid w:val="001D5C0E"/>
    <w:rsid w:val="001D5DBD"/>
    <w:rsid w:val="001D6BB7"/>
    <w:rsid w:val="001D7A5F"/>
    <w:rsid w:val="001D7DC6"/>
    <w:rsid w:val="001E0275"/>
    <w:rsid w:val="001E0CE8"/>
    <w:rsid w:val="001E26FE"/>
    <w:rsid w:val="001E27E1"/>
    <w:rsid w:val="001E30AC"/>
    <w:rsid w:val="001E3184"/>
    <w:rsid w:val="001E3EE4"/>
    <w:rsid w:val="001E423B"/>
    <w:rsid w:val="001E4F78"/>
    <w:rsid w:val="001E5F96"/>
    <w:rsid w:val="001E620C"/>
    <w:rsid w:val="001E654F"/>
    <w:rsid w:val="001E7328"/>
    <w:rsid w:val="001E7677"/>
    <w:rsid w:val="001E78B2"/>
    <w:rsid w:val="001F0311"/>
    <w:rsid w:val="001F0DDF"/>
    <w:rsid w:val="001F1E6C"/>
    <w:rsid w:val="001F23A0"/>
    <w:rsid w:val="001F23BE"/>
    <w:rsid w:val="001F2534"/>
    <w:rsid w:val="001F3254"/>
    <w:rsid w:val="001F331A"/>
    <w:rsid w:val="001F404D"/>
    <w:rsid w:val="001F5439"/>
    <w:rsid w:val="001F6476"/>
    <w:rsid w:val="001F7C3A"/>
    <w:rsid w:val="0020059C"/>
    <w:rsid w:val="0020080A"/>
    <w:rsid w:val="00203453"/>
    <w:rsid w:val="0020450F"/>
    <w:rsid w:val="002050FC"/>
    <w:rsid w:val="002055E0"/>
    <w:rsid w:val="00205F9A"/>
    <w:rsid w:val="00206C66"/>
    <w:rsid w:val="002073AB"/>
    <w:rsid w:val="00207731"/>
    <w:rsid w:val="00210491"/>
    <w:rsid w:val="00210668"/>
    <w:rsid w:val="00210947"/>
    <w:rsid w:val="00210D0A"/>
    <w:rsid w:val="00211168"/>
    <w:rsid w:val="002135E9"/>
    <w:rsid w:val="00214A19"/>
    <w:rsid w:val="002162BE"/>
    <w:rsid w:val="002171A4"/>
    <w:rsid w:val="00220C5A"/>
    <w:rsid w:val="00221C16"/>
    <w:rsid w:val="00222AA5"/>
    <w:rsid w:val="00222F1F"/>
    <w:rsid w:val="002233B1"/>
    <w:rsid w:val="002234F9"/>
    <w:rsid w:val="00223606"/>
    <w:rsid w:val="002239A5"/>
    <w:rsid w:val="00224566"/>
    <w:rsid w:val="0022460C"/>
    <w:rsid w:val="002274DD"/>
    <w:rsid w:val="00230514"/>
    <w:rsid w:val="00230FE4"/>
    <w:rsid w:val="00233952"/>
    <w:rsid w:val="00235528"/>
    <w:rsid w:val="00235567"/>
    <w:rsid w:val="00237F3F"/>
    <w:rsid w:val="00241839"/>
    <w:rsid w:val="0024184C"/>
    <w:rsid w:val="00242ABF"/>
    <w:rsid w:val="00242B44"/>
    <w:rsid w:val="0024309E"/>
    <w:rsid w:val="0024436E"/>
    <w:rsid w:val="00244B97"/>
    <w:rsid w:val="002452B3"/>
    <w:rsid w:val="00245639"/>
    <w:rsid w:val="00246043"/>
    <w:rsid w:val="00247533"/>
    <w:rsid w:val="0025022B"/>
    <w:rsid w:val="00251F7F"/>
    <w:rsid w:val="00252AD8"/>
    <w:rsid w:val="002530B0"/>
    <w:rsid w:val="00253AB9"/>
    <w:rsid w:val="00253B47"/>
    <w:rsid w:val="0025503E"/>
    <w:rsid w:val="002550BB"/>
    <w:rsid w:val="00256118"/>
    <w:rsid w:val="00256859"/>
    <w:rsid w:val="00257DFA"/>
    <w:rsid w:val="00257EB3"/>
    <w:rsid w:val="0026032B"/>
    <w:rsid w:val="0026126E"/>
    <w:rsid w:val="002613E7"/>
    <w:rsid w:val="00261943"/>
    <w:rsid w:val="00262343"/>
    <w:rsid w:val="00262A0C"/>
    <w:rsid w:val="00263934"/>
    <w:rsid w:val="002648CB"/>
    <w:rsid w:val="00264B5B"/>
    <w:rsid w:val="00265574"/>
    <w:rsid w:val="00265AC4"/>
    <w:rsid w:val="00265BDE"/>
    <w:rsid w:val="00266401"/>
    <w:rsid w:val="00266F92"/>
    <w:rsid w:val="0026759F"/>
    <w:rsid w:val="002716C6"/>
    <w:rsid w:val="002719B2"/>
    <w:rsid w:val="00271A5E"/>
    <w:rsid w:val="00271DBE"/>
    <w:rsid w:val="002727D8"/>
    <w:rsid w:val="002729E3"/>
    <w:rsid w:val="00273FB3"/>
    <w:rsid w:val="002740DE"/>
    <w:rsid w:val="0027440F"/>
    <w:rsid w:val="00274B35"/>
    <w:rsid w:val="00274DF2"/>
    <w:rsid w:val="00275284"/>
    <w:rsid w:val="00275B38"/>
    <w:rsid w:val="00275F90"/>
    <w:rsid w:val="00276CF1"/>
    <w:rsid w:val="00277EFF"/>
    <w:rsid w:val="00282AED"/>
    <w:rsid w:val="00291411"/>
    <w:rsid w:val="0029145B"/>
    <w:rsid w:val="00292728"/>
    <w:rsid w:val="00292EA0"/>
    <w:rsid w:val="002933B1"/>
    <w:rsid w:val="00295477"/>
    <w:rsid w:val="002957BA"/>
    <w:rsid w:val="00295C69"/>
    <w:rsid w:val="0029669A"/>
    <w:rsid w:val="0029785D"/>
    <w:rsid w:val="002A028D"/>
    <w:rsid w:val="002A0E8B"/>
    <w:rsid w:val="002A2E25"/>
    <w:rsid w:val="002A3104"/>
    <w:rsid w:val="002A40F5"/>
    <w:rsid w:val="002A51E2"/>
    <w:rsid w:val="002A52E3"/>
    <w:rsid w:val="002A52FE"/>
    <w:rsid w:val="002A54E5"/>
    <w:rsid w:val="002A5C6B"/>
    <w:rsid w:val="002B06C3"/>
    <w:rsid w:val="002B1A84"/>
    <w:rsid w:val="002B2924"/>
    <w:rsid w:val="002B3834"/>
    <w:rsid w:val="002B4A3A"/>
    <w:rsid w:val="002B4B7F"/>
    <w:rsid w:val="002B4F7A"/>
    <w:rsid w:val="002B5900"/>
    <w:rsid w:val="002B5B09"/>
    <w:rsid w:val="002B5C7E"/>
    <w:rsid w:val="002B6CDF"/>
    <w:rsid w:val="002B701B"/>
    <w:rsid w:val="002B75E5"/>
    <w:rsid w:val="002B787D"/>
    <w:rsid w:val="002B797D"/>
    <w:rsid w:val="002B7CF2"/>
    <w:rsid w:val="002B7D06"/>
    <w:rsid w:val="002C0F55"/>
    <w:rsid w:val="002C1DF3"/>
    <w:rsid w:val="002C2ADB"/>
    <w:rsid w:val="002C2CCF"/>
    <w:rsid w:val="002C360C"/>
    <w:rsid w:val="002C3E54"/>
    <w:rsid w:val="002C4F9D"/>
    <w:rsid w:val="002C6808"/>
    <w:rsid w:val="002C688E"/>
    <w:rsid w:val="002C6EAD"/>
    <w:rsid w:val="002C6F23"/>
    <w:rsid w:val="002D05FD"/>
    <w:rsid w:val="002D0888"/>
    <w:rsid w:val="002D14A2"/>
    <w:rsid w:val="002D2F3C"/>
    <w:rsid w:val="002D36D5"/>
    <w:rsid w:val="002D379A"/>
    <w:rsid w:val="002D38C4"/>
    <w:rsid w:val="002D3BF0"/>
    <w:rsid w:val="002D4616"/>
    <w:rsid w:val="002D5229"/>
    <w:rsid w:val="002D6FC3"/>
    <w:rsid w:val="002E0586"/>
    <w:rsid w:val="002E246F"/>
    <w:rsid w:val="002E2E90"/>
    <w:rsid w:val="002E2F2B"/>
    <w:rsid w:val="002E553E"/>
    <w:rsid w:val="002E5CB5"/>
    <w:rsid w:val="002E6CB8"/>
    <w:rsid w:val="002E7C34"/>
    <w:rsid w:val="002F03CD"/>
    <w:rsid w:val="002F2A1B"/>
    <w:rsid w:val="002F36E5"/>
    <w:rsid w:val="002F3826"/>
    <w:rsid w:val="002F3F98"/>
    <w:rsid w:val="002F4967"/>
    <w:rsid w:val="002F4BFA"/>
    <w:rsid w:val="002F6A0B"/>
    <w:rsid w:val="00300FAC"/>
    <w:rsid w:val="00301FBF"/>
    <w:rsid w:val="00304457"/>
    <w:rsid w:val="0030484D"/>
    <w:rsid w:val="00305517"/>
    <w:rsid w:val="003055B5"/>
    <w:rsid w:val="003057E2"/>
    <w:rsid w:val="00307633"/>
    <w:rsid w:val="00310F5F"/>
    <w:rsid w:val="00311883"/>
    <w:rsid w:val="00312387"/>
    <w:rsid w:val="0031366B"/>
    <w:rsid w:val="00313CEB"/>
    <w:rsid w:val="00314798"/>
    <w:rsid w:val="00314BD1"/>
    <w:rsid w:val="00315637"/>
    <w:rsid w:val="0031589B"/>
    <w:rsid w:val="00315CE6"/>
    <w:rsid w:val="00317657"/>
    <w:rsid w:val="00320691"/>
    <w:rsid w:val="00322EEB"/>
    <w:rsid w:val="003235F0"/>
    <w:rsid w:val="00324350"/>
    <w:rsid w:val="00324907"/>
    <w:rsid w:val="00325DD0"/>
    <w:rsid w:val="0032620E"/>
    <w:rsid w:val="00326944"/>
    <w:rsid w:val="00326D2D"/>
    <w:rsid w:val="003271AB"/>
    <w:rsid w:val="003272E7"/>
    <w:rsid w:val="0032765B"/>
    <w:rsid w:val="00327806"/>
    <w:rsid w:val="003312CC"/>
    <w:rsid w:val="00331C8A"/>
    <w:rsid w:val="00332AE9"/>
    <w:rsid w:val="00332C2C"/>
    <w:rsid w:val="00332E46"/>
    <w:rsid w:val="00333BA8"/>
    <w:rsid w:val="00333BAC"/>
    <w:rsid w:val="00333D7D"/>
    <w:rsid w:val="00334B26"/>
    <w:rsid w:val="00334C73"/>
    <w:rsid w:val="00337280"/>
    <w:rsid w:val="00337536"/>
    <w:rsid w:val="00341572"/>
    <w:rsid w:val="00341E1C"/>
    <w:rsid w:val="00342434"/>
    <w:rsid w:val="00343397"/>
    <w:rsid w:val="00343E2D"/>
    <w:rsid w:val="00344026"/>
    <w:rsid w:val="003453EA"/>
    <w:rsid w:val="00345871"/>
    <w:rsid w:val="00345A23"/>
    <w:rsid w:val="00350B5C"/>
    <w:rsid w:val="00350E10"/>
    <w:rsid w:val="00351820"/>
    <w:rsid w:val="00353587"/>
    <w:rsid w:val="003536FE"/>
    <w:rsid w:val="003538AA"/>
    <w:rsid w:val="00354165"/>
    <w:rsid w:val="00354B57"/>
    <w:rsid w:val="00355511"/>
    <w:rsid w:val="00356C7B"/>
    <w:rsid w:val="00357B2C"/>
    <w:rsid w:val="0036152B"/>
    <w:rsid w:val="00361A2C"/>
    <w:rsid w:val="003626BA"/>
    <w:rsid w:val="00362A8F"/>
    <w:rsid w:val="00362E6B"/>
    <w:rsid w:val="003635F8"/>
    <w:rsid w:val="00363714"/>
    <w:rsid w:val="00363918"/>
    <w:rsid w:val="0036393D"/>
    <w:rsid w:val="00365677"/>
    <w:rsid w:val="0036652F"/>
    <w:rsid w:val="00367120"/>
    <w:rsid w:val="003677DD"/>
    <w:rsid w:val="00367FE1"/>
    <w:rsid w:val="00370F2F"/>
    <w:rsid w:val="003734D2"/>
    <w:rsid w:val="00373541"/>
    <w:rsid w:val="00373D20"/>
    <w:rsid w:val="00374D52"/>
    <w:rsid w:val="00377504"/>
    <w:rsid w:val="00380C75"/>
    <w:rsid w:val="00381866"/>
    <w:rsid w:val="00382EA6"/>
    <w:rsid w:val="00383F5C"/>
    <w:rsid w:val="00384142"/>
    <w:rsid w:val="00385299"/>
    <w:rsid w:val="003861C4"/>
    <w:rsid w:val="00387E96"/>
    <w:rsid w:val="00390C92"/>
    <w:rsid w:val="003918F3"/>
    <w:rsid w:val="00394F1A"/>
    <w:rsid w:val="00395912"/>
    <w:rsid w:val="00395BFD"/>
    <w:rsid w:val="00396613"/>
    <w:rsid w:val="003A1568"/>
    <w:rsid w:val="003A1818"/>
    <w:rsid w:val="003A20B2"/>
    <w:rsid w:val="003A2399"/>
    <w:rsid w:val="003A337F"/>
    <w:rsid w:val="003A415D"/>
    <w:rsid w:val="003A428F"/>
    <w:rsid w:val="003A4903"/>
    <w:rsid w:val="003A50AB"/>
    <w:rsid w:val="003A5361"/>
    <w:rsid w:val="003A609C"/>
    <w:rsid w:val="003A62F9"/>
    <w:rsid w:val="003A6C0C"/>
    <w:rsid w:val="003A726F"/>
    <w:rsid w:val="003A736F"/>
    <w:rsid w:val="003A7F9D"/>
    <w:rsid w:val="003B0F93"/>
    <w:rsid w:val="003B1692"/>
    <w:rsid w:val="003B1711"/>
    <w:rsid w:val="003B27AF"/>
    <w:rsid w:val="003B2EC5"/>
    <w:rsid w:val="003B32BC"/>
    <w:rsid w:val="003B3D9E"/>
    <w:rsid w:val="003B5B59"/>
    <w:rsid w:val="003B6057"/>
    <w:rsid w:val="003B691F"/>
    <w:rsid w:val="003B69FC"/>
    <w:rsid w:val="003B6B01"/>
    <w:rsid w:val="003B6E09"/>
    <w:rsid w:val="003B719C"/>
    <w:rsid w:val="003C1076"/>
    <w:rsid w:val="003C113B"/>
    <w:rsid w:val="003C1B96"/>
    <w:rsid w:val="003C2E3A"/>
    <w:rsid w:val="003C3F82"/>
    <w:rsid w:val="003C4171"/>
    <w:rsid w:val="003C5D48"/>
    <w:rsid w:val="003C648C"/>
    <w:rsid w:val="003C6638"/>
    <w:rsid w:val="003C6A6C"/>
    <w:rsid w:val="003C765E"/>
    <w:rsid w:val="003D0EB5"/>
    <w:rsid w:val="003D1A11"/>
    <w:rsid w:val="003D1BCC"/>
    <w:rsid w:val="003D1DE8"/>
    <w:rsid w:val="003D21B3"/>
    <w:rsid w:val="003D3EF7"/>
    <w:rsid w:val="003D3FD9"/>
    <w:rsid w:val="003D44F7"/>
    <w:rsid w:val="003D64E6"/>
    <w:rsid w:val="003D74F7"/>
    <w:rsid w:val="003E1442"/>
    <w:rsid w:val="003E1960"/>
    <w:rsid w:val="003E1D5F"/>
    <w:rsid w:val="003E2A14"/>
    <w:rsid w:val="003E30FA"/>
    <w:rsid w:val="003E3C0C"/>
    <w:rsid w:val="003E3DE4"/>
    <w:rsid w:val="003E435D"/>
    <w:rsid w:val="003E453C"/>
    <w:rsid w:val="003E4595"/>
    <w:rsid w:val="003E45B9"/>
    <w:rsid w:val="003E4707"/>
    <w:rsid w:val="003E4F1D"/>
    <w:rsid w:val="003E4F65"/>
    <w:rsid w:val="003E5E22"/>
    <w:rsid w:val="003E6F2E"/>
    <w:rsid w:val="003E7072"/>
    <w:rsid w:val="003E7297"/>
    <w:rsid w:val="003E7D6A"/>
    <w:rsid w:val="003F0E7C"/>
    <w:rsid w:val="003F1681"/>
    <w:rsid w:val="003F1FF8"/>
    <w:rsid w:val="003F2255"/>
    <w:rsid w:val="003F2375"/>
    <w:rsid w:val="003F3790"/>
    <w:rsid w:val="003F43FE"/>
    <w:rsid w:val="003F5BC4"/>
    <w:rsid w:val="003F66D9"/>
    <w:rsid w:val="004019E7"/>
    <w:rsid w:val="00402575"/>
    <w:rsid w:val="00402D2D"/>
    <w:rsid w:val="00403567"/>
    <w:rsid w:val="0040420E"/>
    <w:rsid w:val="0040556D"/>
    <w:rsid w:val="004056AD"/>
    <w:rsid w:val="004057EC"/>
    <w:rsid w:val="00405812"/>
    <w:rsid w:val="00406408"/>
    <w:rsid w:val="00410618"/>
    <w:rsid w:val="00410CBB"/>
    <w:rsid w:val="00411120"/>
    <w:rsid w:val="004136FE"/>
    <w:rsid w:val="00413B79"/>
    <w:rsid w:val="00416A98"/>
    <w:rsid w:val="00417162"/>
    <w:rsid w:val="00422592"/>
    <w:rsid w:val="004226D1"/>
    <w:rsid w:val="0042273D"/>
    <w:rsid w:val="0042539E"/>
    <w:rsid w:val="00425555"/>
    <w:rsid w:val="0042787C"/>
    <w:rsid w:val="00433538"/>
    <w:rsid w:val="00433B53"/>
    <w:rsid w:val="00434932"/>
    <w:rsid w:val="004367D6"/>
    <w:rsid w:val="004374CD"/>
    <w:rsid w:val="00437846"/>
    <w:rsid w:val="00440160"/>
    <w:rsid w:val="00440404"/>
    <w:rsid w:val="0044082A"/>
    <w:rsid w:val="00440BA3"/>
    <w:rsid w:val="00441289"/>
    <w:rsid w:val="004435E9"/>
    <w:rsid w:val="00444134"/>
    <w:rsid w:val="004443EE"/>
    <w:rsid w:val="00445BC6"/>
    <w:rsid w:val="00445E62"/>
    <w:rsid w:val="00445F38"/>
    <w:rsid w:val="00446F24"/>
    <w:rsid w:val="00447514"/>
    <w:rsid w:val="00451446"/>
    <w:rsid w:val="004524BF"/>
    <w:rsid w:val="00453033"/>
    <w:rsid w:val="004532A2"/>
    <w:rsid w:val="00453F21"/>
    <w:rsid w:val="00453F32"/>
    <w:rsid w:val="00455B1B"/>
    <w:rsid w:val="00457974"/>
    <w:rsid w:val="004604BE"/>
    <w:rsid w:val="004613AF"/>
    <w:rsid w:val="00461771"/>
    <w:rsid w:val="004626F9"/>
    <w:rsid w:val="00462D9F"/>
    <w:rsid w:val="0046359F"/>
    <w:rsid w:val="00463A8D"/>
    <w:rsid w:val="00464EE9"/>
    <w:rsid w:val="00466C48"/>
    <w:rsid w:val="00470418"/>
    <w:rsid w:val="00471F42"/>
    <w:rsid w:val="004720A4"/>
    <w:rsid w:val="004725AC"/>
    <w:rsid w:val="00474E52"/>
    <w:rsid w:val="0047609C"/>
    <w:rsid w:val="004760EF"/>
    <w:rsid w:val="004773D1"/>
    <w:rsid w:val="00477423"/>
    <w:rsid w:val="00480014"/>
    <w:rsid w:val="00482052"/>
    <w:rsid w:val="004827E5"/>
    <w:rsid w:val="00482B6C"/>
    <w:rsid w:val="00483050"/>
    <w:rsid w:val="00483EEC"/>
    <w:rsid w:val="00484DF8"/>
    <w:rsid w:val="00485E55"/>
    <w:rsid w:val="00490338"/>
    <w:rsid w:val="004925C7"/>
    <w:rsid w:val="00492FAD"/>
    <w:rsid w:val="00493B0B"/>
    <w:rsid w:val="00494269"/>
    <w:rsid w:val="004950AA"/>
    <w:rsid w:val="00496165"/>
    <w:rsid w:val="004963C3"/>
    <w:rsid w:val="00496D76"/>
    <w:rsid w:val="00497A09"/>
    <w:rsid w:val="004A1ED8"/>
    <w:rsid w:val="004A21FB"/>
    <w:rsid w:val="004A2335"/>
    <w:rsid w:val="004A3573"/>
    <w:rsid w:val="004A3964"/>
    <w:rsid w:val="004A5179"/>
    <w:rsid w:val="004A569A"/>
    <w:rsid w:val="004A7231"/>
    <w:rsid w:val="004B0E9E"/>
    <w:rsid w:val="004B26FD"/>
    <w:rsid w:val="004B396B"/>
    <w:rsid w:val="004B5EE8"/>
    <w:rsid w:val="004B6273"/>
    <w:rsid w:val="004B64E9"/>
    <w:rsid w:val="004B6DCD"/>
    <w:rsid w:val="004B7119"/>
    <w:rsid w:val="004C0111"/>
    <w:rsid w:val="004C1737"/>
    <w:rsid w:val="004C24A9"/>
    <w:rsid w:val="004C4E7B"/>
    <w:rsid w:val="004C564F"/>
    <w:rsid w:val="004C63B2"/>
    <w:rsid w:val="004C6B46"/>
    <w:rsid w:val="004C799B"/>
    <w:rsid w:val="004D0329"/>
    <w:rsid w:val="004D0546"/>
    <w:rsid w:val="004D0E5F"/>
    <w:rsid w:val="004D1309"/>
    <w:rsid w:val="004D2FAB"/>
    <w:rsid w:val="004D51DC"/>
    <w:rsid w:val="004D5D66"/>
    <w:rsid w:val="004D64F3"/>
    <w:rsid w:val="004D652B"/>
    <w:rsid w:val="004D7C62"/>
    <w:rsid w:val="004E0535"/>
    <w:rsid w:val="004E0EE3"/>
    <w:rsid w:val="004E0F21"/>
    <w:rsid w:val="004E1672"/>
    <w:rsid w:val="004E2582"/>
    <w:rsid w:val="004E33E6"/>
    <w:rsid w:val="004E4107"/>
    <w:rsid w:val="004E4436"/>
    <w:rsid w:val="004E4801"/>
    <w:rsid w:val="004E5269"/>
    <w:rsid w:val="004E57CF"/>
    <w:rsid w:val="004E74FB"/>
    <w:rsid w:val="004E7F67"/>
    <w:rsid w:val="004F164C"/>
    <w:rsid w:val="004F27CA"/>
    <w:rsid w:val="004F311B"/>
    <w:rsid w:val="004F32E1"/>
    <w:rsid w:val="004F365A"/>
    <w:rsid w:val="004F3F2C"/>
    <w:rsid w:val="004F4220"/>
    <w:rsid w:val="004F4ABE"/>
    <w:rsid w:val="004F5510"/>
    <w:rsid w:val="004F571A"/>
    <w:rsid w:val="004F5757"/>
    <w:rsid w:val="004F747D"/>
    <w:rsid w:val="004F7A91"/>
    <w:rsid w:val="00500A66"/>
    <w:rsid w:val="00500AF4"/>
    <w:rsid w:val="0050118D"/>
    <w:rsid w:val="00504A6A"/>
    <w:rsid w:val="0050587A"/>
    <w:rsid w:val="00505D1D"/>
    <w:rsid w:val="005074F6"/>
    <w:rsid w:val="0051046A"/>
    <w:rsid w:val="00511D22"/>
    <w:rsid w:val="005125B2"/>
    <w:rsid w:val="00512AB6"/>
    <w:rsid w:val="00512C6C"/>
    <w:rsid w:val="00512C78"/>
    <w:rsid w:val="00513585"/>
    <w:rsid w:val="0051480D"/>
    <w:rsid w:val="005151AD"/>
    <w:rsid w:val="00515534"/>
    <w:rsid w:val="0051635F"/>
    <w:rsid w:val="005164FE"/>
    <w:rsid w:val="00516C8A"/>
    <w:rsid w:val="005176C0"/>
    <w:rsid w:val="00517B64"/>
    <w:rsid w:val="00520131"/>
    <w:rsid w:val="00520454"/>
    <w:rsid w:val="005209EF"/>
    <w:rsid w:val="00521A54"/>
    <w:rsid w:val="00522027"/>
    <w:rsid w:val="00524ED3"/>
    <w:rsid w:val="005254CF"/>
    <w:rsid w:val="00525883"/>
    <w:rsid w:val="00526B6F"/>
    <w:rsid w:val="00527A2B"/>
    <w:rsid w:val="005319B6"/>
    <w:rsid w:val="0053225F"/>
    <w:rsid w:val="00532705"/>
    <w:rsid w:val="00532F7C"/>
    <w:rsid w:val="00533C88"/>
    <w:rsid w:val="00535824"/>
    <w:rsid w:val="00535A56"/>
    <w:rsid w:val="00535E56"/>
    <w:rsid w:val="00536E60"/>
    <w:rsid w:val="005371FE"/>
    <w:rsid w:val="00540633"/>
    <w:rsid w:val="00541CA9"/>
    <w:rsid w:val="005423F9"/>
    <w:rsid w:val="005424E8"/>
    <w:rsid w:val="005432BF"/>
    <w:rsid w:val="0054333E"/>
    <w:rsid w:val="005434A3"/>
    <w:rsid w:val="0054360B"/>
    <w:rsid w:val="005440ED"/>
    <w:rsid w:val="00544B00"/>
    <w:rsid w:val="00545016"/>
    <w:rsid w:val="005477B0"/>
    <w:rsid w:val="00553559"/>
    <w:rsid w:val="005537AD"/>
    <w:rsid w:val="005542CE"/>
    <w:rsid w:val="005550F1"/>
    <w:rsid w:val="005564D7"/>
    <w:rsid w:val="00556811"/>
    <w:rsid w:val="0055799B"/>
    <w:rsid w:val="00557E37"/>
    <w:rsid w:val="005607B8"/>
    <w:rsid w:val="005608E0"/>
    <w:rsid w:val="00560F72"/>
    <w:rsid w:val="00561A39"/>
    <w:rsid w:val="00562179"/>
    <w:rsid w:val="00564476"/>
    <w:rsid w:val="00564509"/>
    <w:rsid w:val="0056546F"/>
    <w:rsid w:val="0056579A"/>
    <w:rsid w:val="00565B0A"/>
    <w:rsid w:val="00565C15"/>
    <w:rsid w:val="005664B2"/>
    <w:rsid w:val="00566D22"/>
    <w:rsid w:val="00566DF5"/>
    <w:rsid w:val="00567524"/>
    <w:rsid w:val="00567604"/>
    <w:rsid w:val="0056793D"/>
    <w:rsid w:val="00570746"/>
    <w:rsid w:val="00571242"/>
    <w:rsid w:val="00571AEF"/>
    <w:rsid w:val="00571C83"/>
    <w:rsid w:val="00571F51"/>
    <w:rsid w:val="00572002"/>
    <w:rsid w:val="0057317F"/>
    <w:rsid w:val="00574AE7"/>
    <w:rsid w:val="00575E4D"/>
    <w:rsid w:val="0057649E"/>
    <w:rsid w:val="005771E1"/>
    <w:rsid w:val="0058207A"/>
    <w:rsid w:val="0058261F"/>
    <w:rsid w:val="00582C86"/>
    <w:rsid w:val="00582D0C"/>
    <w:rsid w:val="005830A7"/>
    <w:rsid w:val="00583B31"/>
    <w:rsid w:val="0058487B"/>
    <w:rsid w:val="00584C21"/>
    <w:rsid w:val="0058691F"/>
    <w:rsid w:val="00590039"/>
    <w:rsid w:val="00591329"/>
    <w:rsid w:val="005926E0"/>
    <w:rsid w:val="00592B4B"/>
    <w:rsid w:val="005933F1"/>
    <w:rsid w:val="0059397B"/>
    <w:rsid w:val="005940A7"/>
    <w:rsid w:val="00594708"/>
    <w:rsid w:val="0059490A"/>
    <w:rsid w:val="00595190"/>
    <w:rsid w:val="0059583A"/>
    <w:rsid w:val="00595CBD"/>
    <w:rsid w:val="00595F94"/>
    <w:rsid w:val="005967D8"/>
    <w:rsid w:val="00597611"/>
    <w:rsid w:val="005A60BB"/>
    <w:rsid w:val="005B0E6A"/>
    <w:rsid w:val="005B2B47"/>
    <w:rsid w:val="005B2F58"/>
    <w:rsid w:val="005B329F"/>
    <w:rsid w:val="005B3F84"/>
    <w:rsid w:val="005B6877"/>
    <w:rsid w:val="005B7B5E"/>
    <w:rsid w:val="005B7F7F"/>
    <w:rsid w:val="005C003D"/>
    <w:rsid w:val="005C0055"/>
    <w:rsid w:val="005C016E"/>
    <w:rsid w:val="005C266C"/>
    <w:rsid w:val="005C7468"/>
    <w:rsid w:val="005C7C70"/>
    <w:rsid w:val="005D0097"/>
    <w:rsid w:val="005D1D34"/>
    <w:rsid w:val="005D1E2C"/>
    <w:rsid w:val="005D2460"/>
    <w:rsid w:val="005D2FB4"/>
    <w:rsid w:val="005D3805"/>
    <w:rsid w:val="005D5B50"/>
    <w:rsid w:val="005D5D14"/>
    <w:rsid w:val="005D600C"/>
    <w:rsid w:val="005D65B7"/>
    <w:rsid w:val="005E06F5"/>
    <w:rsid w:val="005E1B5C"/>
    <w:rsid w:val="005E1E46"/>
    <w:rsid w:val="005E2B74"/>
    <w:rsid w:val="005E348D"/>
    <w:rsid w:val="005E379A"/>
    <w:rsid w:val="005E3CCB"/>
    <w:rsid w:val="005E4BB2"/>
    <w:rsid w:val="005E51EF"/>
    <w:rsid w:val="005E7A6F"/>
    <w:rsid w:val="005E7BDB"/>
    <w:rsid w:val="005F182B"/>
    <w:rsid w:val="005F286E"/>
    <w:rsid w:val="005F2DD7"/>
    <w:rsid w:val="005F4154"/>
    <w:rsid w:val="005F445F"/>
    <w:rsid w:val="005F5502"/>
    <w:rsid w:val="005F55A6"/>
    <w:rsid w:val="00600CAF"/>
    <w:rsid w:val="00601AC5"/>
    <w:rsid w:val="00601B45"/>
    <w:rsid w:val="00601DC2"/>
    <w:rsid w:val="00602579"/>
    <w:rsid w:val="00602CB2"/>
    <w:rsid w:val="006043D0"/>
    <w:rsid w:val="00604492"/>
    <w:rsid w:val="00606D02"/>
    <w:rsid w:val="00607F95"/>
    <w:rsid w:val="006105A1"/>
    <w:rsid w:val="00610BCF"/>
    <w:rsid w:val="00610E87"/>
    <w:rsid w:val="00611766"/>
    <w:rsid w:val="00611CCF"/>
    <w:rsid w:val="006129FB"/>
    <w:rsid w:val="00613779"/>
    <w:rsid w:val="00613A8A"/>
    <w:rsid w:val="006146DF"/>
    <w:rsid w:val="00614FE1"/>
    <w:rsid w:val="006156F6"/>
    <w:rsid w:val="00615BF0"/>
    <w:rsid w:val="00615DEC"/>
    <w:rsid w:val="006167DE"/>
    <w:rsid w:val="006176F9"/>
    <w:rsid w:val="00617BF0"/>
    <w:rsid w:val="00617F07"/>
    <w:rsid w:val="0062086B"/>
    <w:rsid w:val="00620EE2"/>
    <w:rsid w:val="00620F39"/>
    <w:rsid w:val="0062146B"/>
    <w:rsid w:val="00621B9A"/>
    <w:rsid w:val="00622C0B"/>
    <w:rsid w:val="00622CF7"/>
    <w:rsid w:val="00623810"/>
    <w:rsid w:val="0062533D"/>
    <w:rsid w:val="00626068"/>
    <w:rsid w:val="0062681A"/>
    <w:rsid w:val="00627165"/>
    <w:rsid w:val="0063220F"/>
    <w:rsid w:val="006322E2"/>
    <w:rsid w:val="006326DF"/>
    <w:rsid w:val="00632D0D"/>
    <w:rsid w:val="006342FA"/>
    <w:rsid w:val="006374D3"/>
    <w:rsid w:val="00637602"/>
    <w:rsid w:val="00640797"/>
    <w:rsid w:val="006413B0"/>
    <w:rsid w:val="0064268C"/>
    <w:rsid w:val="00643C71"/>
    <w:rsid w:val="00643C75"/>
    <w:rsid w:val="00644A6D"/>
    <w:rsid w:val="00644A96"/>
    <w:rsid w:val="00646437"/>
    <w:rsid w:val="00646BEE"/>
    <w:rsid w:val="006473B5"/>
    <w:rsid w:val="00647B18"/>
    <w:rsid w:val="00653428"/>
    <w:rsid w:val="006539B0"/>
    <w:rsid w:val="00653A28"/>
    <w:rsid w:val="00653B79"/>
    <w:rsid w:val="00653D59"/>
    <w:rsid w:val="00654127"/>
    <w:rsid w:val="00654B30"/>
    <w:rsid w:val="00655117"/>
    <w:rsid w:val="0065529A"/>
    <w:rsid w:val="00655889"/>
    <w:rsid w:val="00656037"/>
    <w:rsid w:val="006562B3"/>
    <w:rsid w:val="0065636E"/>
    <w:rsid w:val="00657165"/>
    <w:rsid w:val="00657190"/>
    <w:rsid w:val="00657D14"/>
    <w:rsid w:val="00660A9C"/>
    <w:rsid w:val="00660E87"/>
    <w:rsid w:val="00660FB9"/>
    <w:rsid w:val="006636E3"/>
    <w:rsid w:val="00664A4A"/>
    <w:rsid w:val="00664A60"/>
    <w:rsid w:val="00666ADB"/>
    <w:rsid w:val="00666B8F"/>
    <w:rsid w:val="00671017"/>
    <w:rsid w:val="00671AB2"/>
    <w:rsid w:val="00674482"/>
    <w:rsid w:val="00674487"/>
    <w:rsid w:val="00674564"/>
    <w:rsid w:val="006750B2"/>
    <w:rsid w:val="0067612E"/>
    <w:rsid w:val="00676ADB"/>
    <w:rsid w:val="00677058"/>
    <w:rsid w:val="006803BD"/>
    <w:rsid w:val="0068229B"/>
    <w:rsid w:val="006829E5"/>
    <w:rsid w:val="006842D8"/>
    <w:rsid w:val="00684D03"/>
    <w:rsid w:val="0068693C"/>
    <w:rsid w:val="00687ADE"/>
    <w:rsid w:val="006904E2"/>
    <w:rsid w:val="0069192C"/>
    <w:rsid w:val="00691EA0"/>
    <w:rsid w:val="00693B6C"/>
    <w:rsid w:val="00693E29"/>
    <w:rsid w:val="00693F96"/>
    <w:rsid w:val="00694FBE"/>
    <w:rsid w:val="0069523B"/>
    <w:rsid w:val="006952F3"/>
    <w:rsid w:val="006953F6"/>
    <w:rsid w:val="006954EB"/>
    <w:rsid w:val="00697375"/>
    <w:rsid w:val="006974D0"/>
    <w:rsid w:val="006A18C5"/>
    <w:rsid w:val="006A1E7F"/>
    <w:rsid w:val="006A23E4"/>
    <w:rsid w:val="006A2927"/>
    <w:rsid w:val="006A3FCD"/>
    <w:rsid w:val="006A49C2"/>
    <w:rsid w:val="006A5044"/>
    <w:rsid w:val="006A681A"/>
    <w:rsid w:val="006A6F28"/>
    <w:rsid w:val="006A6F3E"/>
    <w:rsid w:val="006A757B"/>
    <w:rsid w:val="006B193E"/>
    <w:rsid w:val="006B1A6F"/>
    <w:rsid w:val="006B1C2E"/>
    <w:rsid w:val="006B1E34"/>
    <w:rsid w:val="006B21DE"/>
    <w:rsid w:val="006B316C"/>
    <w:rsid w:val="006B32C4"/>
    <w:rsid w:val="006B43E2"/>
    <w:rsid w:val="006B44F2"/>
    <w:rsid w:val="006B4733"/>
    <w:rsid w:val="006B5161"/>
    <w:rsid w:val="006B60BC"/>
    <w:rsid w:val="006B7AE0"/>
    <w:rsid w:val="006B7D85"/>
    <w:rsid w:val="006C1ABE"/>
    <w:rsid w:val="006C2E38"/>
    <w:rsid w:val="006C44BB"/>
    <w:rsid w:val="006C4531"/>
    <w:rsid w:val="006C4A63"/>
    <w:rsid w:val="006C4C12"/>
    <w:rsid w:val="006C615B"/>
    <w:rsid w:val="006C62EE"/>
    <w:rsid w:val="006C70BD"/>
    <w:rsid w:val="006D091B"/>
    <w:rsid w:val="006D1502"/>
    <w:rsid w:val="006D1BFC"/>
    <w:rsid w:val="006D274E"/>
    <w:rsid w:val="006D3D31"/>
    <w:rsid w:val="006D4315"/>
    <w:rsid w:val="006D46EB"/>
    <w:rsid w:val="006D47AE"/>
    <w:rsid w:val="006D4B42"/>
    <w:rsid w:val="006D567A"/>
    <w:rsid w:val="006D724D"/>
    <w:rsid w:val="006D73C3"/>
    <w:rsid w:val="006E1130"/>
    <w:rsid w:val="006E1A35"/>
    <w:rsid w:val="006E1A40"/>
    <w:rsid w:val="006E1E28"/>
    <w:rsid w:val="006E26FB"/>
    <w:rsid w:val="006E30A3"/>
    <w:rsid w:val="006E58B0"/>
    <w:rsid w:val="006E5BBF"/>
    <w:rsid w:val="006E5C2A"/>
    <w:rsid w:val="006E6429"/>
    <w:rsid w:val="006E6ACC"/>
    <w:rsid w:val="006E77B6"/>
    <w:rsid w:val="006E7959"/>
    <w:rsid w:val="006F0417"/>
    <w:rsid w:val="006F0F1C"/>
    <w:rsid w:val="006F12C8"/>
    <w:rsid w:val="006F24C3"/>
    <w:rsid w:val="006F2548"/>
    <w:rsid w:val="006F3EBA"/>
    <w:rsid w:val="006F3FC4"/>
    <w:rsid w:val="006F4A5F"/>
    <w:rsid w:val="006F5BA0"/>
    <w:rsid w:val="006F610A"/>
    <w:rsid w:val="006F7C65"/>
    <w:rsid w:val="006F7E4F"/>
    <w:rsid w:val="007003EF"/>
    <w:rsid w:val="0070099D"/>
    <w:rsid w:val="007019F8"/>
    <w:rsid w:val="00702BDE"/>
    <w:rsid w:val="00702CBC"/>
    <w:rsid w:val="00702F15"/>
    <w:rsid w:val="00703A34"/>
    <w:rsid w:val="00704874"/>
    <w:rsid w:val="00704C1C"/>
    <w:rsid w:val="007050F3"/>
    <w:rsid w:val="007052A8"/>
    <w:rsid w:val="00710431"/>
    <w:rsid w:val="00710D7A"/>
    <w:rsid w:val="0071200E"/>
    <w:rsid w:val="007144B8"/>
    <w:rsid w:val="0071450E"/>
    <w:rsid w:val="00714D80"/>
    <w:rsid w:val="00715A83"/>
    <w:rsid w:val="00715E96"/>
    <w:rsid w:val="00716113"/>
    <w:rsid w:val="007170AC"/>
    <w:rsid w:val="007171C4"/>
    <w:rsid w:val="0071761E"/>
    <w:rsid w:val="00720118"/>
    <w:rsid w:val="0072104D"/>
    <w:rsid w:val="00721090"/>
    <w:rsid w:val="007210C0"/>
    <w:rsid w:val="00722E05"/>
    <w:rsid w:val="00722F87"/>
    <w:rsid w:val="00723960"/>
    <w:rsid w:val="00723965"/>
    <w:rsid w:val="007241CF"/>
    <w:rsid w:val="00724377"/>
    <w:rsid w:val="007258BA"/>
    <w:rsid w:val="007259EC"/>
    <w:rsid w:val="00726077"/>
    <w:rsid w:val="00726816"/>
    <w:rsid w:val="00727271"/>
    <w:rsid w:val="00727B6B"/>
    <w:rsid w:val="00727F9E"/>
    <w:rsid w:val="007301DC"/>
    <w:rsid w:val="00731422"/>
    <w:rsid w:val="00731FE1"/>
    <w:rsid w:val="00732A37"/>
    <w:rsid w:val="00732A86"/>
    <w:rsid w:val="00733C7C"/>
    <w:rsid w:val="00734D6F"/>
    <w:rsid w:val="007352AB"/>
    <w:rsid w:val="00735B39"/>
    <w:rsid w:val="007364DB"/>
    <w:rsid w:val="007374AC"/>
    <w:rsid w:val="00737B30"/>
    <w:rsid w:val="007407EC"/>
    <w:rsid w:val="00742DD8"/>
    <w:rsid w:val="007449F7"/>
    <w:rsid w:val="00744E21"/>
    <w:rsid w:val="0074503E"/>
    <w:rsid w:val="00745EDA"/>
    <w:rsid w:val="00746055"/>
    <w:rsid w:val="00746DA7"/>
    <w:rsid w:val="007475C6"/>
    <w:rsid w:val="007479AE"/>
    <w:rsid w:val="007500AD"/>
    <w:rsid w:val="007508A3"/>
    <w:rsid w:val="00750C7D"/>
    <w:rsid w:val="00751165"/>
    <w:rsid w:val="00751E71"/>
    <w:rsid w:val="00752044"/>
    <w:rsid w:val="0075364A"/>
    <w:rsid w:val="007538AF"/>
    <w:rsid w:val="00754756"/>
    <w:rsid w:val="00755CAA"/>
    <w:rsid w:val="00755EE0"/>
    <w:rsid w:val="00756DDA"/>
    <w:rsid w:val="00757253"/>
    <w:rsid w:val="00760B22"/>
    <w:rsid w:val="00761351"/>
    <w:rsid w:val="00761B41"/>
    <w:rsid w:val="00761F63"/>
    <w:rsid w:val="007625D2"/>
    <w:rsid w:val="00762C9B"/>
    <w:rsid w:val="00765865"/>
    <w:rsid w:val="007667E4"/>
    <w:rsid w:val="00766F5B"/>
    <w:rsid w:val="007714B0"/>
    <w:rsid w:val="0077150D"/>
    <w:rsid w:val="00771FA3"/>
    <w:rsid w:val="00772CEB"/>
    <w:rsid w:val="00772E3F"/>
    <w:rsid w:val="00773330"/>
    <w:rsid w:val="007739D8"/>
    <w:rsid w:val="007747B7"/>
    <w:rsid w:val="00774ED9"/>
    <w:rsid w:val="007755D1"/>
    <w:rsid w:val="00776EBF"/>
    <w:rsid w:val="00777FDC"/>
    <w:rsid w:val="00780078"/>
    <w:rsid w:val="00780716"/>
    <w:rsid w:val="007814CD"/>
    <w:rsid w:val="00781561"/>
    <w:rsid w:val="007818CB"/>
    <w:rsid w:val="00782600"/>
    <w:rsid w:val="00782802"/>
    <w:rsid w:val="00782E0D"/>
    <w:rsid w:val="007841F4"/>
    <w:rsid w:val="00784544"/>
    <w:rsid w:val="007858D1"/>
    <w:rsid w:val="007859A5"/>
    <w:rsid w:val="007868A8"/>
    <w:rsid w:val="00786A58"/>
    <w:rsid w:val="00786CB8"/>
    <w:rsid w:val="00790411"/>
    <w:rsid w:val="00791AB1"/>
    <w:rsid w:val="00791F0C"/>
    <w:rsid w:val="0079237C"/>
    <w:rsid w:val="00792B6D"/>
    <w:rsid w:val="007930E1"/>
    <w:rsid w:val="007936B2"/>
    <w:rsid w:val="00793ADB"/>
    <w:rsid w:val="007943FF"/>
    <w:rsid w:val="007944EF"/>
    <w:rsid w:val="0079452A"/>
    <w:rsid w:val="00796267"/>
    <w:rsid w:val="00796B7A"/>
    <w:rsid w:val="00796C5F"/>
    <w:rsid w:val="007974A7"/>
    <w:rsid w:val="007A015D"/>
    <w:rsid w:val="007A03B7"/>
    <w:rsid w:val="007A09F9"/>
    <w:rsid w:val="007A1659"/>
    <w:rsid w:val="007A2110"/>
    <w:rsid w:val="007A2EF0"/>
    <w:rsid w:val="007A300F"/>
    <w:rsid w:val="007A3CC7"/>
    <w:rsid w:val="007A3CD8"/>
    <w:rsid w:val="007A40B8"/>
    <w:rsid w:val="007A45BE"/>
    <w:rsid w:val="007A4637"/>
    <w:rsid w:val="007A5225"/>
    <w:rsid w:val="007A57A8"/>
    <w:rsid w:val="007A5D72"/>
    <w:rsid w:val="007A60C0"/>
    <w:rsid w:val="007A7CAF"/>
    <w:rsid w:val="007B0BA2"/>
    <w:rsid w:val="007B267C"/>
    <w:rsid w:val="007B2DBB"/>
    <w:rsid w:val="007B2DC1"/>
    <w:rsid w:val="007B3B98"/>
    <w:rsid w:val="007B5743"/>
    <w:rsid w:val="007B5FA1"/>
    <w:rsid w:val="007B6161"/>
    <w:rsid w:val="007B7BB3"/>
    <w:rsid w:val="007C11F1"/>
    <w:rsid w:val="007C3369"/>
    <w:rsid w:val="007C3DD3"/>
    <w:rsid w:val="007C5B5A"/>
    <w:rsid w:val="007D0242"/>
    <w:rsid w:val="007D04A4"/>
    <w:rsid w:val="007D56EC"/>
    <w:rsid w:val="007D5B84"/>
    <w:rsid w:val="007D6EB9"/>
    <w:rsid w:val="007D7077"/>
    <w:rsid w:val="007E03A8"/>
    <w:rsid w:val="007E05F8"/>
    <w:rsid w:val="007E0851"/>
    <w:rsid w:val="007E26A6"/>
    <w:rsid w:val="007E2D66"/>
    <w:rsid w:val="007E5137"/>
    <w:rsid w:val="007E52B5"/>
    <w:rsid w:val="007E5601"/>
    <w:rsid w:val="007E5F3C"/>
    <w:rsid w:val="007E79F3"/>
    <w:rsid w:val="007E7E00"/>
    <w:rsid w:val="007F014A"/>
    <w:rsid w:val="007F07EB"/>
    <w:rsid w:val="007F2BCC"/>
    <w:rsid w:val="007F4A94"/>
    <w:rsid w:val="007F5331"/>
    <w:rsid w:val="007F53F3"/>
    <w:rsid w:val="007F5542"/>
    <w:rsid w:val="007F5CD5"/>
    <w:rsid w:val="007F7211"/>
    <w:rsid w:val="007F7E8B"/>
    <w:rsid w:val="00800BB5"/>
    <w:rsid w:val="008017FD"/>
    <w:rsid w:val="00802944"/>
    <w:rsid w:val="00803051"/>
    <w:rsid w:val="00803DDF"/>
    <w:rsid w:val="008045F2"/>
    <w:rsid w:val="00804C17"/>
    <w:rsid w:val="00805D60"/>
    <w:rsid w:val="00806FF8"/>
    <w:rsid w:val="00807344"/>
    <w:rsid w:val="00807BC5"/>
    <w:rsid w:val="008105F3"/>
    <w:rsid w:val="008118A3"/>
    <w:rsid w:val="0081201B"/>
    <w:rsid w:val="00812798"/>
    <w:rsid w:val="0081472E"/>
    <w:rsid w:val="00814A3A"/>
    <w:rsid w:val="008157F0"/>
    <w:rsid w:val="00815E40"/>
    <w:rsid w:val="00816107"/>
    <w:rsid w:val="00816CC4"/>
    <w:rsid w:val="00820365"/>
    <w:rsid w:val="008203C5"/>
    <w:rsid w:val="008208DC"/>
    <w:rsid w:val="008211EC"/>
    <w:rsid w:val="00821A36"/>
    <w:rsid w:val="00821D17"/>
    <w:rsid w:val="00822538"/>
    <w:rsid w:val="00822B0B"/>
    <w:rsid w:val="00822BF8"/>
    <w:rsid w:val="00823924"/>
    <w:rsid w:val="00823FEF"/>
    <w:rsid w:val="00824E22"/>
    <w:rsid w:val="00826DF4"/>
    <w:rsid w:val="00830434"/>
    <w:rsid w:val="0083193E"/>
    <w:rsid w:val="00831D8C"/>
    <w:rsid w:val="00834EEC"/>
    <w:rsid w:val="00835114"/>
    <w:rsid w:val="008351D2"/>
    <w:rsid w:val="00835B5C"/>
    <w:rsid w:val="00835B79"/>
    <w:rsid w:val="008365C1"/>
    <w:rsid w:val="008371FD"/>
    <w:rsid w:val="008378E1"/>
    <w:rsid w:val="0084186A"/>
    <w:rsid w:val="00841E52"/>
    <w:rsid w:val="00842895"/>
    <w:rsid w:val="008432BF"/>
    <w:rsid w:val="0084387C"/>
    <w:rsid w:val="0084413D"/>
    <w:rsid w:val="00844FF9"/>
    <w:rsid w:val="00845A02"/>
    <w:rsid w:val="00845A83"/>
    <w:rsid w:val="00846874"/>
    <w:rsid w:val="00847468"/>
    <w:rsid w:val="00850876"/>
    <w:rsid w:val="00850A15"/>
    <w:rsid w:val="008517C4"/>
    <w:rsid w:val="00851937"/>
    <w:rsid w:val="00853AE7"/>
    <w:rsid w:val="00853F3E"/>
    <w:rsid w:val="00853F7E"/>
    <w:rsid w:val="00854C97"/>
    <w:rsid w:val="00855AC0"/>
    <w:rsid w:val="008565BF"/>
    <w:rsid w:val="00856D1D"/>
    <w:rsid w:val="00856E49"/>
    <w:rsid w:val="00856F1A"/>
    <w:rsid w:val="00857338"/>
    <w:rsid w:val="00857A06"/>
    <w:rsid w:val="008613D1"/>
    <w:rsid w:val="00863E95"/>
    <w:rsid w:val="008648D4"/>
    <w:rsid w:val="008650BD"/>
    <w:rsid w:val="008651D0"/>
    <w:rsid w:val="0086566F"/>
    <w:rsid w:val="008658AA"/>
    <w:rsid w:val="00865AA5"/>
    <w:rsid w:val="0086610B"/>
    <w:rsid w:val="00867310"/>
    <w:rsid w:val="0087118B"/>
    <w:rsid w:val="00871D38"/>
    <w:rsid w:val="00871FDA"/>
    <w:rsid w:val="00872021"/>
    <w:rsid w:val="00872704"/>
    <w:rsid w:val="0087291F"/>
    <w:rsid w:val="00873084"/>
    <w:rsid w:val="008733A2"/>
    <w:rsid w:val="00873577"/>
    <w:rsid w:val="00873D95"/>
    <w:rsid w:val="0087478E"/>
    <w:rsid w:val="00874DBC"/>
    <w:rsid w:val="008754CB"/>
    <w:rsid w:val="0087562B"/>
    <w:rsid w:val="008758BD"/>
    <w:rsid w:val="008760BC"/>
    <w:rsid w:val="008767B9"/>
    <w:rsid w:val="00876975"/>
    <w:rsid w:val="00877207"/>
    <w:rsid w:val="0088052C"/>
    <w:rsid w:val="00880D34"/>
    <w:rsid w:val="008813B2"/>
    <w:rsid w:val="00881D77"/>
    <w:rsid w:val="008820DC"/>
    <w:rsid w:val="008824EC"/>
    <w:rsid w:val="00882A03"/>
    <w:rsid w:val="00882AA3"/>
    <w:rsid w:val="008838D6"/>
    <w:rsid w:val="00885902"/>
    <w:rsid w:val="0088650F"/>
    <w:rsid w:val="0088745A"/>
    <w:rsid w:val="00892218"/>
    <w:rsid w:val="0089355B"/>
    <w:rsid w:val="008945ED"/>
    <w:rsid w:val="008946DF"/>
    <w:rsid w:val="00895ACF"/>
    <w:rsid w:val="00896CA3"/>
    <w:rsid w:val="00897F65"/>
    <w:rsid w:val="008A29BC"/>
    <w:rsid w:val="008A3327"/>
    <w:rsid w:val="008A44C0"/>
    <w:rsid w:val="008A5155"/>
    <w:rsid w:val="008A57BF"/>
    <w:rsid w:val="008A6428"/>
    <w:rsid w:val="008A6429"/>
    <w:rsid w:val="008A67E9"/>
    <w:rsid w:val="008A7CAC"/>
    <w:rsid w:val="008B158F"/>
    <w:rsid w:val="008B18F0"/>
    <w:rsid w:val="008B2403"/>
    <w:rsid w:val="008B5CDB"/>
    <w:rsid w:val="008B71BF"/>
    <w:rsid w:val="008C0726"/>
    <w:rsid w:val="008C08EF"/>
    <w:rsid w:val="008C0D0F"/>
    <w:rsid w:val="008C10B1"/>
    <w:rsid w:val="008C2A46"/>
    <w:rsid w:val="008C3293"/>
    <w:rsid w:val="008C346A"/>
    <w:rsid w:val="008C3758"/>
    <w:rsid w:val="008C3846"/>
    <w:rsid w:val="008C7385"/>
    <w:rsid w:val="008C79AA"/>
    <w:rsid w:val="008D1A60"/>
    <w:rsid w:val="008D26D2"/>
    <w:rsid w:val="008D2B3F"/>
    <w:rsid w:val="008D2E4C"/>
    <w:rsid w:val="008D4B10"/>
    <w:rsid w:val="008D4BE7"/>
    <w:rsid w:val="008D53F2"/>
    <w:rsid w:val="008D6ED5"/>
    <w:rsid w:val="008D7354"/>
    <w:rsid w:val="008E0CDE"/>
    <w:rsid w:val="008E1659"/>
    <w:rsid w:val="008E1C9B"/>
    <w:rsid w:val="008E1CFD"/>
    <w:rsid w:val="008E22CC"/>
    <w:rsid w:val="008E33FC"/>
    <w:rsid w:val="008E373A"/>
    <w:rsid w:val="008E3BA6"/>
    <w:rsid w:val="008E4529"/>
    <w:rsid w:val="008E518F"/>
    <w:rsid w:val="008E537B"/>
    <w:rsid w:val="008E5718"/>
    <w:rsid w:val="008E5E21"/>
    <w:rsid w:val="008F02BB"/>
    <w:rsid w:val="008F117D"/>
    <w:rsid w:val="008F3B57"/>
    <w:rsid w:val="008F5241"/>
    <w:rsid w:val="008F5851"/>
    <w:rsid w:val="008F5A5F"/>
    <w:rsid w:val="008F6870"/>
    <w:rsid w:val="008F6D30"/>
    <w:rsid w:val="008F6D39"/>
    <w:rsid w:val="008F7192"/>
    <w:rsid w:val="008F7405"/>
    <w:rsid w:val="008F7A08"/>
    <w:rsid w:val="008F7D24"/>
    <w:rsid w:val="009011A1"/>
    <w:rsid w:val="009011DF"/>
    <w:rsid w:val="0090530A"/>
    <w:rsid w:val="0090611A"/>
    <w:rsid w:val="00906D68"/>
    <w:rsid w:val="00907EB1"/>
    <w:rsid w:val="00910F59"/>
    <w:rsid w:val="00912989"/>
    <w:rsid w:val="00912A8A"/>
    <w:rsid w:val="00912D27"/>
    <w:rsid w:val="00914347"/>
    <w:rsid w:val="00914C64"/>
    <w:rsid w:val="00916C9E"/>
    <w:rsid w:val="00917693"/>
    <w:rsid w:val="00920D0D"/>
    <w:rsid w:val="00921CB2"/>
    <w:rsid w:val="00922FD7"/>
    <w:rsid w:val="009234B0"/>
    <w:rsid w:val="0092418A"/>
    <w:rsid w:val="00926629"/>
    <w:rsid w:val="00930712"/>
    <w:rsid w:val="00931124"/>
    <w:rsid w:val="0093132E"/>
    <w:rsid w:val="0093140D"/>
    <w:rsid w:val="00933A2D"/>
    <w:rsid w:val="009344C4"/>
    <w:rsid w:val="00934926"/>
    <w:rsid w:val="00934A84"/>
    <w:rsid w:val="00934F0B"/>
    <w:rsid w:val="009371E7"/>
    <w:rsid w:val="0093794A"/>
    <w:rsid w:val="00940351"/>
    <w:rsid w:val="00940A28"/>
    <w:rsid w:val="00943232"/>
    <w:rsid w:val="009440B2"/>
    <w:rsid w:val="009441A0"/>
    <w:rsid w:val="009471BF"/>
    <w:rsid w:val="0094782A"/>
    <w:rsid w:val="00947979"/>
    <w:rsid w:val="00947E0F"/>
    <w:rsid w:val="009508C2"/>
    <w:rsid w:val="00950B68"/>
    <w:rsid w:val="00950F37"/>
    <w:rsid w:val="0095167F"/>
    <w:rsid w:val="00951E2B"/>
    <w:rsid w:val="00952011"/>
    <w:rsid w:val="00953779"/>
    <w:rsid w:val="0095445C"/>
    <w:rsid w:val="00955241"/>
    <w:rsid w:val="009554DE"/>
    <w:rsid w:val="00955D67"/>
    <w:rsid w:val="00956B24"/>
    <w:rsid w:val="009570AD"/>
    <w:rsid w:val="00957BBD"/>
    <w:rsid w:val="00957E1E"/>
    <w:rsid w:val="0096145F"/>
    <w:rsid w:val="00964761"/>
    <w:rsid w:val="00965643"/>
    <w:rsid w:val="0096693F"/>
    <w:rsid w:val="00966D3C"/>
    <w:rsid w:val="00966EF5"/>
    <w:rsid w:val="0096700B"/>
    <w:rsid w:val="00967FDA"/>
    <w:rsid w:val="00970619"/>
    <w:rsid w:val="0097244B"/>
    <w:rsid w:val="0097277E"/>
    <w:rsid w:val="0097357B"/>
    <w:rsid w:val="0097374F"/>
    <w:rsid w:val="00975BC4"/>
    <w:rsid w:val="009808D4"/>
    <w:rsid w:val="00980F03"/>
    <w:rsid w:val="00981862"/>
    <w:rsid w:val="009823FA"/>
    <w:rsid w:val="0098242A"/>
    <w:rsid w:val="00982D26"/>
    <w:rsid w:val="0098345F"/>
    <w:rsid w:val="009834C8"/>
    <w:rsid w:val="00984A63"/>
    <w:rsid w:val="009857B0"/>
    <w:rsid w:val="00985FBE"/>
    <w:rsid w:val="0098619B"/>
    <w:rsid w:val="009864D5"/>
    <w:rsid w:val="00986613"/>
    <w:rsid w:val="00986C27"/>
    <w:rsid w:val="00987C0F"/>
    <w:rsid w:val="00987F01"/>
    <w:rsid w:val="00990710"/>
    <w:rsid w:val="0099157D"/>
    <w:rsid w:val="00991BA6"/>
    <w:rsid w:val="0099266D"/>
    <w:rsid w:val="009932F9"/>
    <w:rsid w:val="009941ED"/>
    <w:rsid w:val="00997078"/>
    <w:rsid w:val="009A03D2"/>
    <w:rsid w:val="009A0655"/>
    <w:rsid w:val="009A1367"/>
    <w:rsid w:val="009A1B97"/>
    <w:rsid w:val="009A22BD"/>
    <w:rsid w:val="009A2791"/>
    <w:rsid w:val="009A43F3"/>
    <w:rsid w:val="009A4747"/>
    <w:rsid w:val="009A4A27"/>
    <w:rsid w:val="009A675F"/>
    <w:rsid w:val="009A6D50"/>
    <w:rsid w:val="009A77F9"/>
    <w:rsid w:val="009B1C5E"/>
    <w:rsid w:val="009B4ABB"/>
    <w:rsid w:val="009B4BAE"/>
    <w:rsid w:val="009B5082"/>
    <w:rsid w:val="009B788F"/>
    <w:rsid w:val="009C0018"/>
    <w:rsid w:val="009C1515"/>
    <w:rsid w:val="009C16D7"/>
    <w:rsid w:val="009C1D03"/>
    <w:rsid w:val="009C1D7D"/>
    <w:rsid w:val="009C3A6A"/>
    <w:rsid w:val="009C5368"/>
    <w:rsid w:val="009C6D11"/>
    <w:rsid w:val="009C730B"/>
    <w:rsid w:val="009D006F"/>
    <w:rsid w:val="009D1550"/>
    <w:rsid w:val="009D2AEB"/>
    <w:rsid w:val="009D36C0"/>
    <w:rsid w:val="009D3D16"/>
    <w:rsid w:val="009D42B8"/>
    <w:rsid w:val="009D4BCE"/>
    <w:rsid w:val="009D54FB"/>
    <w:rsid w:val="009D75F8"/>
    <w:rsid w:val="009E0C36"/>
    <w:rsid w:val="009E1452"/>
    <w:rsid w:val="009E1803"/>
    <w:rsid w:val="009E19C6"/>
    <w:rsid w:val="009E28D3"/>
    <w:rsid w:val="009E37CE"/>
    <w:rsid w:val="009E4038"/>
    <w:rsid w:val="009E554E"/>
    <w:rsid w:val="009E564E"/>
    <w:rsid w:val="009F0D0B"/>
    <w:rsid w:val="009F115D"/>
    <w:rsid w:val="009F14EB"/>
    <w:rsid w:val="009F2250"/>
    <w:rsid w:val="009F3AE0"/>
    <w:rsid w:val="009F3CE5"/>
    <w:rsid w:val="009F413D"/>
    <w:rsid w:val="009F51C2"/>
    <w:rsid w:val="009F618E"/>
    <w:rsid w:val="009F64B5"/>
    <w:rsid w:val="009F66DA"/>
    <w:rsid w:val="009F68A8"/>
    <w:rsid w:val="009F7C63"/>
    <w:rsid w:val="009F7D91"/>
    <w:rsid w:val="009F7DFE"/>
    <w:rsid w:val="00A02759"/>
    <w:rsid w:val="00A027E8"/>
    <w:rsid w:val="00A029FD"/>
    <w:rsid w:val="00A02A57"/>
    <w:rsid w:val="00A05263"/>
    <w:rsid w:val="00A05453"/>
    <w:rsid w:val="00A05941"/>
    <w:rsid w:val="00A06B54"/>
    <w:rsid w:val="00A06C05"/>
    <w:rsid w:val="00A0734C"/>
    <w:rsid w:val="00A11D84"/>
    <w:rsid w:val="00A133D3"/>
    <w:rsid w:val="00A13C11"/>
    <w:rsid w:val="00A15A44"/>
    <w:rsid w:val="00A16D69"/>
    <w:rsid w:val="00A17394"/>
    <w:rsid w:val="00A17CCD"/>
    <w:rsid w:val="00A2163B"/>
    <w:rsid w:val="00A21B6E"/>
    <w:rsid w:val="00A22B9A"/>
    <w:rsid w:val="00A24C43"/>
    <w:rsid w:val="00A24FA7"/>
    <w:rsid w:val="00A25A39"/>
    <w:rsid w:val="00A2618A"/>
    <w:rsid w:val="00A269F4"/>
    <w:rsid w:val="00A26C0B"/>
    <w:rsid w:val="00A27767"/>
    <w:rsid w:val="00A27A8E"/>
    <w:rsid w:val="00A3088A"/>
    <w:rsid w:val="00A32BDC"/>
    <w:rsid w:val="00A33529"/>
    <w:rsid w:val="00A3412B"/>
    <w:rsid w:val="00A348BC"/>
    <w:rsid w:val="00A348CD"/>
    <w:rsid w:val="00A352DA"/>
    <w:rsid w:val="00A36027"/>
    <w:rsid w:val="00A372F2"/>
    <w:rsid w:val="00A4061F"/>
    <w:rsid w:val="00A41161"/>
    <w:rsid w:val="00A42B28"/>
    <w:rsid w:val="00A43476"/>
    <w:rsid w:val="00A43742"/>
    <w:rsid w:val="00A43B33"/>
    <w:rsid w:val="00A445B7"/>
    <w:rsid w:val="00A46272"/>
    <w:rsid w:val="00A46DD3"/>
    <w:rsid w:val="00A47C56"/>
    <w:rsid w:val="00A50013"/>
    <w:rsid w:val="00A500D9"/>
    <w:rsid w:val="00A5064B"/>
    <w:rsid w:val="00A5086E"/>
    <w:rsid w:val="00A50C3C"/>
    <w:rsid w:val="00A5100F"/>
    <w:rsid w:val="00A52237"/>
    <w:rsid w:val="00A52814"/>
    <w:rsid w:val="00A528A2"/>
    <w:rsid w:val="00A52B24"/>
    <w:rsid w:val="00A53326"/>
    <w:rsid w:val="00A53785"/>
    <w:rsid w:val="00A5443F"/>
    <w:rsid w:val="00A54940"/>
    <w:rsid w:val="00A557B4"/>
    <w:rsid w:val="00A5766B"/>
    <w:rsid w:val="00A5785B"/>
    <w:rsid w:val="00A60A07"/>
    <w:rsid w:val="00A60B86"/>
    <w:rsid w:val="00A62073"/>
    <w:rsid w:val="00A64401"/>
    <w:rsid w:val="00A6494F"/>
    <w:rsid w:val="00A654AE"/>
    <w:rsid w:val="00A66A9A"/>
    <w:rsid w:val="00A67128"/>
    <w:rsid w:val="00A67324"/>
    <w:rsid w:val="00A673AB"/>
    <w:rsid w:val="00A67C8F"/>
    <w:rsid w:val="00A7030A"/>
    <w:rsid w:val="00A70987"/>
    <w:rsid w:val="00A71E3B"/>
    <w:rsid w:val="00A72084"/>
    <w:rsid w:val="00A725D4"/>
    <w:rsid w:val="00A729D0"/>
    <w:rsid w:val="00A72CDD"/>
    <w:rsid w:val="00A73649"/>
    <w:rsid w:val="00A73685"/>
    <w:rsid w:val="00A74CE3"/>
    <w:rsid w:val="00A75518"/>
    <w:rsid w:val="00A7575C"/>
    <w:rsid w:val="00A76BFD"/>
    <w:rsid w:val="00A76FC0"/>
    <w:rsid w:val="00A7745B"/>
    <w:rsid w:val="00A80B11"/>
    <w:rsid w:val="00A80F4F"/>
    <w:rsid w:val="00A818C6"/>
    <w:rsid w:val="00A8221E"/>
    <w:rsid w:val="00A82345"/>
    <w:rsid w:val="00A82952"/>
    <w:rsid w:val="00A83D6F"/>
    <w:rsid w:val="00A86647"/>
    <w:rsid w:val="00A8666A"/>
    <w:rsid w:val="00A8682B"/>
    <w:rsid w:val="00A8683F"/>
    <w:rsid w:val="00A90439"/>
    <w:rsid w:val="00A9054F"/>
    <w:rsid w:val="00A910D9"/>
    <w:rsid w:val="00A913A4"/>
    <w:rsid w:val="00A923DD"/>
    <w:rsid w:val="00A92739"/>
    <w:rsid w:val="00A9491C"/>
    <w:rsid w:val="00A97074"/>
    <w:rsid w:val="00A9775B"/>
    <w:rsid w:val="00AA0192"/>
    <w:rsid w:val="00AA07FD"/>
    <w:rsid w:val="00AA139A"/>
    <w:rsid w:val="00AA21A7"/>
    <w:rsid w:val="00AA281D"/>
    <w:rsid w:val="00AA2B22"/>
    <w:rsid w:val="00AA3D80"/>
    <w:rsid w:val="00AA65C1"/>
    <w:rsid w:val="00AA6982"/>
    <w:rsid w:val="00AA6C2F"/>
    <w:rsid w:val="00AA6C90"/>
    <w:rsid w:val="00AA778B"/>
    <w:rsid w:val="00AB08AA"/>
    <w:rsid w:val="00AB276C"/>
    <w:rsid w:val="00AB282B"/>
    <w:rsid w:val="00AB4058"/>
    <w:rsid w:val="00AB4AD4"/>
    <w:rsid w:val="00AB515F"/>
    <w:rsid w:val="00AC0B5B"/>
    <w:rsid w:val="00AC0C63"/>
    <w:rsid w:val="00AC1B84"/>
    <w:rsid w:val="00AC1C54"/>
    <w:rsid w:val="00AC1E15"/>
    <w:rsid w:val="00AC22BC"/>
    <w:rsid w:val="00AC30E1"/>
    <w:rsid w:val="00AC370D"/>
    <w:rsid w:val="00AC38A5"/>
    <w:rsid w:val="00AC38D7"/>
    <w:rsid w:val="00AC43AB"/>
    <w:rsid w:val="00AC479E"/>
    <w:rsid w:val="00AC51E2"/>
    <w:rsid w:val="00AC5479"/>
    <w:rsid w:val="00AD0000"/>
    <w:rsid w:val="00AD0839"/>
    <w:rsid w:val="00AD094B"/>
    <w:rsid w:val="00AD1817"/>
    <w:rsid w:val="00AD38A2"/>
    <w:rsid w:val="00AD495B"/>
    <w:rsid w:val="00AD5482"/>
    <w:rsid w:val="00AD6D6C"/>
    <w:rsid w:val="00AE0700"/>
    <w:rsid w:val="00AE09BB"/>
    <w:rsid w:val="00AE142F"/>
    <w:rsid w:val="00AE1D35"/>
    <w:rsid w:val="00AE20FE"/>
    <w:rsid w:val="00AE45D0"/>
    <w:rsid w:val="00AE4863"/>
    <w:rsid w:val="00AE5457"/>
    <w:rsid w:val="00AE54A8"/>
    <w:rsid w:val="00AE5F93"/>
    <w:rsid w:val="00AE62AB"/>
    <w:rsid w:val="00AF4F36"/>
    <w:rsid w:val="00AF5159"/>
    <w:rsid w:val="00AF52ED"/>
    <w:rsid w:val="00AF6FBD"/>
    <w:rsid w:val="00B023B5"/>
    <w:rsid w:val="00B040E4"/>
    <w:rsid w:val="00B06997"/>
    <w:rsid w:val="00B072CA"/>
    <w:rsid w:val="00B07ED2"/>
    <w:rsid w:val="00B10655"/>
    <w:rsid w:val="00B10D4A"/>
    <w:rsid w:val="00B11B93"/>
    <w:rsid w:val="00B1413D"/>
    <w:rsid w:val="00B14E9B"/>
    <w:rsid w:val="00B15D13"/>
    <w:rsid w:val="00B175C6"/>
    <w:rsid w:val="00B17759"/>
    <w:rsid w:val="00B211E4"/>
    <w:rsid w:val="00B21B7F"/>
    <w:rsid w:val="00B21BC3"/>
    <w:rsid w:val="00B228CA"/>
    <w:rsid w:val="00B24870"/>
    <w:rsid w:val="00B24B42"/>
    <w:rsid w:val="00B24CB0"/>
    <w:rsid w:val="00B25876"/>
    <w:rsid w:val="00B25D8E"/>
    <w:rsid w:val="00B263F0"/>
    <w:rsid w:val="00B26605"/>
    <w:rsid w:val="00B26849"/>
    <w:rsid w:val="00B27021"/>
    <w:rsid w:val="00B27CDA"/>
    <w:rsid w:val="00B3058D"/>
    <w:rsid w:val="00B305D4"/>
    <w:rsid w:val="00B31BAF"/>
    <w:rsid w:val="00B323A1"/>
    <w:rsid w:val="00B328AA"/>
    <w:rsid w:val="00B343CA"/>
    <w:rsid w:val="00B34DC4"/>
    <w:rsid w:val="00B35695"/>
    <w:rsid w:val="00B42040"/>
    <w:rsid w:val="00B429B2"/>
    <w:rsid w:val="00B45AC5"/>
    <w:rsid w:val="00B460A8"/>
    <w:rsid w:val="00B460D6"/>
    <w:rsid w:val="00B46537"/>
    <w:rsid w:val="00B50D8F"/>
    <w:rsid w:val="00B516D7"/>
    <w:rsid w:val="00B51A56"/>
    <w:rsid w:val="00B55E01"/>
    <w:rsid w:val="00B56818"/>
    <w:rsid w:val="00B5685A"/>
    <w:rsid w:val="00B57307"/>
    <w:rsid w:val="00B6080E"/>
    <w:rsid w:val="00B617AE"/>
    <w:rsid w:val="00B61B3D"/>
    <w:rsid w:val="00B623DF"/>
    <w:rsid w:val="00B629FE"/>
    <w:rsid w:val="00B6426A"/>
    <w:rsid w:val="00B64A6B"/>
    <w:rsid w:val="00B65384"/>
    <w:rsid w:val="00B655EB"/>
    <w:rsid w:val="00B66658"/>
    <w:rsid w:val="00B66D3C"/>
    <w:rsid w:val="00B66FBA"/>
    <w:rsid w:val="00B67AB3"/>
    <w:rsid w:val="00B70147"/>
    <w:rsid w:val="00B7152F"/>
    <w:rsid w:val="00B73B51"/>
    <w:rsid w:val="00B74388"/>
    <w:rsid w:val="00B743D4"/>
    <w:rsid w:val="00B74470"/>
    <w:rsid w:val="00B75BA8"/>
    <w:rsid w:val="00B75E7B"/>
    <w:rsid w:val="00B76B1D"/>
    <w:rsid w:val="00B76D9E"/>
    <w:rsid w:val="00B76FAC"/>
    <w:rsid w:val="00B77870"/>
    <w:rsid w:val="00B80508"/>
    <w:rsid w:val="00B816EC"/>
    <w:rsid w:val="00B81994"/>
    <w:rsid w:val="00B824D2"/>
    <w:rsid w:val="00B82DE4"/>
    <w:rsid w:val="00B82F2C"/>
    <w:rsid w:val="00B84376"/>
    <w:rsid w:val="00B85213"/>
    <w:rsid w:val="00B86394"/>
    <w:rsid w:val="00B8690F"/>
    <w:rsid w:val="00B86C7A"/>
    <w:rsid w:val="00B90CAE"/>
    <w:rsid w:val="00B90CFD"/>
    <w:rsid w:val="00B91151"/>
    <w:rsid w:val="00B92051"/>
    <w:rsid w:val="00B931A2"/>
    <w:rsid w:val="00B93B27"/>
    <w:rsid w:val="00B93DA7"/>
    <w:rsid w:val="00B93E71"/>
    <w:rsid w:val="00B94029"/>
    <w:rsid w:val="00B940B8"/>
    <w:rsid w:val="00B94B19"/>
    <w:rsid w:val="00B94F5E"/>
    <w:rsid w:val="00B95323"/>
    <w:rsid w:val="00B95D46"/>
    <w:rsid w:val="00B96787"/>
    <w:rsid w:val="00B96AA4"/>
    <w:rsid w:val="00B972E0"/>
    <w:rsid w:val="00BA08E9"/>
    <w:rsid w:val="00BA08FB"/>
    <w:rsid w:val="00BA279C"/>
    <w:rsid w:val="00BA2EB5"/>
    <w:rsid w:val="00BA2FF2"/>
    <w:rsid w:val="00BA3021"/>
    <w:rsid w:val="00BA3749"/>
    <w:rsid w:val="00BA622E"/>
    <w:rsid w:val="00BA6938"/>
    <w:rsid w:val="00BA6B7A"/>
    <w:rsid w:val="00BB004B"/>
    <w:rsid w:val="00BB130D"/>
    <w:rsid w:val="00BB173B"/>
    <w:rsid w:val="00BB1B67"/>
    <w:rsid w:val="00BB368A"/>
    <w:rsid w:val="00BB4251"/>
    <w:rsid w:val="00BB4404"/>
    <w:rsid w:val="00BB6398"/>
    <w:rsid w:val="00BB64B6"/>
    <w:rsid w:val="00BB6F89"/>
    <w:rsid w:val="00BC1AA9"/>
    <w:rsid w:val="00BC497D"/>
    <w:rsid w:val="00BC5913"/>
    <w:rsid w:val="00BC5F53"/>
    <w:rsid w:val="00BC6C60"/>
    <w:rsid w:val="00BC796E"/>
    <w:rsid w:val="00BD0A60"/>
    <w:rsid w:val="00BD0CEA"/>
    <w:rsid w:val="00BD23C7"/>
    <w:rsid w:val="00BD2853"/>
    <w:rsid w:val="00BD47B2"/>
    <w:rsid w:val="00BD59AA"/>
    <w:rsid w:val="00BD5DA4"/>
    <w:rsid w:val="00BD64FD"/>
    <w:rsid w:val="00BD69AC"/>
    <w:rsid w:val="00BD69EA"/>
    <w:rsid w:val="00BD6D2C"/>
    <w:rsid w:val="00BD6F60"/>
    <w:rsid w:val="00BD7280"/>
    <w:rsid w:val="00BD76D4"/>
    <w:rsid w:val="00BE098D"/>
    <w:rsid w:val="00BE12DE"/>
    <w:rsid w:val="00BE1573"/>
    <w:rsid w:val="00BE208A"/>
    <w:rsid w:val="00BE2282"/>
    <w:rsid w:val="00BE3CAB"/>
    <w:rsid w:val="00BE5C87"/>
    <w:rsid w:val="00BE5E99"/>
    <w:rsid w:val="00BE5FB5"/>
    <w:rsid w:val="00BF0204"/>
    <w:rsid w:val="00BF0992"/>
    <w:rsid w:val="00BF13A5"/>
    <w:rsid w:val="00BF1960"/>
    <w:rsid w:val="00BF2C7E"/>
    <w:rsid w:val="00BF318A"/>
    <w:rsid w:val="00BF4201"/>
    <w:rsid w:val="00BF55A6"/>
    <w:rsid w:val="00BF5CF3"/>
    <w:rsid w:val="00BF602B"/>
    <w:rsid w:val="00BF6142"/>
    <w:rsid w:val="00BF66E7"/>
    <w:rsid w:val="00BF7668"/>
    <w:rsid w:val="00C00531"/>
    <w:rsid w:val="00C00956"/>
    <w:rsid w:val="00C01EF8"/>
    <w:rsid w:val="00C030E6"/>
    <w:rsid w:val="00C04148"/>
    <w:rsid w:val="00C049B4"/>
    <w:rsid w:val="00C04CEA"/>
    <w:rsid w:val="00C04D24"/>
    <w:rsid w:val="00C05202"/>
    <w:rsid w:val="00C0549C"/>
    <w:rsid w:val="00C05720"/>
    <w:rsid w:val="00C06008"/>
    <w:rsid w:val="00C060A5"/>
    <w:rsid w:val="00C076A3"/>
    <w:rsid w:val="00C07F53"/>
    <w:rsid w:val="00C10511"/>
    <w:rsid w:val="00C10650"/>
    <w:rsid w:val="00C10D59"/>
    <w:rsid w:val="00C12D86"/>
    <w:rsid w:val="00C144D5"/>
    <w:rsid w:val="00C148C0"/>
    <w:rsid w:val="00C1494E"/>
    <w:rsid w:val="00C14DEA"/>
    <w:rsid w:val="00C14E4B"/>
    <w:rsid w:val="00C152A8"/>
    <w:rsid w:val="00C1772C"/>
    <w:rsid w:val="00C17CAD"/>
    <w:rsid w:val="00C2044D"/>
    <w:rsid w:val="00C20D41"/>
    <w:rsid w:val="00C2354A"/>
    <w:rsid w:val="00C240B3"/>
    <w:rsid w:val="00C27517"/>
    <w:rsid w:val="00C27F1E"/>
    <w:rsid w:val="00C311B9"/>
    <w:rsid w:val="00C31504"/>
    <w:rsid w:val="00C31572"/>
    <w:rsid w:val="00C32D9C"/>
    <w:rsid w:val="00C34CE4"/>
    <w:rsid w:val="00C37443"/>
    <w:rsid w:val="00C42D49"/>
    <w:rsid w:val="00C4371D"/>
    <w:rsid w:val="00C44FBD"/>
    <w:rsid w:val="00C45BB2"/>
    <w:rsid w:val="00C46311"/>
    <w:rsid w:val="00C471E2"/>
    <w:rsid w:val="00C47968"/>
    <w:rsid w:val="00C47E2B"/>
    <w:rsid w:val="00C511A0"/>
    <w:rsid w:val="00C536F9"/>
    <w:rsid w:val="00C538AD"/>
    <w:rsid w:val="00C54C68"/>
    <w:rsid w:val="00C556E5"/>
    <w:rsid w:val="00C55F7C"/>
    <w:rsid w:val="00C60771"/>
    <w:rsid w:val="00C610B2"/>
    <w:rsid w:val="00C63420"/>
    <w:rsid w:val="00C64D91"/>
    <w:rsid w:val="00C64EF1"/>
    <w:rsid w:val="00C64F20"/>
    <w:rsid w:val="00C64F9F"/>
    <w:rsid w:val="00C669B6"/>
    <w:rsid w:val="00C67B1F"/>
    <w:rsid w:val="00C67F20"/>
    <w:rsid w:val="00C705F1"/>
    <w:rsid w:val="00C706F4"/>
    <w:rsid w:val="00C70951"/>
    <w:rsid w:val="00C72269"/>
    <w:rsid w:val="00C724F4"/>
    <w:rsid w:val="00C72C5E"/>
    <w:rsid w:val="00C73DBD"/>
    <w:rsid w:val="00C740CD"/>
    <w:rsid w:val="00C75F1E"/>
    <w:rsid w:val="00C76E6B"/>
    <w:rsid w:val="00C7759A"/>
    <w:rsid w:val="00C801C5"/>
    <w:rsid w:val="00C82A8E"/>
    <w:rsid w:val="00C83668"/>
    <w:rsid w:val="00C84BBD"/>
    <w:rsid w:val="00C84FD0"/>
    <w:rsid w:val="00C85DD2"/>
    <w:rsid w:val="00C85DE1"/>
    <w:rsid w:val="00C85EDF"/>
    <w:rsid w:val="00C85FB3"/>
    <w:rsid w:val="00C8771C"/>
    <w:rsid w:val="00C8796C"/>
    <w:rsid w:val="00C87B2D"/>
    <w:rsid w:val="00C87B55"/>
    <w:rsid w:val="00C90DCB"/>
    <w:rsid w:val="00C90F3A"/>
    <w:rsid w:val="00C914E0"/>
    <w:rsid w:val="00C917DD"/>
    <w:rsid w:val="00C92392"/>
    <w:rsid w:val="00C9253C"/>
    <w:rsid w:val="00C93140"/>
    <w:rsid w:val="00C9336C"/>
    <w:rsid w:val="00C93BD9"/>
    <w:rsid w:val="00C94429"/>
    <w:rsid w:val="00C948CB"/>
    <w:rsid w:val="00C94979"/>
    <w:rsid w:val="00C954A6"/>
    <w:rsid w:val="00C95BD4"/>
    <w:rsid w:val="00C96268"/>
    <w:rsid w:val="00C97FBF"/>
    <w:rsid w:val="00CA0A16"/>
    <w:rsid w:val="00CA0CFA"/>
    <w:rsid w:val="00CA156C"/>
    <w:rsid w:val="00CA2070"/>
    <w:rsid w:val="00CA3007"/>
    <w:rsid w:val="00CA3422"/>
    <w:rsid w:val="00CA396E"/>
    <w:rsid w:val="00CA427F"/>
    <w:rsid w:val="00CA43BE"/>
    <w:rsid w:val="00CA4435"/>
    <w:rsid w:val="00CA4EB5"/>
    <w:rsid w:val="00CA7FE2"/>
    <w:rsid w:val="00CB0BC2"/>
    <w:rsid w:val="00CB0FA1"/>
    <w:rsid w:val="00CB1B8C"/>
    <w:rsid w:val="00CB2602"/>
    <w:rsid w:val="00CB2793"/>
    <w:rsid w:val="00CB4743"/>
    <w:rsid w:val="00CB4D82"/>
    <w:rsid w:val="00CB5398"/>
    <w:rsid w:val="00CB6AF9"/>
    <w:rsid w:val="00CB6C32"/>
    <w:rsid w:val="00CC121C"/>
    <w:rsid w:val="00CC2CC6"/>
    <w:rsid w:val="00CC6EF5"/>
    <w:rsid w:val="00CC728B"/>
    <w:rsid w:val="00CC7576"/>
    <w:rsid w:val="00CC79B3"/>
    <w:rsid w:val="00CD0ED1"/>
    <w:rsid w:val="00CD16C0"/>
    <w:rsid w:val="00CD1B20"/>
    <w:rsid w:val="00CD1DA8"/>
    <w:rsid w:val="00CD3DC7"/>
    <w:rsid w:val="00CD4258"/>
    <w:rsid w:val="00CD4365"/>
    <w:rsid w:val="00CD5A6C"/>
    <w:rsid w:val="00CD6BFE"/>
    <w:rsid w:val="00CE0100"/>
    <w:rsid w:val="00CE05A3"/>
    <w:rsid w:val="00CE08B7"/>
    <w:rsid w:val="00CE3911"/>
    <w:rsid w:val="00CE41D6"/>
    <w:rsid w:val="00CE48F0"/>
    <w:rsid w:val="00CE4C73"/>
    <w:rsid w:val="00CE55E4"/>
    <w:rsid w:val="00CE5F54"/>
    <w:rsid w:val="00CF20AF"/>
    <w:rsid w:val="00CF55C0"/>
    <w:rsid w:val="00CF69F9"/>
    <w:rsid w:val="00CF6C6F"/>
    <w:rsid w:val="00CF7259"/>
    <w:rsid w:val="00D00CE5"/>
    <w:rsid w:val="00D02A98"/>
    <w:rsid w:val="00D031ED"/>
    <w:rsid w:val="00D04451"/>
    <w:rsid w:val="00D044E0"/>
    <w:rsid w:val="00D052BE"/>
    <w:rsid w:val="00D07B89"/>
    <w:rsid w:val="00D1250C"/>
    <w:rsid w:val="00D12947"/>
    <w:rsid w:val="00D12FE1"/>
    <w:rsid w:val="00D13204"/>
    <w:rsid w:val="00D13E39"/>
    <w:rsid w:val="00D1412A"/>
    <w:rsid w:val="00D1436F"/>
    <w:rsid w:val="00D1500C"/>
    <w:rsid w:val="00D16FEA"/>
    <w:rsid w:val="00D1745A"/>
    <w:rsid w:val="00D208A5"/>
    <w:rsid w:val="00D20A97"/>
    <w:rsid w:val="00D21221"/>
    <w:rsid w:val="00D22AE0"/>
    <w:rsid w:val="00D239D3"/>
    <w:rsid w:val="00D250F2"/>
    <w:rsid w:val="00D2619C"/>
    <w:rsid w:val="00D26672"/>
    <w:rsid w:val="00D27478"/>
    <w:rsid w:val="00D309EB"/>
    <w:rsid w:val="00D30A3A"/>
    <w:rsid w:val="00D30BA7"/>
    <w:rsid w:val="00D31B82"/>
    <w:rsid w:val="00D32339"/>
    <w:rsid w:val="00D323A5"/>
    <w:rsid w:val="00D34016"/>
    <w:rsid w:val="00D360C7"/>
    <w:rsid w:val="00D36106"/>
    <w:rsid w:val="00D36497"/>
    <w:rsid w:val="00D40864"/>
    <w:rsid w:val="00D41C77"/>
    <w:rsid w:val="00D41FD2"/>
    <w:rsid w:val="00D42557"/>
    <w:rsid w:val="00D455C6"/>
    <w:rsid w:val="00D46622"/>
    <w:rsid w:val="00D47C21"/>
    <w:rsid w:val="00D51577"/>
    <w:rsid w:val="00D52110"/>
    <w:rsid w:val="00D534E2"/>
    <w:rsid w:val="00D53618"/>
    <w:rsid w:val="00D53642"/>
    <w:rsid w:val="00D54A96"/>
    <w:rsid w:val="00D55F48"/>
    <w:rsid w:val="00D55FBA"/>
    <w:rsid w:val="00D576EA"/>
    <w:rsid w:val="00D578B1"/>
    <w:rsid w:val="00D57A95"/>
    <w:rsid w:val="00D63AAC"/>
    <w:rsid w:val="00D6509D"/>
    <w:rsid w:val="00D65137"/>
    <w:rsid w:val="00D6592A"/>
    <w:rsid w:val="00D65E74"/>
    <w:rsid w:val="00D707ED"/>
    <w:rsid w:val="00D7094D"/>
    <w:rsid w:val="00D71F68"/>
    <w:rsid w:val="00D7221E"/>
    <w:rsid w:val="00D7272D"/>
    <w:rsid w:val="00D72942"/>
    <w:rsid w:val="00D72E7B"/>
    <w:rsid w:val="00D731CF"/>
    <w:rsid w:val="00D73FBF"/>
    <w:rsid w:val="00D74FD6"/>
    <w:rsid w:val="00D754F7"/>
    <w:rsid w:val="00D755CA"/>
    <w:rsid w:val="00D7694B"/>
    <w:rsid w:val="00D7754B"/>
    <w:rsid w:val="00D775BB"/>
    <w:rsid w:val="00D8134F"/>
    <w:rsid w:val="00D813C1"/>
    <w:rsid w:val="00D819D9"/>
    <w:rsid w:val="00D82592"/>
    <w:rsid w:val="00D82B1B"/>
    <w:rsid w:val="00D858B7"/>
    <w:rsid w:val="00D8601A"/>
    <w:rsid w:val="00D86CA4"/>
    <w:rsid w:val="00D87429"/>
    <w:rsid w:val="00D8755F"/>
    <w:rsid w:val="00D87603"/>
    <w:rsid w:val="00D87777"/>
    <w:rsid w:val="00D91CCD"/>
    <w:rsid w:val="00D93449"/>
    <w:rsid w:val="00D9523E"/>
    <w:rsid w:val="00D95AAD"/>
    <w:rsid w:val="00D97C81"/>
    <w:rsid w:val="00DA01E6"/>
    <w:rsid w:val="00DA0F19"/>
    <w:rsid w:val="00DA21AD"/>
    <w:rsid w:val="00DA351B"/>
    <w:rsid w:val="00DA477C"/>
    <w:rsid w:val="00DA4AB6"/>
    <w:rsid w:val="00DA4AC2"/>
    <w:rsid w:val="00DA5895"/>
    <w:rsid w:val="00DA5D85"/>
    <w:rsid w:val="00DA5F34"/>
    <w:rsid w:val="00DA6701"/>
    <w:rsid w:val="00DA6F20"/>
    <w:rsid w:val="00DA775E"/>
    <w:rsid w:val="00DA79B8"/>
    <w:rsid w:val="00DB0B06"/>
    <w:rsid w:val="00DB19E0"/>
    <w:rsid w:val="00DB2440"/>
    <w:rsid w:val="00DB3121"/>
    <w:rsid w:val="00DB316E"/>
    <w:rsid w:val="00DB3870"/>
    <w:rsid w:val="00DB7D41"/>
    <w:rsid w:val="00DC02AF"/>
    <w:rsid w:val="00DC0DEA"/>
    <w:rsid w:val="00DC3477"/>
    <w:rsid w:val="00DC4B97"/>
    <w:rsid w:val="00DC530F"/>
    <w:rsid w:val="00DC5530"/>
    <w:rsid w:val="00DC5A79"/>
    <w:rsid w:val="00DC6D37"/>
    <w:rsid w:val="00DC70DD"/>
    <w:rsid w:val="00DC756D"/>
    <w:rsid w:val="00DC7DF6"/>
    <w:rsid w:val="00DC7FEC"/>
    <w:rsid w:val="00DD0F9D"/>
    <w:rsid w:val="00DD11C7"/>
    <w:rsid w:val="00DD14ED"/>
    <w:rsid w:val="00DD1B96"/>
    <w:rsid w:val="00DD29DB"/>
    <w:rsid w:val="00DD4EA8"/>
    <w:rsid w:val="00DD5C5C"/>
    <w:rsid w:val="00DD5EB6"/>
    <w:rsid w:val="00DD7936"/>
    <w:rsid w:val="00DD7F24"/>
    <w:rsid w:val="00DE108E"/>
    <w:rsid w:val="00DE1F1D"/>
    <w:rsid w:val="00DE2BD6"/>
    <w:rsid w:val="00DE2F8A"/>
    <w:rsid w:val="00DE3C44"/>
    <w:rsid w:val="00DE4045"/>
    <w:rsid w:val="00DE4638"/>
    <w:rsid w:val="00DE47E8"/>
    <w:rsid w:val="00DE531E"/>
    <w:rsid w:val="00DE6FF5"/>
    <w:rsid w:val="00DE79B7"/>
    <w:rsid w:val="00DF13E8"/>
    <w:rsid w:val="00DF171D"/>
    <w:rsid w:val="00DF233A"/>
    <w:rsid w:val="00DF27E3"/>
    <w:rsid w:val="00DF4DB1"/>
    <w:rsid w:val="00DF4F61"/>
    <w:rsid w:val="00E000E7"/>
    <w:rsid w:val="00E009DB"/>
    <w:rsid w:val="00E01AE7"/>
    <w:rsid w:val="00E01DB8"/>
    <w:rsid w:val="00E02707"/>
    <w:rsid w:val="00E05079"/>
    <w:rsid w:val="00E0550F"/>
    <w:rsid w:val="00E0582F"/>
    <w:rsid w:val="00E0652E"/>
    <w:rsid w:val="00E06546"/>
    <w:rsid w:val="00E07F30"/>
    <w:rsid w:val="00E10570"/>
    <w:rsid w:val="00E106AB"/>
    <w:rsid w:val="00E106E7"/>
    <w:rsid w:val="00E12A8F"/>
    <w:rsid w:val="00E131FD"/>
    <w:rsid w:val="00E156F7"/>
    <w:rsid w:val="00E1582B"/>
    <w:rsid w:val="00E15CD2"/>
    <w:rsid w:val="00E1624C"/>
    <w:rsid w:val="00E16844"/>
    <w:rsid w:val="00E16D33"/>
    <w:rsid w:val="00E20270"/>
    <w:rsid w:val="00E205B4"/>
    <w:rsid w:val="00E209E6"/>
    <w:rsid w:val="00E21139"/>
    <w:rsid w:val="00E2191D"/>
    <w:rsid w:val="00E22D6B"/>
    <w:rsid w:val="00E23307"/>
    <w:rsid w:val="00E255CF"/>
    <w:rsid w:val="00E260FB"/>
    <w:rsid w:val="00E268A8"/>
    <w:rsid w:val="00E26BAF"/>
    <w:rsid w:val="00E26ECE"/>
    <w:rsid w:val="00E279A4"/>
    <w:rsid w:val="00E300D5"/>
    <w:rsid w:val="00E310D8"/>
    <w:rsid w:val="00E31537"/>
    <w:rsid w:val="00E31E7B"/>
    <w:rsid w:val="00E335A7"/>
    <w:rsid w:val="00E336FA"/>
    <w:rsid w:val="00E33DDF"/>
    <w:rsid w:val="00E343A0"/>
    <w:rsid w:val="00E34E88"/>
    <w:rsid w:val="00E358B8"/>
    <w:rsid w:val="00E3665F"/>
    <w:rsid w:val="00E4015C"/>
    <w:rsid w:val="00E42564"/>
    <w:rsid w:val="00E42EBC"/>
    <w:rsid w:val="00E42F7B"/>
    <w:rsid w:val="00E43718"/>
    <w:rsid w:val="00E43A5E"/>
    <w:rsid w:val="00E440C0"/>
    <w:rsid w:val="00E448E7"/>
    <w:rsid w:val="00E44AE0"/>
    <w:rsid w:val="00E45C08"/>
    <w:rsid w:val="00E45ED1"/>
    <w:rsid w:val="00E460CD"/>
    <w:rsid w:val="00E46A95"/>
    <w:rsid w:val="00E46ED8"/>
    <w:rsid w:val="00E50553"/>
    <w:rsid w:val="00E505E5"/>
    <w:rsid w:val="00E51179"/>
    <w:rsid w:val="00E511A0"/>
    <w:rsid w:val="00E51A03"/>
    <w:rsid w:val="00E52251"/>
    <w:rsid w:val="00E522F1"/>
    <w:rsid w:val="00E5263B"/>
    <w:rsid w:val="00E53AA0"/>
    <w:rsid w:val="00E552EA"/>
    <w:rsid w:val="00E56416"/>
    <w:rsid w:val="00E56BA1"/>
    <w:rsid w:val="00E57761"/>
    <w:rsid w:val="00E603D8"/>
    <w:rsid w:val="00E632ED"/>
    <w:rsid w:val="00E6541D"/>
    <w:rsid w:val="00E65C09"/>
    <w:rsid w:val="00E65E65"/>
    <w:rsid w:val="00E66BD3"/>
    <w:rsid w:val="00E66D14"/>
    <w:rsid w:val="00E67FA7"/>
    <w:rsid w:val="00E7120D"/>
    <w:rsid w:val="00E71F9C"/>
    <w:rsid w:val="00E726EB"/>
    <w:rsid w:val="00E72C84"/>
    <w:rsid w:val="00E73A11"/>
    <w:rsid w:val="00E7613D"/>
    <w:rsid w:val="00E761A4"/>
    <w:rsid w:val="00E769CA"/>
    <w:rsid w:val="00E76DEB"/>
    <w:rsid w:val="00E76FBE"/>
    <w:rsid w:val="00E77244"/>
    <w:rsid w:val="00E77771"/>
    <w:rsid w:val="00E77A72"/>
    <w:rsid w:val="00E77F59"/>
    <w:rsid w:val="00E822B9"/>
    <w:rsid w:val="00E82ADD"/>
    <w:rsid w:val="00E82AF0"/>
    <w:rsid w:val="00E82B7C"/>
    <w:rsid w:val="00E84D10"/>
    <w:rsid w:val="00E84F5A"/>
    <w:rsid w:val="00E85313"/>
    <w:rsid w:val="00E867E0"/>
    <w:rsid w:val="00E911B9"/>
    <w:rsid w:val="00E91B18"/>
    <w:rsid w:val="00E91DDA"/>
    <w:rsid w:val="00E9279C"/>
    <w:rsid w:val="00E95CD8"/>
    <w:rsid w:val="00E96918"/>
    <w:rsid w:val="00E96C0D"/>
    <w:rsid w:val="00E9765C"/>
    <w:rsid w:val="00E977F6"/>
    <w:rsid w:val="00E97AA3"/>
    <w:rsid w:val="00EA0A47"/>
    <w:rsid w:val="00EA2336"/>
    <w:rsid w:val="00EA3E84"/>
    <w:rsid w:val="00EA40C4"/>
    <w:rsid w:val="00EA4635"/>
    <w:rsid w:val="00EA48F9"/>
    <w:rsid w:val="00EA568D"/>
    <w:rsid w:val="00EA57DE"/>
    <w:rsid w:val="00EA69E2"/>
    <w:rsid w:val="00EA6B5B"/>
    <w:rsid w:val="00EA7214"/>
    <w:rsid w:val="00EA7216"/>
    <w:rsid w:val="00EA73E6"/>
    <w:rsid w:val="00EB0079"/>
    <w:rsid w:val="00EB052E"/>
    <w:rsid w:val="00EB17E3"/>
    <w:rsid w:val="00EB3239"/>
    <w:rsid w:val="00EB3A78"/>
    <w:rsid w:val="00EB3B1C"/>
    <w:rsid w:val="00EB40A7"/>
    <w:rsid w:val="00EB48AE"/>
    <w:rsid w:val="00EB6627"/>
    <w:rsid w:val="00EB69BD"/>
    <w:rsid w:val="00EB7794"/>
    <w:rsid w:val="00EB7BAB"/>
    <w:rsid w:val="00EC2663"/>
    <w:rsid w:val="00EC6ED0"/>
    <w:rsid w:val="00EC7127"/>
    <w:rsid w:val="00ED17A6"/>
    <w:rsid w:val="00ED2658"/>
    <w:rsid w:val="00ED29E8"/>
    <w:rsid w:val="00ED2B66"/>
    <w:rsid w:val="00ED2BC1"/>
    <w:rsid w:val="00ED34B1"/>
    <w:rsid w:val="00ED3E53"/>
    <w:rsid w:val="00ED486A"/>
    <w:rsid w:val="00ED48E7"/>
    <w:rsid w:val="00ED7E59"/>
    <w:rsid w:val="00EE0E52"/>
    <w:rsid w:val="00EE123D"/>
    <w:rsid w:val="00EE137F"/>
    <w:rsid w:val="00EE1ADF"/>
    <w:rsid w:val="00EE1E3E"/>
    <w:rsid w:val="00EE22FB"/>
    <w:rsid w:val="00EE2CAF"/>
    <w:rsid w:val="00EE3AE5"/>
    <w:rsid w:val="00EE452F"/>
    <w:rsid w:val="00EE6231"/>
    <w:rsid w:val="00EE7615"/>
    <w:rsid w:val="00EE799B"/>
    <w:rsid w:val="00EF0A87"/>
    <w:rsid w:val="00EF1899"/>
    <w:rsid w:val="00EF2463"/>
    <w:rsid w:val="00EF288C"/>
    <w:rsid w:val="00EF328C"/>
    <w:rsid w:val="00EF446B"/>
    <w:rsid w:val="00EF4A85"/>
    <w:rsid w:val="00EF79FD"/>
    <w:rsid w:val="00F012EC"/>
    <w:rsid w:val="00F019D8"/>
    <w:rsid w:val="00F0260F"/>
    <w:rsid w:val="00F0277B"/>
    <w:rsid w:val="00F02BEB"/>
    <w:rsid w:val="00F03CE1"/>
    <w:rsid w:val="00F04883"/>
    <w:rsid w:val="00F060CD"/>
    <w:rsid w:val="00F06386"/>
    <w:rsid w:val="00F071D4"/>
    <w:rsid w:val="00F07C59"/>
    <w:rsid w:val="00F10E0C"/>
    <w:rsid w:val="00F1178B"/>
    <w:rsid w:val="00F1195F"/>
    <w:rsid w:val="00F12360"/>
    <w:rsid w:val="00F13FD6"/>
    <w:rsid w:val="00F14145"/>
    <w:rsid w:val="00F152AB"/>
    <w:rsid w:val="00F16F5E"/>
    <w:rsid w:val="00F17154"/>
    <w:rsid w:val="00F173B2"/>
    <w:rsid w:val="00F175BB"/>
    <w:rsid w:val="00F17976"/>
    <w:rsid w:val="00F2041C"/>
    <w:rsid w:val="00F20A04"/>
    <w:rsid w:val="00F2128F"/>
    <w:rsid w:val="00F22013"/>
    <w:rsid w:val="00F226D9"/>
    <w:rsid w:val="00F22DEF"/>
    <w:rsid w:val="00F23847"/>
    <w:rsid w:val="00F23E85"/>
    <w:rsid w:val="00F25E42"/>
    <w:rsid w:val="00F263B8"/>
    <w:rsid w:val="00F26B09"/>
    <w:rsid w:val="00F26F0D"/>
    <w:rsid w:val="00F27C85"/>
    <w:rsid w:val="00F27F0A"/>
    <w:rsid w:val="00F31282"/>
    <w:rsid w:val="00F312A1"/>
    <w:rsid w:val="00F3209A"/>
    <w:rsid w:val="00F322C7"/>
    <w:rsid w:val="00F32E9D"/>
    <w:rsid w:val="00F3673C"/>
    <w:rsid w:val="00F367D6"/>
    <w:rsid w:val="00F370C7"/>
    <w:rsid w:val="00F410C0"/>
    <w:rsid w:val="00F418A4"/>
    <w:rsid w:val="00F427C4"/>
    <w:rsid w:val="00F42CD3"/>
    <w:rsid w:val="00F44250"/>
    <w:rsid w:val="00F45425"/>
    <w:rsid w:val="00F46385"/>
    <w:rsid w:val="00F46803"/>
    <w:rsid w:val="00F4691B"/>
    <w:rsid w:val="00F46FB0"/>
    <w:rsid w:val="00F47501"/>
    <w:rsid w:val="00F4778B"/>
    <w:rsid w:val="00F503E1"/>
    <w:rsid w:val="00F50971"/>
    <w:rsid w:val="00F50A51"/>
    <w:rsid w:val="00F513AD"/>
    <w:rsid w:val="00F51611"/>
    <w:rsid w:val="00F52F46"/>
    <w:rsid w:val="00F53AD4"/>
    <w:rsid w:val="00F54FC4"/>
    <w:rsid w:val="00F5570D"/>
    <w:rsid w:val="00F557B5"/>
    <w:rsid w:val="00F60602"/>
    <w:rsid w:val="00F61816"/>
    <w:rsid w:val="00F62472"/>
    <w:rsid w:val="00F63C3E"/>
    <w:rsid w:val="00F64D23"/>
    <w:rsid w:val="00F65D64"/>
    <w:rsid w:val="00F66104"/>
    <w:rsid w:val="00F66CEB"/>
    <w:rsid w:val="00F6770D"/>
    <w:rsid w:val="00F67919"/>
    <w:rsid w:val="00F7052E"/>
    <w:rsid w:val="00F732FD"/>
    <w:rsid w:val="00F7335F"/>
    <w:rsid w:val="00F735D9"/>
    <w:rsid w:val="00F73FF1"/>
    <w:rsid w:val="00F745DB"/>
    <w:rsid w:val="00F74F7B"/>
    <w:rsid w:val="00F7730A"/>
    <w:rsid w:val="00F7788E"/>
    <w:rsid w:val="00F77A5C"/>
    <w:rsid w:val="00F77ECB"/>
    <w:rsid w:val="00F8094F"/>
    <w:rsid w:val="00F80CB8"/>
    <w:rsid w:val="00F81A88"/>
    <w:rsid w:val="00F81C6E"/>
    <w:rsid w:val="00F82E6C"/>
    <w:rsid w:val="00F83E2F"/>
    <w:rsid w:val="00F841DA"/>
    <w:rsid w:val="00F86FCA"/>
    <w:rsid w:val="00F87FAB"/>
    <w:rsid w:val="00F90D22"/>
    <w:rsid w:val="00F91372"/>
    <w:rsid w:val="00F915C8"/>
    <w:rsid w:val="00F91749"/>
    <w:rsid w:val="00F92465"/>
    <w:rsid w:val="00F93039"/>
    <w:rsid w:val="00F9406E"/>
    <w:rsid w:val="00F9469E"/>
    <w:rsid w:val="00F94B25"/>
    <w:rsid w:val="00F9526A"/>
    <w:rsid w:val="00F964DB"/>
    <w:rsid w:val="00F966C3"/>
    <w:rsid w:val="00F973A3"/>
    <w:rsid w:val="00F97ADC"/>
    <w:rsid w:val="00FA1200"/>
    <w:rsid w:val="00FA3867"/>
    <w:rsid w:val="00FA44D7"/>
    <w:rsid w:val="00FA4739"/>
    <w:rsid w:val="00FA5C1A"/>
    <w:rsid w:val="00FA7062"/>
    <w:rsid w:val="00FA79A9"/>
    <w:rsid w:val="00FB0428"/>
    <w:rsid w:val="00FB1E99"/>
    <w:rsid w:val="00FB3217"/>
    <w:rsid w:val="00FB327E"/>
    <w:rsid w:val="00FB3E01"/>
    <w:rsid w:val="00FB484B"/>
    <w:rsid w:val="00FB4EF0"/>
    <w:rsid w:val="00FB61AA"/>
    <w:rsid w:val="00FC0429"/>
    <w:rsid w:val="00FC164F"/>
    <w:rsid w:val="00FC1792"/>
    <w:rsid w:val="00FC1E5E"/>
    <w:rsid w:val="00FC3898"/>
    <w:rsid w:val="00FC38EE"/>
    <w:rsid w:val="00FC398A"/>
    <w:rsid w:val="00FC3DF3"/>
    <w:rsid w:val="00FC4F85"/>
    <w:rsid w:val="00FC53FA"/>
    <w:rsid w:val="00FD004A"/>
    <w:rsid w:val="00FD0A82"/>
    <w:rsid w:val="00FD1F09"/>
    <w:rsid w:val="00FD2493"/>
    <w:rsid w:val="00FD6E0F"/>
    <w:rsid w:val="00FE145D"/>
    <w:rsid w:val="00FE198B"/>
    <w:rsid w:val="00FE24B4"/>
    <w:rsid w:val="00FE2F3D"/>
    <w:rsid w:val="00FE391D"/>
    <w:rsid w:val="00FE60FB"/>
    <w:rsid w:val="00FE6828"/>
    <w:rsid w:val="00FE7C5D"/>
    <w:rsid w:val="00FF0EBF"/>
    <w:rsid w:val="00FF262B"/>
    <w:rsid w:val="00FF2E20"/>
    <w:rsid w:val="00FF3B4C"/>
    <w:rsid w:val="00FF3D77"/>
    <w:rsid w:val="00FF3D94"/>
    <w:rsid w:val="00FF6074"/>
    <w:rsid w:val="00FF612D"/>
    <w:rsid w:val="00FF647D"/>
    <w:rsid w:val="00FF6E48"/>
    <w:rsid w:val="00FF7088"/>
    <w:rsid w:val="00FF7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BDB09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D495B"/>
    <w:pPr>
      <w:spacing w:line="360" w:lineRule="auto"/>
      <w:jc w:val="both"/>
    </w:pPr>
    <w:rPr>
      <w:rFonts w:ascii="Garamond" w:hAnsi="Garamond"/>
    </w:rPr>
  </w:style>
  <w:style w:type="paragraph" w:styleId="Heading1">
    <w:name w:val="heading 1"/>
    <w:basedOn w:val="Normal"/>
    <w:next w:val="Normal"/>
    <w:link w:val="Heading1Char"/>
    <w:uiPriority w:val="9"/>
    <w:qFormat/>
    <w:rsid w:val="00E335A7"/>
    <w:pPr>
      <w:keepNext/>
      <w:keepLines/>
      <w:pageBreakBefore/>
      <w:numPr>
        <w:numId w:val="15"/>
      </w:numPr>
      <w:spacing w:before="960" w:after="120"/>
      <w:outlineLvl w:val="0"/>
    </w:pPr>
    <w:rPr>
      <w:rFonts w:eastAsiaTheme="majorEastAsia" w:cstheme="majorBidi"/>
      <w:b/>
      <w:bCs/>
      <w:sz w:val="72"/>
      <w:szCs w:val="32"/>
    </w:rPr>
  </w:style>
  <w:style w:type="paragraph" w:styleId="Heading2">
    <w:name w:val="heading 2"/>
    <w:basedOn w:val="Normal"/>
    <w:next w:val="Normal"/>
    <w:link w:val="Heading2Char"/>
    <w:uiPriority w:val="9"/>
    <w:unhideWhenUsed/>
    <w:qFormat/>
    <w:rsid w:val="006176F9"/>
    <w:pPr>
      <w:keepNext/>
      <w:keepLines/>
      <w:numPr>
        <w:ilvl w:val="1"/>
        <w:numId w:val="15"/>
      </w:numPr>
      <w:tabs>
        <w:tab w:val="clear" w:pos="468"/>
        <w:tab w:val="num" w:pos="288"/>
      </w:tabs>
      <w:spacing w:before="360" w:after="240"/>
      <w:ind w:left="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176F9"/>
    <w:pPr>
      <w:keepNext/>
      <w:keepLines/>
      <w:numPr>
        <w:ilvl w:val="2"/>
        <w:numId w:val="15"/>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6176F9"/>
    <w:pPr>
      <w:keepNext/>
      <w:keepLines/>
      <w:numPr>
        <w:ilvl w:val="3"/>
        <w:numId w:val="15"/>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6176F9"/>
    <w:pPr>
      <w:keepNext/>
      <w:keepLines/>
      <w:numPr>
        <w:ilvl w:val="4"/>
        <w:numId w:val="15"/>
      </w:numPr>
      <w:spacing w:before="20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6176F9"/>
    <w:pPr>
      <w:keepNext/>
      <w:keepLines/>
      <w:numPr>
        <w:ilvl w:val="5"/>
        <w:numId w:val="15"/>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6176F9"/>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176F9"/>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176F9"/>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0710"/>
    <w:pPr>
      <w:spacing w:after="300"/>
      <w:contextualSpacing/>
      <w:jc w:val="center"/>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990710"/>
    <w:rPr>
      <w:rFonts w:ascii="Garamond" w:eastAsiaTheme="majorEastAsia" w:hAnsi="Garamond" w:cstheme="majorBidi"/>
      <w:b/>
      <w:spacing w:val="5"/>
      <w:kern w:val="28"/>
      <w:sz w:val="52"/>
      <w:szCs w:val="52"/>
    </w:rPr>
  </w:style>
  <w:style w:type="paragraph" w:customStyle="1" w:styleId="Author">
    <w:name w:val="Author"/>
    <w:basedOn w:val="Normal"/>
    <w:qFormat/>
    <w:rsid w:val="00B34DC4"/>
    <w:pPr>
      <w:jc w:val="center"/>
    </w:pPr>
    <w:rPr>
      <w:sz w:val="36"/>
      <w:szCs w:val="36"/>
    </w:rPr>
  </w:style>
  <w:style w:type="character" w:customStyle="1" w:styleId="Heading1Char">
    <w:name w:val="Heading 1 Char"/>
    <w:basedOn w:val="DefaultParagraphFont"/>
    <w:link w:val="Heading1"/>
    <w:uiPriority w:val="9"/>
    <w:rsid w:val="00E335A7"/>
    <w:rPr>
      <w:rFonts w:ascii="Garamond" w:eastAsiaTheme="majorEastAsia" w:hAnsi="Garamond" w:cstheme="majorBidi"/>
      <w:b/>
      <w:bCs/>
      <w:sz w:val="72"/>
      <w:szCs w:val="32"/>
    </w:rPr>
  </w:style>
  <w:style w:type="paragraph" w:customStyle="1" w:styleId="Affiliation">
    <w:name w:val="Affiliation"/>
    <w:basedOn w:val="Normal"/>
    <w:qFormat/>
    <w:rsid w:val="00B34DC4"/>
    <w:pPr>
      <w:jc w:val="center"/>
    </w:pPr>
  </w:style>
  <w:style w:type="paragraph" w:styleId="ListParagraph">
    <w:name w:val="List Paragraph"/>
    <w:basedOn w:val="Normal"/>
    <w:uiPriority w:val="34"/>
    <w:qFormat/>
    <w:rsid w:val="0013633F"/>
    <w:pPr>
      <w:ind w:left="720"/>
      <w:contextualSpacing/>
    </w:pPr>
  </w:style>
  <w:style w:type="paragraph" w:customStyle="1" w:styleId="Abstract">
    <w:name w:val="Abstract"/>
    <w:next w:val="Normal"/>
    <w:qFormat/>
    <w:rsid w:val="00437846"/>
    <w:pPr>
      <w:pageBreakBefore/>
      <w:spacing w:before="240" w:after="360" w:line="360" w:lineRule="auto"/>
      <w:jc w:val="center"/>
    </w:pPr>
    <w:rPr>
      <w:rFonts w:ascii="Garamond" w:eastAsiaTheme="majorEastAsia" w:hAnsi="Garamond" w:cstheme="majorBidi"/>
      <w:bCs/>
      <w:sz w:val="32"/>
      <w:szCs w:val="32"/>
    </w:rPr>
  </w:style>
  <w:style w:type="character" w:customStyle="1" w:styleId="Heading2Char">
    <w:name w:val="Heading 2 Char"/>
    <w:basedOn w:val="DefaultParagraphFont"/>
    <w:link w:val="Heading2"/>
    <w:uiPriority w:val="9"/>
    <w:rsid w:val="006176F9"/>
    <w:rPr>
      <w:rFonts w:ascii="Garamond" w:eastAsiaTheme="majorEastAsia" w:hAnsi="Garamond" w:cstheme="majorBidi"/>
      <w:b/>
      <w:bCs/>
      <w:sz w:val="26"/>
      <w:szCs w:val="26"/>
    </w:rPr>
  </w:style>
  <w:style w:type="character" w:customStyle="1" w:styleId="Heading3Char">
    <w:name w:val="Heading 3 Char"/>
    <w:basedOn w:val="DefaultParagraphFont"/>
    <w:link w:val="Heading3"/>
    <w:uiPriority w:val="9"/>
    <w:rsid w:val="006176F9"/>
    <w:rPr>
      <w:rFonts w:ascii="Garamond" w:eastAsiaTheme="majorEastAsia" w:hAnsi="Garamond" w:cstheme="majorBidi"/>
      <w:b/>
      <w:bCs/>
    </w:rPr>
  </w:style>
  <w:style w:type="character" w:customStyle="1" w:styleId="Heading4Char">
    <w:name w:val="Heading 4 Char"/>
    <w:basedOn w:val="DefaultParagraphFont"/>
    <w:link w:val="Heading4"/>
    <w:uiPriority w:val="9"/>
    <w:rsid w:val="006176F9"/>
    <w:rPr>
      <w:rFonts w:ascii="Garamond" w:eastAsiaTheme="majorEastAsia" w:hAnsi="Garamond" w:cstheme="majorBidi"/>
      <w:b/>
      <w:bCs/>
      <w:i/>
      <w:iCs/>
    </w:rPr>
  </w:style>
  <w:style w:type="character" w:customStyle="1" w:styleId="Heading5Char">
    <w:name w:val="Heading 5 Char"/>
    <w:basedOn w:val="DefaultParagraphFont"/>
    <w:link w:val="Heading5"/>
    <w:uiPriority w:val="9"/>
    <w:semiHidden/>
    <w:rsid w:val="006176F9"/>
    <w:rPr>
      <w:rFonts w:ascii="Garamond" w:eastAsiaTheme="majorEastAsia" w:hAnsi="Garamond" w:cstheme="majorBidi"/>
    </w:rPr>
  </w:style>
  <w:style w:type="character" w:customStyle="1" w:styleId="Heading6Char">
    <w:name w:val="Heading 6 Char"/>
    <w:basedOn w:val="DefaultParagraphFont"/>
    <w:link w:val="Heading6"/>
    <w:uiPriority w:val="9"/>
    <w:semiHidden/>
    <w:rsid w:val="006176F9"/>
    <w:rPr>
      <w:rFonts w:ascii="Garamond" w:eastAsiaTheme="majorEastAsia" w:hAnsi="Garamond" w:cstheme="majorBidi"/>
      <w:i/>
      <w:iCs/>
    </w:rPr>
  </w:style>
  <w:style w:type="paragraph" w:styleId="Subtitle">
    <w:name w:val="Subtitle"/>
    <w:basedOn w:val="Normal"/>
    <w:next w:val="Normal"/>
    <w:link w:val="SubtitleChar"/>
    <w:uiPriority w:val="11"/>
    <w:qFormat/>
    <w:rsid w:val="00853F3E"/>
    <w:pPr>
      <w:numPr>
        <w:ilvl w:val="1"/>
      </w:numPr>
      <w:jc w:val="center"/>
    </w:pPr>
    <w:rPr>
      <w:rFonts w:eastAsiaTheme="majorEastAsia" w:cstheme="majorBidi"/>
      <w:i/>
      <w:iCs/>
      <w:spacing w:val="15"/>
    </w:rPr>
  </w:style>
  <w:style w:type="character" w:customStyle="1" w:styleId="SubtitleChar">
    <w:name w:val="Subtitle Char"/>
    <w:basedOn w:val="DefaultParagraphFont"/>
    <w:link w:val="Subtitle"/>
    <w:uiPriority w:val="11"/>
    <w:rsid w:val="00853F3E"/>
    <w:rPr>
      <w:rFonts w:ascii="Garamond" w:eastAsiaTheme="majorEastAsia" w:hAnsi="Garamond" w:cstheme="majorBidi"/>
      <w:i/>
      <w:iCs/>
      <w:spacing w:val="15"/>
    </w:rPr>
  </w:style>
  <w:style w:type="character" w:customStyle="1" w:styleId="Heading7Char">
    <w:name w:val="Heading 7 Char"/>
    <w:basedOn w:val="DefaultParagraphFont"/>
    <w:link w:val="Heading7"/>
    <w:uiPriority w:val="9"/>
    <w:semiHidden/>
    <w:rsid w:val="006176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176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176F9"/>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5E7A6F"/>
    <w:pPr>
      <w:spacing w:before="120"/>
      <w:jc w:val="left"/>
    </w:pPr>
    <w:rPr>
      <w:rFonts w:asciiTheme="minorHAnsi" w:hAnsiTheme="minorHAnsi"/>
      <w:b/>
    </w:rPr>
  </w:style>
  <w:style w:type="paragraph" w:styleId="TOC2">
    <w:name w:val="toc 2"/>
    <w:basedOn w:val="Normal"/>
    <w:next w:val="Normal"/>
    <w:autoRedefine/>
    <w:uiPriority w:val="39"/>
    <w:unhideWhenUsed/>
    <w:rsid w:val="005E7A6F"/>
    <w:pPr>
      <w:ind w:left="240"/>
      <w:jc w:val="left"/>
    </w:pPr>
    <w:rPr>
      <w:rFonts w:asciiTheme="minorHAnsi" w:hAnsiTheme="minorHAnsi"/>
      <w:b/>
      <w:sz w:val="22"/>
      <w:szCs w:val="22"/>
    </w:rPr>
  </w:style>
  <w:style w:type="paragraph" w:styleId="TOC3">
    <w:name w:val="toc 3"/>
    <w:basedOn w:val="Normal"/>
    <w:next w:val="Normal"/>
    <w:autoRedefine/>
    <w:uiPriority w:val="39"/>
    <w:unhideWhenUsed/>
    <w:rsid w:val="005E7A6F"/>
    <w:pPr>
      <w:ind w:left="480"/>
      <w:jc w:val="left"/>
    </w:pPr>
    <w:rPr>
      <w:rFonts w:asciiTheme="minorHAnsi" w:hAnsiTheme="minorHAnsi"/>
      <w:sz w:val="22"/>
      <w:szCs w:val="22"/>
    </w:rPr>
  </w:style>
  <w:style w:type="paragraph" w:styleId="TOC4">
    <w:name w:val="toc 4"/>
    <w:basedOn w:val="Normal"/>
    <w:next w:val="Normal"/>
    <w:autoRedefine/>
    <w:uiPriority w:val="39"/>
    <w:unhideWhenUsed/>
    <w:rsid w:val="005E7A6F"/>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5E7A6F"/>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5E7A6F"/>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5E7A6F"/>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E7A6F"/>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E7A6F"/>
    <w:pPr>
      <w:ind w:left="1920"/>
      <w:jc w:val="left"/>
    </w:pPr>
    <w:rPr>
      <w:rFonts w:asciiTheme="minorHAnsi" w:hAnsiTheme="minorHAnsi"/>
      <w:sz w:val="20"/>
      <w:szCs w:val="20"/>
    </w:rPr>
  </w:style>
  <w:style w:type="paragraph" w:customStyle="1" w:styleId="TOCTitle">
    <w:name w:val="TOC Title"/>
    <w:basedOn w:val="Title"/>
    <w:qFormat/>
    <w:rsid w:val="005E7A6F"/>
  </w:style>
  <w:style w:type="paragraph" w:styleId="TOCHeading">
    <w:name w:val="TOC Heading"/>
    <w:basedOn w:val="Title"/>
    <w:next w:val="Normal"/>
    <w:uiPriority w:val="39"/>
    <w:unhideWhenUsed/>
    <w:qFormat/>
    <w:rsid w:val="00437846"/>
    <w:pPr>
      <w:pageBreakBefore/>
      <w:jc w:val="left"/>
    </w:pPr>
  </w:style>
  <w:style w:type="paragraph" w:styleId="Header">
    <w:name w:val="header"/>
    <w:basedOn w:val="Normal"/>
    <w:link w:val="HeaderChar"/>
    <w:uiPriority w:val="99"/>
    <w:unhideWhenUsed/>
    <w:rsid w:val="00081CAF"/>
    <w:pPr>
      <w:tabs>
        <w:tab w:val="center" w:pos="4320"/>
        <w:tab w:val="right" w:pos="8640"/>
      </w:tabs>
      <w:spacing w:line="240" w:lineRule="auto"/>
    </w:pPr>
  </w:style>
  <w:style w:type="character" w:customStyle="1" w:styleId="HeaderChar">
    <w:name w:val="Header Char"/>
    <w:basedOn w:val="DefaultParagraphFont"/>
    <w:link w:val="Header"/>
    <w:uiPriority w:val="99"/>
    <w:rsid w:val="00081CAF"/>
    <w:rPr>
      <w:rFonts w:ascii="Garamond" w:hAnsi="Garamond"/>
    </w:rPr>
  </w:style>
  <w:style w:type="character" w:styleId="PageNumber">
    <w:name w:val="page number"/>
    <w:basedOn w:val="DefaultParagraphFont"/>
    <w:uiPriority w:val="99"/>
    <w:semiHidden/>
    <w:unhideWhenUsed/>
    <w:rsid w:val="00081CAF"/>
  </w:style>
  <w:style w:type="paragraph" w:styleId="BalloonText">
    <w:name w:val="Balloon Text"/>
    <w:basedOn w:val="Normal"/>
    <w:link w:val="BalloonTextChar"/>
    <w:uiPriority w:val="99"/>
    <w:semiHidden/>
    <w:unhideWhenUsed/>
    <w:rsid w:val="00772CE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CEB"/>
    <w:rPr>
      <w:rFonts w:ascii="Lucida Grande" w:hAnsi="Lucida Grande" w:cs="Lucida Grande"/>
      <w:sz w:val="18"/>
      <w:szCs w:val="18"/>
    </w:rPr>
  </w:style>
  <w:style w:type="paragraph" w:styleId="Caption">
    <w:name w:val="caption"/>
    <w:basedOn w:val="Normal"/>
    <w:next w:val="Normal"/>
    <w:uiPriority w:val="35"/>
    <w:unhideWhenUsed/>
    <w:qFormat/>
    <w:rsid w:val="00772CEB"/>
    <w:pPr>
      <w:spacing w:after="200" w:line="240" w:lineRule="auto"/>
      <w:jc w:val="center"/>
    </w:pPr>
    <w:rPr>
      <w:b/>
      <w:bCs/>
    </w:rPr>
  </w:style>
  <w:style w:type="paragraph" w:styleId="FootnoteText">
    <w:name w:val="footnote text"/>
    <w:basedOn w:val="Normal"/>
    <w:link w:val="FootnoteTextChar"/>
    <w:uiPriority w:val="99"/>
    <w:unhideWhenUsed/>
    <w:rsid w:val="00980F03"/>
    <w:pPr>
      <w:spacing w:line="240" w:lineRule="auto"/>
    </w:pPr>
  </w:style>
  <w:style w:type="character" w:customStyle="1" w:styleId="FootnoteTextChar">
    <w:name w:val="Footnote Text Char"/>
    <w:basedOn w:val="DefaultParagraphFont"/>
    <w:link w:val="FootnoteText"/>
    <w:uiPriority w:val="99"/>
    <w:rsid w:val="00980F03"/>
    <w:rPr>
      <w:rFonts w:ascii="Garamond" w:hAnsi="Garamond"/>
    </w:rPr>
  </w:style>
  <w:style w:type="character" w:styleId="FootnoteReference">
    <w:name w:val="footnote reference"/>
    <w:basedOn w:val="DefaultParagraphFont"/>
    <w:uiPriority w:val="99"/>
    <w:unhideWhenUsed/>
    <w:rsid w:val="00980F03"/>
    <w:rPr>
      <w:vertAlign w:val="superscript"/>
    </w:rPr>
  </w:style>
  <w:style w:type="paragraph" w:customStyle="1" w:styleId="Acknowledgements">
    <w:name w:val="Acknowledgements"/>
    <w:basedOn w:val="Heading1"/>
    <w:next w:val="Normal"/>
    <w:qFormat/>
    <w:rsid w:val="00437846"/>
    <w:pPr>
      <w:numPr>
        <w:numId w:val="0"/>
      </w:numPr>
      <w:tabs>
        <w:tab w:val="left" w:pos="630"/>
      </w:tabs>
      <w:jc w:val="center"/>
    </w:pPr>
  </w:style>
  <w:style w:type="paragraph" w:styleId="TableofFigures">
    <w:name w:val="table of figures"/>
    <w:basedOn w:val="Normal"/>
    <w:next w:val="Normal"/>
    <w:uiPriority w:val="99"/>
    <w:unhideWhenUsed/>
    <w:rsid w:val="008A44C0"/>
    <w:pPr>
      <w:ind w:left="480" w:hanging="480"/>
    </w:pPr>
  </w:style>
  <w:style w:type="paragraph" w:styleId="Footer">
    <w:name w:val="footer"/>
    <w:basedOn w:val="Normal"/>
    <w:link w:val="FooterChar"/>
    <w:uiPriority w:val="99"/>
    <w:unhideWhenUsed/>
    <w:rsid w:val="007C11F1"/>
    <w:pPr>
      <w:tabs>
        <w:tab w:val="center" w:pos="4680"/>
        <w:tab w:val="right" w:pos="9360"/>
      </w:tabs>
      <w:spacing w:line="240" w:lineRule="auto"/>
    </w:pPr>
  </w:style>
  <w:style w:type="character" w:customStyle="1" w:styleId="FooterChar">
    <w:name w:val="Footer Char"/>
    <w:basedOn w:val="DefaultParagraphFont"/>
    <w:link w:val="Footer"/>
    <w:uiPriority w:val="99"/>
    <w:rsid w:val="007C11F1"/>
    <w:rPr>
      <w:rFonts w:ascii="Garamond" w:hAnsi="Garamond"/>
    </w:rPr>
  </w:style>
  <w:style w:type="paragraph" w:styleId="Quote">
    <w:name w:val="Quote"/>
    <w:basedOn w:val="Normal"/>
    <w:next w:val="Normal"/>
    <w:link w:val="QuoteChar"/>
    <w:uiPriority w:val="29"/>
    <w:qFormat/>
    <w:rsid w:val="003A415D"/>
    <w:pPr>
      <w:spacing w:before="200" w:after="160"/>
      <w:ind w:left="864" w:right="864"/>
    </w:pPr>
    <w:rPr>
      <w:iCs/>
      <w:color w:val="404040" w:themeColor="text1" w:themeTint="BF"/>
    </w:rPr>
  </w:style>
  <w:style w:type="character" w:customStyle="1" w:styleId="QuoteChar">
    <w:name w:val="Quote Char"/>
    <w:basedOn w:val="DefaultParagraphFont"/>
    <w:link w:val="Quote"/>
    <w:uiPriority w:val="29"/>
    <w:rsid w:val="003A415D"/>
    <w:rPr>
      <w:rFonts w:ascii="Garamond" w:hAnsi="Garamond"/>
      <w:iCs/>
      <w:color w:val="404040" w:themeColor="text1" w:themeTint="BF"/>
    </w:rPr>
  </w:style>
  <w:style w:type="character" w:styleId="IntenseReference">
    <w:name w:val="Intense Reference"/>
    <w:basedOn w:val="DefaultParagraphFont"/>
    <w:uiPriority w:val="32"/>
    <w:qFormat/>
    <w:rsid w:val="003A415D"/>
    <w:rPr>
      <w:b/>
      <w:bCs/>
      <w:smallCaps/>
      <w:color w:val="4F81BD" w:themeColor="accent1"/>
      <w:spacing w:val="5"/>
    </w:rPr>
  </w:style>
  <w:style w:type="paragraph" w:styleId="IntenseQuote">
    <w:name w:val="Intense Quote"/>
    <w:basedOn w:val="Normal"/>
    <w:next w:val="Normal"/>
    <w:link w:val="IntenseQuoteChar"/>
    <w:uiPriority w:val="30"/>
    <w:qFormat/>
    <w:rsid w:val="003A415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3A415D"/>
    <w:rPr>
      <w:rFonts w:ascii="Garamond" w:hAnsi="Garamond"/>
      <w:i/>
      <w:iCs/>
      <w:color w:val="4F81BD" w:themeColor="accent1"/>
    </w:rPr>
  </w:style>
  <w:style w:type="character" w:styleId="SubtleReference">
    <w:name w:val="Subtle Reference"/>
    <w:basedOn w:val="DefaultParagraphFont"/>
    <w:uiPriority w:val="31"/>
    <w:qFormat/>
    <w:rsid w:val="003A415D"/>
    <w:rPr>
      <w:smallCaps/>
      <w:color w:val="5A5A5A" w:themeColor="text1" w:themeTint="A5"/>
    </w:rPr>
  </w:style>
  <w:style w:type="character" w:styleId="SubtleEmphasis">
    <w:name w:val="Subtle Emphasis"/>
    <w:basedOn w:val="DefaultParagraphFont"/>
    <w:uiPriority w:val="19"/>
    <w:qFormat/>
    <w:rsid w:val="003A415D"/>
    <w:rPr>
      <w:i/>
      <w:iCs/>
      <w:color w:val="404040" w:themeColor="text1" w:themeTint="BF"/>
    </w:rPr>
  </w:style>
  <w:style w:type="character" w:styleId="Emphasis">
    <w:name w:val="Emphasis"/>
    <w:basedOn w:val="DefaultParagraphFont"/>
    <w:uiPriority w:val="20"/>
    <w:qFormat/>
    <w:rsid w:val="00733C7C"/>
    <w:rPr>
      <w:i/>
      <w:iCs/>
    </w:rPr>
  </w:style>
  <w:style w:type="character" w:styleId="IntenseEmphasis">
    <w:name w:val="Intense Emphasis"/>
    <w:basedOn w:val="DefaultParagraphFont"/>
    <w:uiPriority w:val="21"/>
    <w:qFormat/>
    <w:rsid w:val="00733C7C"/>
    <w:rPr>
      <w:i/>
      <w:iCs/>
      <w:color w:val="4F81BD" w:themeColor="accent1"/>
    </w:rPr>
  </w:style>
  <w:style w:type="paragraph" w:styleId="Bibliography">
    <w:name w:val="Bibliography"/>
    <w:basedOn w:val="Normal"/>
    <w:next w:val="Normal"/>
    <w:uiPriority w:val="37"/>
    <w:unhideWhenUsed/>
    <w:rsid w:val="00E02707"/>
    <w:pPr>
      <w:spacing w:line="240" w:lineRule="auto"/>
      <w:ind w:left="720" w:hanging="720"/>
    </w:pPr>
  </w:style>
  <w:style w:type="paragraph" w:styleId="DocumentMap">
    <w:name w:val="Document Map"/>
    <w:basedOn w:val="Normal"/>
    <w:link w:val="DocumentMapChar"/>
    <w:uiPriority w:val="99"/>
    <w:semiHidden/>
    <w:unhideWhenUsed/>
    <w:rsid w:val="00CE08B7"/>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CE08B7"/>
    <w:rPr>
      <w:rFonts w:ascii="Times New Roman" w:hAnsi="Times New Roman" w:cs="Times New Roman"/>
    </w:rPr>
  </w:style>
  <w:style w:type="paragraph" w:styleId="EndnoteText">
    <w:name w:val="endnote text"/>
    <w:basedOn w:val="Normal"/>
    <w:link w:val="EndnoteTextChar"/>
    <w:uiPriority w:val="99"/>
    <w:unhideWhenUsed/>
    <w:rsid w:val="00AA6C2F"/>
    <w:pPr>
      <w:spacing w:line="240" w:lineRule="auto"/>
    </w:pPr>
  </w:style>
  <w:style w:type="character" w:customStyle="1" w:styleId="EndnoteTextChar">
    <w:name w:val="Endnote Text Char"/>
    <w:basedOn w:val="DefaultParagraphFont"/>
    <w:link w:val="EndnoteText"/>
    <w:uiPriority w:val="99"/>
    <w:rsid w:val="00AA6C2F"/>
    <w:rPr>
      <w:rFonts w:ascii="Garamond" w:hAnsi="Garamond"/>
    </w:rPr>
  </w:style>
  <w:style w:type="character" w:styleId="EndnoteReference">
    <w:name w:val="endnote reference"/>
    <w:basedOn w:val="DefaultParagraphFont"/>
    <w:uiPriority w:val="99"/>
    <w:unhideWhenUsed/>
    <w:rsid w:val="00AA6C2F"/>
    <w:rPr>
      <w:vertAlign w:val="superscript"/>
    </w:rPr>
  </w:style>
  <w:style w:type="character" w:styleId="Hyperlink">
    <w:name w:val="Hyperlink"/>
    <w:basedOn w:val="DefaultParagraphFont"/>
    <w:uiPriority w:val="99"/>
    <w:unhideWhenUsed/>
    <w:rsid w:val="00CD5A6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703011">
      <w:bodyDiv w:val="1"/>
      <w:marLeft w:val="0"/>
      <w:marRight w:val="0"/>
      <w:marTop w:val="0"/>
      <w:marBottom w:val="0"/>
      <w:divBdr>
        <w:top w:val="none" w:sz="0" w:space="0" w:color="auto"/>
        <w:left w:val="none" w:sz="0" w:space="0" w:color="auto"/>
        <w:bottom w:val="none" w:sz="0" w:space="0" w:color="auto"/>
        <w:right w:val="none" w:sz="0" w:space="0" w:color="auto"/>
      </w:divBdr>
    </w:div>
    <w:div w:id="297616626">
      <w:bodyDiv w:val="1"/>
      <w:marLeft w:val="0"/>
      <w:marRight w:val="0"/>
      <w:marTop w:val="0"/>
      <w:marBottom w:val="0"/>
      <w:divBdr>
        <w:top w:val="none" w:sz="0" w:space="0" w:color="auto"/>
        <w:left w:val="none" w:sz="0" w:space="0" w:color="auto"/>
        <w:bottom w:val="none" w:sz="0" w:space="0" w:color="auto"/>
        <w:right w:val="none" w:sz="0" w:space="0" w:color="auto"/>
      </w:divBdr>
    </w:div>
    <w:div w:id="427196022">
      <w:bodyDiv w:val="1"/>
      <w:marLeft w:val="0"/>
      <w:marRight w:val="0"/>
      <w:marTop w:val="0"/>
      <w:marBottom w:val="0"/>
      <w:divBdr>
        <w:top w:val="none" w:sz="0" w:space="0" w:color="auto"/>
        <w:left w:val="none" w:sz="0" w:space="0" w:color="auto"/>
        <w:bottom w:val="none" w:sz="0" w:space="0" w:color="auto"/>
        <w:right w:val="none" w:sz="0" w:space="0" w:color="auto"/>
      </w:divBdr>
    </w:div>
    <w:div w:id="437721302">
      <w:bodyDiv w:val="1"/>
      <w:marLeft w:val="0"/>
      <w:marRight w:val="0"/>
      <w:marTop w:val="0"/>
      <w:marBottom w:val="0"/>
      <w:divBdr>
        <w:top w:val="none" w:sz="0" w:space="0" w:color="auto"/>
        <w:left w:val="none" w:sz="0" w:space="0" w:color="auto"/>
        <w:bottom w:val="none" w:sz="0" w:space="0" w:color="auto"/>
        <w:right w:val="none" w:sz="0" w:space="0" w:color="auto"/>
      </w:divBdr>
    </w:div>
    <w:div w:id="486363231">
      <w:bodyDiv w:val="1"/>
      <w:marLeft w:val="0"/>
      <w:marRight w:val="0"/>
      <w:marTop w:val="0"/>
      <w:marBottom w:val="0"/>
      <w:divBdr>
        <w:top w:val="none" w:sz="0" w:space="0" w:color="auto"/>
        <w:left w:val="none" w:sz="0" w:space="0" w:color="auto"/>
        <w:bottom w:val="none" w:sz="0" w:space="0" w:color="auto"/>
        <w:right w:val="none" w:sz="0" w:space="0" w:color="auto"/>
      </w:divBdr>
    </w:div>
    <w:div w:id="734663565">
      <w:bodyDiv w:val="1"/>
      <w:marLeft w:val="0"/>
      <w:marRight w:val="0"/>
      <w:marTop w:val="0"/>
      <w:marBottom w:val="0"/>
      <w:divBdr>
        <w:top w:val="none" w:sz="0" w:space="0" w:color="auto"/>
        <w:left w:val="none" w:sz="0" w:space="0" w:color="auto"/>
        <w:bottom w:val="none" w:sz="0" w:space="0" w:color="auto"/>
        <w:right w:val="none" w:sz="0" w:space="0" w:color="auto"/>
      </w:divBdr>
      <w:divsChild>
        <w:div w:id="1308244390">
          <w:marLeft w:val="0"/>
          <w:marRight w:val="0"/>
          <w:marTop w:val="0"/>
          <w:marBottom w:val="0"/>
          <w:divBdr>
            <w:top w:val="none" w:sz="0" w:space="0" w:color="auto"/>
            <w:left w:val="none" w:sz="0" w:space="0" w:color="auto"/>
            <w:bottom w:val="none" w:sz="0" w:space="0" w:color="auto"/>
            <w:right w:val="none" w:sz="0" w:space="0" w:color="auto"/>
          </w:divBdr>
          <w:divsChild>
            <w:div w:id="148748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493870">
      <w:bodyDiv w:val="1"/>
      <w:marLeft w:val="0"/>
      <w:marRight w:val="0"/>
      <w:marTop w:val="0"/>
      <w:marBottom w:val="0"/>
      <w:divBdr>
        <w:top w:val="none" w:sz="0" w:space="0" w:color="auto"/>
        <w:left w:val="none" w:sz="0" w:space="0" w:color="auto"/>
        <w:bottom w:val="none" w:sz="0" w:space="0" w:color="auto"/>
        <w:right w:val="none" w:sz="0" w:space="0" w:color="auto"/>
      </w:divBdr>
      <w:divsChild>
        <w:div w:id="1499343566">
          <w:marLeft w:val="0"/>
          <w:marRight w:val="0"/>
          <w:marTop w:val="0"/>
          <w:marBottom w:val="0"/>
          <w:divBdr>
            <w:top w:val="none" w:sz="0" w:space="0" w:color="auto"/>
            <w:left w:val="none" w:sz="0" w:space="0" w:color="auto"/>
            <w:bottom w:val="none" w:sz="0" w:space="0" w:color="auto"/>
            <w:right w:val="none" w:sz="0" w:space="0" w:color="auto"/>
          </w:divBdr>
          <w:divsChild>
            <w:div w:id="70926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54253">
      <w:bodyDiv w:val="1"/>
      <w:marLeft w:val="0"/>
      <w:marRight w:val="0"/>
      <w:marTop w:val="0"/>
      <w:marBottom w:val="0"/>
      <w:divBdr>
        <w:top w:val="none" w:sz="0" w:space="0" w:color="auto"/>
        <w:left w:val="none" w:sz="0" w:space="0" w:color="auto"/>
        <w:bottom w:val="none" w:sz="0" w:space="0" w:color="auto"/>
        <w:right w:val="none" w:sz="0" w:space="0" w:color="auto"/>
      </w:divBdr>
    </w:div>
    <w:div w:id="840201443">
      <w:bodyDiv w:val="1"/>
      <w:marLeft w:val="0"/>
      <w:marRight w:val="0"/>
      <w:marTop w:val="0"/>
      <w:marBottom w:val="0"/>
      <w:divBdr>
        <w:top w:val="none" w:sz="0" w:space="0" w:color="auto"/>
        <w:left w:val="none" w:sz="0" w:space="0" w:color="auto"/>
        <w:bottom w:val="none" w:sz="0" w:space="0" w:color="auto"/>
        <w:right w:val="none" w:sz="0" w:space="0" w:color="auto"/>
      </w:divBdr>
      <w:divsChild>
        <w:div w:id="896092587">
          <w:marLeft w:val="0"/>
          <w:marRight w:val="0"/>
          <w:marTop w:val="0"/>
          <w:marBottom w:val="0"/>
          <w:divBdr>
            <w:top w:val="none" w:sz="0" w:space="0" w:color="auto"/>
            <w:left w:val="none" w:sz="0" w:space="0" w:color="auto"/>
            <w:bottom w:val="none" w:sz="0" w:space="0" w:color="auto"/>
            <w:right w:val="none" w:sz="0" w:space="0" w:color="auto"/>
          </w:divBdr>
          <w:divsChild>
            <w:div w:id="78311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892631">
      <w:bodyDiv w:val="1"/>
      <w:marLeft w:val="0"/>
      <w:marRight w:val="0"/>
      <w:marTop w:val="0"/>
      <w:marBottom w:val="0"/>
      <w:divBdr>
        <w:top w:val="none" w:sz="0" w:space="0" w:color="auto"/>
        <w:left w:val="none" w:sz="0" w:space="0" w:color="auto"/>
        <w:bottom w:val="none" w:sz="0" w:space="0" w:color="auto"/>
        <w:right w:val="none" w:sz="0" w:space="0" w:color="auto"/>
      </w:divBdr>
    </w:div>
    <w:div w:id="1055930708">
      <w:bodyDiv w:val="1"/>
      <w:marLeft w:val="0"/>
      <w:marRight w:val="0"/>
      <w:marTop w:val="0"/>
      <w:marBottom w:val="0"/>
      <w:divBdr>
        <w:top w:val="none" w:sz="0" w:space="0" w:color="auto"/>
        <w:left w:val="none" w:sz="0" w:space="0" w:color="auto"/>
        <w:bottom w:val="none" w:sz="0" w:space="0" w:color="auto"/>
        <w:right w:val="none" w:sz="0" w:space="0" w:color="auto"/>
      </w:divBdr>
    </w:div>
    <w:div w:id="1073087871">
      <w:bodyDiv w:val="1"/>
      <w:marLeft w:val="0"/>
      <w:marRight w:val="0"/>
      <w:marTop w:val="0"/>
      <w:marBottom w:val="0"/>
      <w:divBdr>
        <w:top w:val="none" w:sz="0" w:space="0" w:color="auto"/>
        <w:left w:val="none" w:sz="0" w:space="0" w:color="auto"/>
        <w:bottom w:val="none" w:sz="0" w:space="0" w:color="auto"/>
        <w:right w:val="none" w:sz="0" w:space="0" w:color="auto"/>
      </w:divBdr>
      <w:divsChild>
        <w:div w:id="2011831550">
          <w:marLeft w:val="0"/>
          <w:marRight w:val="0"/>
          <w:marTop w:val="0"/>
          <w:marBottom w:val="0"/>
          <w:divBdr>
            <w:top w:val="none" w:sz="0" w:space="0" w:color="auto"/>
            <w:left w:val="none" w:sz="0" w:space="0" w:color="auto"/>
            <w:bottom w:val="none" w:sz="0" w:space="0" w:color="auto"/>
            <w:right w:val="none" w:sz="0" w:space="0" w:color="auto"/>
          </w:divBdr>
          <w:divsChild>
            <w:div w:id="56206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669689">
      <w:bodyDiv w:val="1"/>
      <w:marLeft w:val="0"/>
      <w:marRight w:val="0"/>
      <w:marTop w:val="0"/>
      <w:marBottom w:val="0"/>
      <w:divBdr>
        <w:top w:val="none" w:sz="0" w:space="0" w:color="auto"/>
        <w:left w:val="none" w:sz="0" w:space="0" w:color="auto"/>
        <w:bottom w:val="none" w:sz="0" w:space="0" w:color="auto"/>
        <w:right w:val="none" w:sz="0" w:space="0" w:color="auto"/>
      </w:divBdr>
    </w:div>
    <w:div w:id="1279949197">
      <w:bodyDiv w:val="1"/>
      <w:marLeft w:val="0"/>
      <w:marRight w:val="0"/>
      <w:marTop w:val="0"/>
      <w:marBottom w:val="0"/>
      <w:divBdr>
        <w:top w:val="none" w:sz="0" w:space="0" w:color="auto"/>
        <w:left w:val="none" w:sz="0" w:space="0" w:color="auto"/>
        <w:bottom w:val="none" w:sz="0" w:space="0" w:color="auto"/>
        <w:right w:val="none" w:sz="0" w:space="0" w:color="auto"/>
      </w:divBdr>
    </w:div>
    <w:div w:id="1379428894">
      <w:bodyDiv w:val="1"/>
      <w:marLeft w:val="0"/>
      <w:marRight w:val="0"/>
      <w:marTop w:val="0"/>
      <w:marBottom w:val="0"/>
      <w:divBdr>
        <w:top w:val="none" w:sz="0" w:space="0" w:color="auto"/>
        <w:left w:val="none" w:sz="0" w:space="0" w:color="auto"/>
        <w:bottom w:val="none" w:sz="0" w:space="0" w:color="auto"/>
        <w:right w:val="none" w:sz="0" w:space="0" w:color="auto"/>
      </w:divBdr>
    </w:div>
    <w:div w:id="1717896295">
      <w:bodyDiv w:val="1"/>
      <w:marLeft w:val="0"/>
      <w:marRight w:val="0"/>
      <w:marTop w:val="0"/>
      <w:marBottom w:val="0"/>
      <w:divBdr>
        <w:top w:val="none" w:sz="0" w:space="0" w:color="auto"/>
        <w:left w:val="none" w:sz="0" w:space="0" w:color="auto"/>
        <w:bottom w:val="none" w:sz="0" w:space="0" w:color="auto"/>
        <w:right w:val="none" w:sz="0" w:space="0" w:color="auto"/>
      </w:divBdr>
    </w:div>
    <w:div w:id="1965504753">
      <w:bodyDiv w:val="1"/>
      <w:marLeft w:val="0"/>
      <w:marRight w:val="0"/>
      <w:marTop w:val="0"/>
      <w:marBottom w:val="0"/>
      <w:divBdr>
        <w:top w:val="none" w:sz="0" w:space="0" w:color="auto"/>
        <w:left w:val="none" w:sz="0" w:space="0" w:color="auto"/>
        <w:bottom w:val="none" w:sz="0" w:space="0" w:color="auto"/>
        <w:right w:val="none" w:sz="0" w:space="0" w:color="auto"/>
      </w:divBdr>
    </w:div>
    <w:div w:id="2036806445">
      <w:bodyDiv w:val="1"/>
      <w:marLeft w:val="0"/>
      <w:marRight w:val="0"/>
      <w:marTop w:val="0"/>
      <w:marBottom w:val="0"/>
      <w:divBdr>
        <w:top w:val="none" w:sz="0" w:space="0" w:color="auto"/>
        <w:left w:val="none" w:sz="0" w:space="0" w:color="auto"/>
        <w:bottom w:val="none" w:sz="0" w:space="0" w:color="auto"/>
        <w:right w:val="none" w:sz="0" w:space="0" w:color="auto"/>
      </w:divBdr>
    </w:div>
    <w:div w:id="2128969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jpeg"/><Relationship Id="rId49" Type="http://schemas.openxmlformats.org/officeDocument/2006/relationships/hyperlink" Target="http://www.ericheep.com" TargetMode="External"/><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jpeg"/><Relationship Id="rId26" Type="http://schemas.openxmlformats.org/officeDocument/2006/relationships/image" Target="media/image19.jpeg"/><Relationship Id="rId27" Type="http://schemas.openxmlformats.org/officeDocument/2006/relationships/image" Target="media/image20.jpeg"/><Relationship Id="rId28" Type="http://schemas.microsoft.com/office/2007/relationships/hdphoto" Target="media/hdphoto1.wdp"/><Relationship Id="rId29" Type="http://schemas.openxmlformats.org/officeDocument/2006/relationships/image" Target="media/image21.png"/><Relationship Id="rId50" Type="http://schemas.openxmlformats.org/officeDocument/2006/relationships/hyperlink" Target="https://github.com/ericheep" TargetMode="Externa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jpeg"/><Relationship Id="rId36" Type="http://schemas.openxmlformats.org/officeDocument/2006/relationships/image" Target="media/image28.jpe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png"/><Relationship Id="rId37" Type="http://schemas.openxmlformats.org/officeDocument/2006/relationships/image" Target="media/image29.png"/><Relationship Id="rId38" Type="http://schemas.openxmlformats.org/officeDocument/2006/relationships/image" Target="media/image30.jpe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jpe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44EE1D0-452F-BF46-ADF3-CEBC9914A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15524</Words>
  <Characters>88487</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ochenbaum</dc:creator>
  <cp:keywords/>
  <dc:description/>
  <cp:lastModifiedBy>Eric Heep</cp:lastModifiedBy>
  <cp:revision>2</cp:revision>
  <cp:lastPrinted>2016-07-14T08:40:00Z</cp:lastPrinted>
  <dcterms:created xsi:type="dcterms:W3CDTF">2016-07-14T08:41:00Z</dcterms:created>
  <dcterms:modified xsi:type="dcterms:W3CDTF">2016-07-1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wpzp8l3i"/&gt;&lt;style id="http://www.zotero.org/styles/chicago-note-bibliography"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1"/&gt;&lt;/prefs&gt;&lt;/data&gt;</vt:lpwstr>
  </property>
  <property fmtid="{D5CDD505-2E9C-101B-9397-08002B2CF9AE}" pid="4" name="ZOTERO_BREF_AiRPJF6R9BNlhyTRMudsp_1">
    <vt:lpwstr>ZOTERO_ITEM CSL_CITATION {"citationID":"jiuccXiH","properties":{"formattedCitation":"(Weiner 2007)","plainCitation":"(Weiner 2007)"},"citationItems":[{"id":17,"uris":["http://zotero.org/users/local/lxgyhC8x/items/VXHBKM9I"],"uri":["http://zotero.org/users</vt:lpwstr>
  </property>
  <property fmtid="{D5CDD505-2E9C-101B-9397-08002B2CF9AE}" pid="5" name="ZOTERO_BREF_AiRPJF6R9BNlhyTRMudsp_2">
    <vt:lpwstr>/local/lxgyhC8x/items/VXHBKM9I"],"itemData":{"id":17,"type":"motion_picture","title":"The Wheel","genre":"Drama","source":"IMDb","dimensions":"52 min","abstract":"Don and Betty Draper have an argument when it becomes apparent that he doesn't want to spend</vt:lpwstr>
  </property>
  <property fmtid="{D5CDD505-2E9C-101B-9397-08002B2CF9AE}" pid="6" name="ZOTERO_BREF_AiRPJF6R9BNlhyTRMudsp_3">
    <vt:lpwstr> Thanksgiving with her family and she plans on going only with the children. He also learns some ...","note":"IMDB ID: tt1105057\nIMDB Rating: 9.0 (1402 votes)","author":[{"family":"Weiner","given":"Matthew"}],"issued":{"date-parts":[["2007",10,18]]}}}],"</vt:lpwstr>
  </property>
  <property fmtid="{D5CDD505-2E9C-101B-9397-08002B2CF9AE}" pid="7" name="ZOTERO_BREF_AiRPJF6R9BNlhyTRMudsp_4">
    <vt:lpwstr>schema":"https://github.com/citation-style-language/schema/raw/master/csl-citation.json"} </vt:lpwstr>
  </property>
  <property fmtid="{D5CDD505-2E9C-101B-9397-08002B2CF9AE}" pid="8" name="ZOTERO_BREF_Oge7iufOYf0zacwmm3abQ_1">
    <vt:lpwstr>ZOTERO_ITEM CSL_CITATION {"citationID":"aUbPKx9o","properties":{"formattedCitation":"(VanDerWerff 2014)","plainCitation":"(VanDerWerff 2014)"},"citationItems":[{"id":26,"uris":["http://zotero.org/users/local/lxgyhC8x/items/BH73EU32"],"uri":["http://zotero</vt:lpwstr>
  </property>
  <property fmtid="{D5CDD505-2E9C-101B-9397-08002B2CF9AE}" pid="9" name="ZOTERO_BREF_Oge7iufOYf0zacwmm3abQ_2">
    <vt:lpwstr>.org/users/local/lxgyhC8x/items/BH73EU32"],"itemData":{"id":26,"type":"webpage","title":"Mad Men: “The Wheel”","abstract":"“The Wheel” (season 1, episode 13; originally aired 10/18/2007)In which we feel the pain of an old wound(Available on Netflix.)There</vt:lpwstr>
  </property>
  <property fmtid="{D5CDD505-2E9C-101B-9397-08002B2CF9AE}" pid="10" name="ZOTERO_BREF_Oge7iufOYf0zacwmm3abQ_3">
    <vt:lpwstr> are no good photographs of me as a newborn. I know because I’ve asked. If my biological mother had any, they’ve long since disappeared, and the adoption agency and fos","URL":"http://www.avclub.com/tvclub/mad-men-wheel-202099","shortTitle":"Mad Men","aut</vt:lpwstr>
  </property>
  <property fmtid="{D5CDD505-2E9C-101B-9397-08002B2CF9AE}" pid="11" name="ZOTERO_BREF_Oge7iufOYf0zacwmm3abQ_4">
    <vt:lpwstr>hor":[{"family":"VanDerWerff","given":"Todd"}],"issued":{"date-parts":[["2014",3,12]]},"accessed":{"date-parts":[["2016",6,16]]}}}],"schema":"https://github.com/citation-style-language/schema/raw/master/csl-citation.json"} </vt:lpwstr>
  </property>
  <property fmtid="{D5CDD505-2E9C-101B-9397-08002B2CF9AE}" pid="12" name="ZOTERO_BREF_yFin6nE17ujeVgdhRK9bQ_1">
    <vt:lpwstr>ZOTERO_ITEM CSL_CITATION {"citationID":"tU7M1Rli","properties":{"formattedCitation":"{\\rtf (\\uc0\\u8220{}Sara Hendren on Twitter\\uc0\\u8221{} 2016)}","plainCitation":"(“Sara Hendren on Twitter” 2016)"},"citationItems":[{"id":32,"uris":["http://zotero.o</vt:lpwstr>
  </property>
  <property fmtid="{D5CDD505-2E9C-101B-9397-08002B2CF9AE}" pid="13" name="ZOTERO_BREF_yFin6nE17ujeVgdhRK9bQ_2">
    <vt:lpwstr>rg/users/local/lxgyhC8x/items/WGICA6VM"],"uri":["http://zotero.org/users/local/lxgyhC8x/items/WGICA6VM"],"itemData":{"id":32,"type":"webpage","title":"Sara Hendren on Twitter","container-title":"Twitter","abstract":"“Incredibly inspired by @the_jennitaur </vt:lpwstr>
  </property>
  <property fmtid="{D5CDD505-2E9C-101B-9397-08002B2CF9AE}" pid="14" name="ZOTERO_BREF_yFin6nE17ujeVgdhRK9bQ_3">
    <vt:lpwstr>at #Eyeo2016: \"I like novel uses of familiar tech more than familiar uses of novel tech.\"”","URL":"https://twitter.com/ablerism/status/740287638012186624","accessed":{"date-parts":[["2016",6,16]]}}}],"schema":"https://github.com/citation-style-language/</vt:lpwstr>
  </property>
  <property fmtid="{D5CDD505-2E9C-101B-9397-08002B2CF9AE}" pid="15" name="ZOTERO_BREF_yFin6nE17ujeVgdhRK9bQ_4">
    <vt:lpwstr>schema/raw/master/csl-citation.json"} </vt:lpwstr>
  </property>
  <property fmtid="{D5CDD505-2E9C-101B-9397-08002B2CF9AE}" pid="16" name="ZOTERO_BREF_dvTo0WBwrX65u1qAXn3n1_1">
    <vt:lpwstr>ZOTERO_ITEM CSL_CITATION {"citationID":"LqRUqM28","properties":{"formattedCitation":"(Russolo 2005)","plainCitation":"(Russolo 2005)"},"citationItems":[{"id":14,"uris":["http://zotero.org/users/local/lxgyhC8x/items/NEP2DJ86"],"uri":["http://zotero.org/use</vt:lpwstr>
  </property>
  <property fmtid="{D5CDD505-2E9C-101B-9397-08002B2CF9AE}" pid="17" name="ZOTERO_BREF_dvTo0WBwrX65u1qAXn3n1_2">
    <vt:lpwstr>rs/local/lxgyhC8x/items/NEP2DJ86"],"itemData":{"id":14,"type":"book","title":"The Art of Noises","publisher":"Pendragon Pr","number-of-pages":"96","source":"Amazon","abstract":"The slim volume of essays, presented here for the first time in English transl</vt:lpwstr>
  </property>
  <property fmtid="{D5CDD505-2E9C-101B-9397-08002B2CF9AE}" pid="18" name="ZOTERO_BREF_dvTo0WBwrX65u1qAXn3n1_3">
    <vt:lpwstr>ation, is one of the significant documents of musical aesthetics of this century. If the book itself has remained the province of a mere handful of readers, its ideas, passed on through a variety of later musical and literary movements, became the inspira</vt:lpwstr>
  </property>
  <property fmtid="{D5CDD505-2E9C-101B-9397-08002B2CF9AE}" pid="19" name="ZOTERO_BREF_dvTo0WBwrX65u1qAXn3n1_4">
    <vt:lpwstr>tion for some of the most innovative artistic creations of modern times. Luigi Russolo anticipated-indeed, he may have precipitated-a whole range of musical and aesthetic notions that formed the basis of much of the avant-garde thought of the past several</vt:lpwstr>
  </property>
  <property fmtid="{D5CDD505-2E9C-101B-9397-08002B2CF9AE}" pid="20" name="ZOTERO_BREF_dvTo0WBwrX65u1qAXn3n1_5">
    <vt:lpwstr> decades. His ideas were absorbed, modified, and eventually transmitted to later generations by a number of movements and individuals-among them the futurists, the Dadaists, and a number of composers and writers of the nineteen-twenties. The noise instrum</vt:lpwstr>
  </property>
  <property fmtid="{D5CDD505-2E9C-101B-9397-08002B2CF9AE}" pid="21" name="ZOTERO_BREF_dvTo0WBwrX65u1qAXn3n1_6">
    <vt:lpwstr>ents he invented fascinated and infuriated his contemporaries, and he was among the earliest musicians to put the often-discussed microtone to regular practical use in Western music. Russolo's views looked forward to the time when composers would exercise</vt:lpwstr>
  </property>
  <property fmtid="{D5CDD505-2E9C-101B-9397-08002B2CF9AE}" pid="22" name="ZOTERO_BREF_dvTo0WBwrX65u1qAXn3n1_7">
    <vt:lpwstr> an absolute choice and control of the sounds that their music employed. He was the precursor of electronic music before electronics had come of age.","ISBN":"978-1-57647-114-2","language":"English","author":[{"family":"Russolo","given":"Luigi"}],"issued"</vt:lpwstr>
  </property>
  <property fmtid="{D5CDD505-2E9C-101B-9397-08002B2CF9AE}" pid="23" name="ZOTERO_BREF_dvTo0WBwrX65u1qAXn3n1_8">
    <vt:lpwstr>:{"date-parts":[["2005",11,1]]}}}],"schema":"https://github.com/citation-style-language/schema/raw/master/csl-citation.json"} </vt:lpwstr>
  </property>
  <property fmtid="{D5CDD505-2E9C-101B-9397-08002B2CF9AE}" pid="24" name="ZOTERO_BREF_xn1D5cxrwBCBTGki2C24r_1">
    <vt:lpwstr>ZOTERO_ITEM CSL_CITATION {"citationID":"8jJSHwPc","properties":{"formattedCitation":"(Cox and Warner 2004)","plainCitation":"(Cox and Warner 2004)"},"citationItems":[{"id":10,"uris":["http://zotero.org/users/local/lxgyhC8x/items/B934H9PX"],"uri":["http://</vt:lpwstr>
  </property>
  <property fmtid="{D5CDD505-2E9C-101B-9397-08002B2CF9AE}" pid="25" name="ZOTERO_BREF_xn1D5cxrwBCBTGki2C24r_2">
    <vt:lpwstr>zotero.org/users/local/lxgyhC8x/items/B934H9PX"],"itemData":{"id":10,"type":"book","title":"Audio Culture: Readings in Modern Music","publisher":"Continuum","publisher-place":"New York","number-of-pages":"454","source":"Amazon","event-place":"New York","a</vt:lpwstr>
  </property>
  <property fmtid="{D5CDD505-2E9C-101B-9397-08002B2CF9AE}" pid="26" name="ZOTERO_BREF_xn1D5cxrwBCBTGki2C24r_3">
    <vt:lpwstr>bstract":"The groundbreaking Audio Culture: Readings in Modern Music (Continuum; September 2004; paperback original) maps the aural and discursive terrain of vanguard music today. Rather than offering a history of contemporary music, Audio Culture traces </vt:lpwstr>
  </property>
  <property fmtid="{D5CDD505-2E9C-101B-9397-08002B2CF9AE}" pid="27" name="ZOTERO_BREF_xn1D5cxrwBCBTGki2C24r_4">
    <vt:lpwstr>the genealogy of current musical practices and theoretical concerns, drawing lines of connection between recent musical production and earlier moments of sonic experimentation. It aims to foreground the various rewirings of musical composition and perform</vt:lpwstr>
  </property>
  <property fmtid="{D5CDD505-2E9C-101B-9397-08002B2CF9AE}" pid="28" name="ZOTERO_BREF_xn1D5cxrwBCBTGki2C24r_5">
    <vt:lpwstr>ance that have taken place in the past few decades and to provide a critical and theoretical language for this new audio culture.Via writings by philosophers, cultural theorists, and composers, Audio Culture explores the interconnections among such forms </vt:lpwstr>
  </property>
  <property fmtid="{D5CDD505-2E9C-101B-9397-08002B2CF9AE}" pid="29" name="ZOTERO_BREF_xn1D5cxrwBCBTGki2C24r_6">
    <vt:lpwstr>as minimalism, indeterminacy, musique concrète, free improvisation, experimental music, avant-rock, dub reggae, Ambient music, HipHop, and Techno. Instead of focusing on the putative \"crossover\" between \"high art\" and \"popular culture,\" Audio Cultur</vt:lpwstr>
  </property>
  <property fmtid="{D5CDD505-2E9C-101B-9397-08002B2CF9AE}" pid="30" name="ZOTERO_BREF_xn1D5cxrwBCBTGki2C24r_7">
    <vt:lpwstr>e takes all of these musics as experimental practices on par with, and linked to, one another. While cultural studies has tended to look at music (primarily popular music) from a sociological perspective, the concern here is philosophical, musical, and hi</vt:lpwstr>
  </property>
  <property fmtid="{D5CDD505-2E9C-101B-9397-08002B2CF9AE}" pid="31" name="ZOTERO_BREF_xn1D5cxrwBCBTGki2C24r_8">
    <vt:lpwstr>storical.Audio Culture includes writing by some of the most important musical thinkers of the past half-century, among them John Cage, Brian Eno, Glenn Gould, Umberto Eco, Ornette Coleman, Jacques Attali, Simon Reynolds, Pauline Oliveros, Paul D. Miller, </vt:lpwstr>
  </property>
  <property fmtid="{D5CDD505-2E9C-101B-9397-08002B2CF9AE}" pid="32" name="ZOTERO_BREF_xn1D5cxrwBCBTGki2C24r_9">
    <vt:lpwstr>David Toop, John Zorn, Karlheinz Stockhausen, and many others. The book is divided into nine thematically-organized sections, each with its own introduction. Section headings include topics such as \"Modes of Listening,\" \"Minimalisms,\" and \"DJ Culture</vt:lpwstr>
  </property>
  <property fmtid="{D5CDD505-2E9C-101B-9397-08002B2CF9AE}" pid="33" name="ZOTERO_BREF_xn1D5cxrwBCBTGki2C24r_10">
    <vt:lpwstr>.\" In addition, each essay has its own short introduction, helping the reader to place the essay within musical, historical, and conceptual contexts. The book concludes with a glossary, a timeline, and an extensive discography.","ISBN":"978-0-8264-1615-5</vt:lpwstr>
  </property>
  <property fmtid="{D5CDD505-2E9C-101B-9397-08002B2CF9AE}" pid="34" name="ZOTERO_BREF_xn1D5cxrwBCBTGki2C24r_11">
    <vt:lpwstr>","shortTitle":"Audio Culture","language":"English","editor":[{"family":"Cox","given":"Christoph"},{"family":"Warner","given":"Daniel"}],"issued":{"date-parts":[["2004",9,1]]}}}],"schema":"https://github.com/citation-style-language/schema/raw/master/csl-c</vt:lpwstr>
  </property>
  <property fmtid="{D5CDD505-2E9C-101B-9397-08002B2CF9AE}" pid="35" name="ZOTERO_BREF_xn1D5cxrwBCBTGki2C24r_12">
    <vt:lpwstr>itation.json"} </vt:lpwstr>
  </property>
  <property fmtid="{D5CDD505-2E9C-101B-9397-08002B2CF9AE}" pid="36" name="ZOTERO_BREF_36TGTj8pLUtLzpyDTA9v4_1">
    <vt:lpwstr>ZOTERO_ITEM CSL_CITATION {"citationID":"Bh4k5ZKw","properties":{"formattedCitation":"(Russolo 2005)","plainCitation":"(Russolo 2005)"},"citationItems":[{"id":14,"uris":["http://zotero.org/users/local/lxgyhC8x/items/NEP2DJ86"],"uri":["http://zotero.org/use</vt:lpwstr>
  </property>
  <property fmtid="{D5CDD505-2E9C-101B-9397-08002B2CF9AE}" pid="37" name="ZOTERO_BREF_36TGTj8pLUtLzpyDTA9v4_2">
    <vt:lpwstr>rs/local/lxgyhC8x/items/NEP2DJ86"],"itemData":{"id":14,"type":"book","title":"The Art of Noises","publisher":"Pendragon Pr","number-of-pages":"96","source":"Amazon","abstract":"The slim volume of essays, presented here for the first time in English transl</vt:lpwstr>
  </property>
  <property fmtid="{D5CDD505-2E9C-101B-9397-08002B2CF9AE}" pid="38" name="ZOTERO_BREF_36TGTj8pLUtLzpyDTA9v4_3">
    <vt:lpwstr>ation, is one of the significant documents of musical aesthetics of this century. If the book itself has remained the province of a mere handful of readers, its ideas, passed on through a variety of later musical and literary movements, became the inspira</vt:lpwstr>
  </property>
  <property fmtid="{D5CDD505-2E9C-101B-9397-08002B2CF9AE}" pid="39" name="ZOTERO_BREF_36TGTj8pLUtLzpyDTA9v4_4">
    <vt:lpwstr>tion for some of the most innovative artistic creations of modern times. Luigi Russolo anticipated-indeed, he may have precipitated-a whole range of musical and aesthetic notions that formed the basis of much of the avant-garde thought of the past several</vt:lpwstr>
  </property>
  <property fmtid="{D5CDD505-2E9C-101B-9397-08002B2CF9AE}" pid="40" name="ZOTERO_BREF_36TGTj8pLUtLzpyDTA9v4_5">
    <vt:lpwstr> decades. His ideas were absorbed, modified, and eventually transmitted to later generations by a number of movements and individuals-among them the futurists, the Dadaists, and a number of composers and writers of the nineteen-twenties. The noise instrum</vt:lpwstr>
  </property>
  <property fmtid="{D5CDD505-2E9C-101B-9397-08002B2CF9AE}" pid="41" name="ZOTERO_BREF_36TGTj8pLUtLzpyDTA9v4_6">
    <vt:lpwstr>ents he invented fascinated and infuriated his contemporaries, and he was among the earliest musicians to put the often-discussed microtone to regular practical use in Western music. Russolo's views looked forward to the time when composers would exercise</vt:lpwstr>
  </property>
  <property fmtid="{D5CDD505-2E9C-101B-9397-08002B2CF9AE}" pid="42" name="ZOTERO_BREF_36TGTj8pLUtLzpyDTA9v4_7">
    <vt:lpwstr> an absolute choice and control of the sounds that their music employed. He was the precursor of electronic music before electronics had come of age.","ISBN":"978-1-57647-114-2","language":"English","author":[{"family":"Russolo","given":"Luigi"}],"issued"</vt:lpwstr>
  </property>
  <property fmtid="{D5CDD505-2E9C-101B-9397-08002B2CF9AE}" pid="43" name="ZOTERO_BREF_36TGTj8pLUtLzpyDTA9v4_8">
    <vt:lpwstr>:{"date-parts":[["2005",11,1]]}}}],"schema":"https://github.com/citation-style-language/schema/raw/master/csl-citation.json"} </vt:lpwstr>
  </property>
  <property fmtid="{D5CDD505-2E9C-101B-9397-08002B2CF9AE}" pid="44" name="ZOTERO_BREF_xwbLWfAlHClVvZTeki6Cm_1">
    <vt:lpwstr>ZOTERO_ITEM CSL_CITATION {"citationID":"RF965YzR","properties":{"formattedCitation":"(Ross 2008)","plainCitation":"(Ross 2008)"},"citationItems":[{"id":6,"uris":["http://zotero.org/users/local/lxgyhC8x/items/9Q2RJFU7"],"uri":["http://zotero.org/users/loca</vt:lpwstr>
  </property>
  <property fmtid="{D5CDD505-2E9C-101B-9397-08002B2CF9AE}" pid="45" name="ZOTERO_BREF_xwbLWfAlHClVvZTeki6Cm_2">
    <vt:lpwstr>l/lxgyhC8x/items/9Q2RJFU7"],"itemData":{"id":6,"type":"book","title":"The Rest Is Noise: Listening to the Twentieth Century","publisher":"Picador","publisher-place":"New York","number-of-pages":"720","edition":"Reprint edition","source":"Amazon","event-pl</vt:lpwstr>
  </property>
  <property fmtid="{D5CDD505-2E9C-101B-9397-08002B2CF9AE}" pid="46" name="ZOTERO_BREF_xwbLWfAlHClVvZTeki6Cm_3">
    <vt:lpwstr>ace":"New York","abstract":"Winner of the 2007 National Book Critics Circle Award for CriticismA New York Times Book Review Top Ten Book of the YearTime magazine Top Ten Nonfiction Book of 2007Newsweek Favorite Books of 2007A Washington Post Book World Be</vt:lpwstr>
  </property>
  <property fmtid="{D5CDD505-2E9C-101B-9397-08002B2CF9AE}" pid="47" name="ZOTERO_BREF_xwbLWfAlHClVvZTeki6Cm_4">
    <vt:lpwstr>st Book of 2007In this sweeping and dramatic narrative, Alex Ross, music critic for The New Yorker, weaves together the histories of the twentieth century and its music, from Vienna before the First World War to Paris in the twenties; from Hitler's German</vt:lpwstr>
  </property>
  <property fmtid="{D5CDD505-2E9C-101B-9397-08002B2CF9AE}" pid="48" name="ZOTERO_BREF_xwbLWfAlHClVvZTeki6Cm_5">
    <vt:lpwstr>y and Stalin's Russia to downtown New York in the sixties and seventies up to the present. Taking readers into the labyrinth of modern style, Ross draws revelatory connections between the century's most influential composers and the wider culture. The Res</vt:lpwstr>
  </property>
  <property fmtid="{D5CDD505-2E9C-101B-9397-08002B2CF9AE}" pid="49" name="ZOTERO_BREF_xwbLWfAlHClVvZTeki6Cm_6">
    <vt:lpwstr>t Is Noise is an astonishing history of the twentieth century as told through its music.","ISBN":"978-0-312-42771-9","shortTitle":"The Rest Is Noise","language":"English","author":[{"family":"Ross","given":"Alex"}],"issued":{"date-parts":[["2008",10,14]]}</vt:lpwstr>
  </property>
  <property fmtid="{D5CDD505-2E9C-101B-9397-08002B2CF9AE}" pid="50" name="ZOTERO_BREF_xwbLWfAlHClVvZTeki6Cm_7">
    <vt:lpwstr>}}],"schema":"https://github.com/citation-style-language/schema/raw/master/csl-citation.json"} </vt:lpwstr>
  </property>
  <property fmtid="{D5CDD505-2E9C-101B-9397-08002B2CF9AE}" pid="51" name="ZOTERO_BREF_l7JaA6ECIBtMiPQ85cEOa_1">
    <vt:lpwstr>ZOTERO_ITEM CSL_CITATION {"citationID":"TTuHUVDO","properties":{"formattedCitation":"(Cox and Warner 2004)","plainCitation":"(Cox and Warner 2004)"},"citationItems":[{"id":10,"uris":["http://zotero.org/users/local/lxgyhC8x/items/B934H9PX"],"uri":["http://</vt:lpwstr>
  </property>
  <property fmtid="{D5CDD505-2E9C-101B-9397-08002B2CF9AE}" pid="52" name="ZOTERO_BREF_l7JaA6ECIBtMiPQ85cEOa_2">
    <vt:lpwstr>zotero.org/users/local/lxgyhC8x/items/B934H9PX"],"itemData":{"id":10,"type":"book","title":"Audio Culture: Readings in Modern Music","publisher":"Continuum","publisher-place":"New York","number-of-pages":"454","source":"Amazon","event-place":"New York","a</vt:lpwstr>
  </property>
  <property fmtid="{D5CDD505-2E9C-101B-9397-08002B2CF9AE}" pid="53" name="ZOTERO_BREF_l7JaA6ECIBtMiPQ85cEOa_3">
    <vt:lpwstr>bstract":"The groundbreaking Audio Culture: Readings in Modern Music (Continuum; September 2004; paperback original) maps the aural and discursive terrain of vanguard music today. Rather than offering a history of contemporary music, Audio Culture traces </vt:lpwstr>
  </property>
  <property fmtid="{D5CDD505-2E9C-101B-9397-08002B2CF9AE}" pid="54" name="ZOTERO_BREF_l7JaA6ECIBtMiPQ85cEOa_4">
    <vt:lpwstr>the genealogy of current musical practices and theoretical concerns, drawing lines of connection between recent musical production and earlier moments of sonic experimentation. It aims to foreground the various rewirings of musical composition and perform</vt:lpwstr>
  </property>
  <property fmtid="{D5CDD505-2E9C-101B-9397-08002B2CF9AE}" pid="55" name="ZOTERO_BREF_l7JaA6ECIBtMiPQ85cEOa_5">
    <vt:lpwstr>ance that have taken place in the past few decades and to provide a critical and theoretical language for this new audio culture.Via writings by philosophers, cultural theorists, and composers, Audio Culture explores the interconnections among such forms </vt:lpwstr>
  </property>
  <property fmtid="{D5CDD505-2E9C-101B-9397-08002B2CF9AE}" pid="56" name="ZOTERO_BREF_l7JaA6ECIBtMiPQ85cEOa_6">
    <vt:lpwstr>as minimalism, indeterminacy, musique concrète, free improvisation, experimental music, avant-rock, dub reggae, Ambient music, HipHop, and Techno. Instead of focusing on the putative \"crossover\" between \"high art\" and \"popular culture,\" Audio Cultur</vt:lpwstr>
  </property>
  <property fmtid="{D5CDD505-2E9C-101B-9397-08002B2CF9AE}" pid="57" name="ZOTERO_BREF_l7JaA6ECIBtMiPQ85cEOa_7">
    <vt:lpwstr>e takes all of these musics as experimental practices on par with, and linked to, one another. While cultural studies has tended to look at music (primarily popular music) from a sociological perspective, the concern here is philosophical, musical, and hi</vt:lpwstr>
  </property>
  <property fmtid="{D5CDD505-2E9C-101B-9397-08002B2CF9AE}" pid="58" name="ZOTERO_BREF_l7JaA6ECIBtMiPQ85cEOa_8">
    <vt:lpwstr>storical.Audio Culture includes writing by some of the most important musical thinkers of the past half-century, among them John Cage, Brian Eno, Glenn Gould, Umberto Eco, Ornette Coleman, Jacques Attali, Simon Reynolds, Pauline Oliveros, Paul D. Miller, </vt:lpwstr>
  </property>
  <property fmtid="{D5CDD505-2E9C-101B-9397-08002B2CF9AE}" pid="59" name="ZOTERO_BREF_l7JaA6ECIBtMiPQ85cEOa_9">
    <vt:lpwstr>David Toop, John Zorn, Karlheinz Stockhausen, and many others. The book is divided into nine thematically-organized sections, each with its own introduction. Section headings include topics such as \"Modes of Listening,\" \"Minimalisms,\" and \"DJ Culture</vt:lpwstr>
  </property>
  <property fmtid="{D5CDD505-2E9C-101B-9397-08002B2CF9AE}" pid="60" name="ZOTERO_BREF_l7JaA6ECIBtMiPQ85cEOa_10">
    <vt:lpwstr>.\" In addition, each essay has its own short introduction, helping the reader to place the essay within musical, historical, and conceptual contexts. The book concludes with a glossary, a timeline, and an extensive discography.","ISBN":"978-0-8264-1615-5</vt:lpwstr>
  </property>
  <property fmtid="{D5CDD505-2E9C-101B-9397-08002B2CF9AE}" pid="61" name="ZOTERO_BREF_l7JaA6ECIBtMiPQ85cEOa_11">
    <vt:lpwstr>","shortTitle":"Audio Culture","language":"English","editor":[{"family":"Cox","given":"Christoph"},{"family":"Warner","given":"Daniel"}],"issued":{"date-parts":[["2004",9,1]]}}}],"schema":"https://github.com/citation-style-language/schema/raw/master/csl-c</vt:lpwstr>
  </property>
  <property fmtid="{D5CDD505-2E9C-101B-9397-08002B2CF9AE}" pid="62" name="ZOTERO_BREF_l7JaA6ECIBtMiPQ85cEOa_12">
    <vt:lpwstr>itation.json"} </vt:lpwstr>
  </property>
  <property fmtid="{D5CDD505-2E9C-101B-9397-08002B2CF9AE}" pid="63" name="ZOTERO_BREF_DZjblQ0tbJo5gDSL70Nr8_1">
    <vt:lpwstr>ZOTERO_ITEM CSL_CITATION {"citationID":"vXym9KgK","properties":{"formattedCitation":"(Kafka and Updike 1995)","plainCitation":"(Kafka and Updike 1995)"},"citationItems":[{"id":29,"uris":["http://zotero.org/users/local/lxgyhC8x/items/N9T32XAK"],"uri":["htt</vt:lpwstr>
  </property>
  <property fmtid="{D5CDD505-2E9C-101B-9397-08002B2CF9AE}" pid="64" name="ZOTERO_BREF_DZjblQ0tbJo5gDSL70Nr8_2">
    <vt:lpwstr>p://zotero.org/users/local/lxgyhC8x/items/N9T32XAK"],"itemData":{"id":29,"type":"book","title":"Franz Kafka: The Complete Stories","publisher":"Schocken Books Inc.","publisher-place":"New York","number-of-pages":"488","edition":"Reprint edition","source":</vt:lpwstr>
  </property>
  <property fmtid="{D5CDD505-2E9C-101B-9397-08002B2CF9AE}" pid="65" name="ZOTERO_BREF_DZjblQ0tbJo5gDSL70Nr8_3">
    <vt:lpwstr>"Amazon","event-place":"New York","abstract":"The Complete Stories brings together all of Kafka’s stories, from the classic tales such as “The Metamorphosis,” “In the Penal Colony,” and “A Hunger Artist” to shorter pieces and fragments that Max Brod, Kafk</vt:lpwstr>
  </property>
  <property fmtid="{D5CDD505-2E9C-101B-9397-08002B2CF9AE}" pid="66" name="ZOTERO_BREF_DZjblQ0tbJo5gDSL70Nr8_4">
    <vt:lpwstr>a’s literary executor, released after Kafka’s death. With the exception of his three novels, the whole of Kafka’s narrative work is included in this volume.","ISBN":"978-0-8052-1055-2","shortTitle":"Franz Kafka","language":"English","author":[{"family":"K</vt:lpwstr>
  </property>
  <property fmtid="{D5CDD505-2E9C-101B-9397-08002B2CF9AE}" pid="67" name="ZOTERO_BREF_DZjblQ0tbJo5gDSL70Nr8_5">
    <vt:lpwstr>afka","given":"Franz"},{"family":"Updike","given":"John"}],"editor":[{"family":"Glatzer","given":"Nahum N."}],"issued":{"date-parts":[["1995",11,14]]}}}],"schema":"https://github.com/citation-style-language/schema/raw/master/csl-citation.json"} </vt:lpwstr>
  </property>
  <property fmtid="{D5CDD505-2E9C-101B-9397-08002B2CF9AE}" pid="68" name="ZOTERO_BREF_fcu4uIOcB39wVZGF5UJuZ_1">
    <vt:lpwstr>ZOTERO_ITEM CSL_CITATION {"citationID":"CO4rFn3W","properties":{"formattedCitation":"(Ostertag 2002)","plainCitation":"(Ostertag 2002)"},"citationItems":[{"id":19,"uris":["http://zotero.org/users/local/lxgyhC8x/items/SC8UA3WK"],"uri":["http://zotero.org/u</vt:lpwstr>
  </property>
  <property fmtid="{D5CDD505-2E9C-101B-9397-08002B2CF9AE}" pid="69" name="ZOTERO_BREF_fcu4uIOcB39wVZGF5UJuZ_2">
    <vt:lpwstr>sers/local/lxgyhC8x/items/SC8UA3WK"],"itemData":{"id":19,"type":"article-journal","title":"Human Bodies, Computer Music","container-title":"Leonardo Music Journal","page":"11-14","volume":"12","source":"JSTOR","abstract":"The author considers the absence </vt:lpwstr>
  </property>
  <property fmtid="{D5CDD505-2E9C-101B-9397-08002B2CF9AE}" pid="70" name="ZOTERO_BREF_fcu4uIOcB39wVZGF5UJuZ_3">
    <vt:lpwstr>of the artist's body in electronic music, a missing element that he finds crucial to the success of any work of art. In reviewing the historical development of electronic music from \"musique concrete\" to analog and then digital synthesizers, the author </vt:lpwstr>
  </property>
  <property fmtid="{D5CDD505-2E9C-101B-9397-08002B2CF9AE}" pid="71" name="ZOTERO_BREF_fcu4uIOcB39wVZGF5UJuZ_4">
    <vt:lpwstr>finds that the attainment of increased control and flexibility has coincided with the reduction of identifiable bodily involvement by the performer. He contrasts this trend with the highly physical intervention and manipulation, first practiced with atypi</vt:lpwstr>
  </property>
  <property fmtid="{D5CDD505-2E9C-101B-9397-08002B2CF9AE}" pid="72" name="ZOTERO_BREF_fcu4uIOcB39wVZGF5UJuZ_5">
    <vt:lpwstr>cal electronic instruments such as the theremin, subsequently introduced to the electric guitar by Jimi Hendrix and his followers, and then to vinyl by turntable artists. He concludes that the tension between body and machine in music, as in modern life i</vt:lpwstr>
  </property>
  <property fmtid="{D5CDD505-2E9C-101B-9397-08002B2CF9AE}" pid="73" name="ZOTERO_BREF_fcu4uIOcB39wVZGF5UJuZ_6">
    <vt:lpwstr>tself, can only exist as an experience to examine and criticize and not as a problem to resolve.","ISSN":"0961-1215","journalAbbreviation":"Leonardo Music Journal","author":[{"family":"Ostertag","given":"Bob"}],"issued":{"date-parts":[["2002"]]}}}],"schem</vt:lpwstr>
  </property>
  <property fmtid="{D5CDD505-2E9C-101B-9397-08002B2CF9AE}" pid="74" name="ZOTERO_BREF_fcu4uIOcB39wVZGF5UJuZ_7">
    <vt:lpwstr>a":"https://github.com/citation-style-language/schema/raw/master/csl-citation.json"} </vt:lpwstr>
  </property>
  <property fmtid="{D5CDD505-2E9C-101B-9397-08002B2CF9AE}" pid="75" name="ZOTERO_BREF_nHYirwPrpFWJL32KyTO71_1">
    <vt:lpwstr>ZOTERO_BIBL {"custom":[]} CSL_BIBLIOGRAPHY </vt:lpwstr>
  </property>
  <property fmtid="{D5CDD505-2E9C-101B-9397-08002B2CF9AE}" pid="76" name="ZOTERO_BREF_ETAyH69zWI1M5IBV0eOzi_1">
    <vt:lpwstr>ZOTERO_ITEM CSL_CITATION {"citationID":"jiuccXiH","properties":{"formattedCitation":"(Weiner 2007)","plainCitation":"(Weiner 2007)"},"citationItems":[{"id":17,"uris":["http://zotero.org/users/local/lxgyhC8x/items/VXHBKM9I"],"uri":["http://zotero.org/users</vt:lpwstr>
  </property>
  <property fmtid="{D5CDD505-2E9C-101B-9397-08002B2CF9AE}" pid="77" name="ZOTERO_BREF_ETAyH69zWI1M5IBV0eOzi_2">
    <vt:lpwstr>/local/lxgyhC8x/items/VXHBKM9I"],"itemData":{"id":17,"type":"motion_picture","title":"The Wheel","genre":"Drama","source":"IMDb","dimensions":"52 min","abstract":"Don and Betty Draper have an argument when it becomes apparent that he doesn't want to spend</vt:lpwstr>
  </property>
  <property fmtid="{D5CDD505-2E9C-101B-9397-08002B2CF9AE}" pid="78" name="ZOTERO_BREF_ETAyH69zWI1M5IBV0eOzi_3">
    <vt:lpwstr> Thanksgiving with her family and she plans on going only with the children. He also learns some ...","note":"IMDB ID: tt1105057\nIMDB Rating: 9.0 (1402 votes)","author":[{"family":"Weiner","given":"Matthew"}],"issued":{"date-parts":[["2007",10,18]]}}}],"</vt:lpwstr>
  </property>
  <property fmtid="{D5CDD505-2E9C-101B-9397-08002B2CF9AE}" pid="79" name="ZOTERO_BREF_ETAyH69zWI1M5IBV0eOzi_4">
    <vt:lpwstr>schema":"https://github.com/citation-style-language/schema/raw/master/csl-citation.json"} </vt:lpwstr>
  </property>
  <property fmtid="{D5CDD505-2E9C-101B-9397-08002B2CF9AE}" pid="80" name="ZOTERO_BREF_fugnA5GDOaI4mw5b61peI_1">
    <vt:lpwstr>ZOTERO_ITEM CSL_CITATION {"citationID":"aUbPKx9o","properties":{"formattedCitation":"(VanDerWerff 2014)","plainCitation":"(VanDerWerff 2014)"},"citationItems":[{"id":26,"uris":["http://zotero.org/users/local/lxgyhC8x/items/BH73EU32"],"uri":["http://zotero</vt:lpwstr>
  </property>
  <property fmtid="{D5CDD505-2E9C-101B-9397-08002B2CF9AE}" pid="81" name="ZOTERO_BREF_fugnA5GDOaI4mw5b61peI_2">
    <vt:lpwstr>.org/users/local/lxgyhC8x/items/BH73EU32"],"itemData":{"id":26,"type":"webpage","title":"Mad Men: “The Wheel”","abstract":"“The Wheel” (season 1, episode 13; originally aired 10/18/2007)In which we feel the pain of an old wound(Available on Netflix.)There</vt:lpwstr>
  </property>
  <property fmtid="{D5CDD505-2E9C-101B-9397-08002B2CF9AE}" pid="82" name="ZOTERO_BREF_fugnA5GDOaI4mw5b61peI_3">
    <vt:lpwstr> are no good photographs of me as a newborn. I know because I’ve asked. If my biological mother had any, they’ve long since disappeared, and the adoption agency and fos","URL":"http://www.avclub.com/tvclub/mad-men-wheel-202099","shortTitle":"Mad Men","aut</vt:lpwstr>
  </property>
  <property fmtid="{D5CDD505-2E9C-101B-9397-08002B2CF9AE}" pid="83" name="ZOTERO_BREF_fugnA5GDOaI4mw5b61peI_4">
    <vt:lpwstr>hor":[{"family":"VanDerWerff","given":"Todd"}],"issued":{"date-parts":[["2014",3,12]]},"accessed":{"date-parts":[["2016",6,16]]}}}],"schema":"https://github.com/citation-style-language/schema/raw/master/csl-citation.json"} </vt:lpwstr>
  </property>
  <property fmtid="{D5CDD505-2E9C-101B-9397-08002B2CF9AE}" pid="84" name="ZOTERO_BREF_fugnA5GDOaI4mw5b61peI_5">
    <vt:lpwstr/>
  </property>
  <property fmtid="{D5CDD505-2E9C-101B-9397-08002B2CF9AE}" pid="85" name="ZOTERO_BREF_yZWfiNS2Q56AjcKwMy5KO_1">
    <vt:lpwstr>ZOTERO_ITEM CSL_CITATION {"citationID":"tU7M1Rli","properties":{"formattedCitation":"{\\rtf (\\uc0\\u8220{}Sara Hendren on Twitter\\uc0\\u8221{} 2016)}","plainCitation":"(“Sara Hendren on Twitter” 2016)"},"citationItems":[{"id":32,"uris":["http://zotero.o</vt:lpwstr>
  </property>
  <property fmtid="{D5CDD505-2E9C-101B-9397-08002B2CF9AE}" pid="86" name="ZOTERO_BREF_yZWfiNS2Q56AjcKwMy5KO_2">
    <vt:lpwstr>rg/users/local/lxgyhC8x/items/WGICA6VM"],"uri":["http://zotero.org/users/local/lxgyhC8x/items/WGICA6VM"],"itemData":{"id":32,"type":"webpage","title":"Sara Hendren on Twitter","container-title":"Twitter","abstract":"“Incredibly inspired by @the_jennitaur </vt:lpwstr>
  </property>
  <property fmtid="{D5CDD505-2E9C-101B-9397-08002B2CF9AE}" pid="87" name="ZOTERO_BREF_yZWfiNS2Q56AjcKwMy5KO_3">
    <vt:lpwstr>at #Eyeo2016: \"I like novel uses of familiar tech more than familiar uses of novel tech.\"”","URL":"https://twitter.com/ablerism/status/740287638012186624","accessed":{"date-parts":[["2016",6,16]]}}}],"schema":"https://github.com/citation-style-language/</vt:lpwstr>
  </property>
  <property fmtid="{D5CDD505-2E9C-101B-9397-08002B2CF9AE}" pid="88" name="ZOTERO_BREF_yZWfiNS2Q56AjcKwMy5KO_4">
    <vt:lpwstr>schema/raw/master/csl-citation.json"} </vt:lpwstr>
  </property>
  <property fmtid="{D5CDD505-2E9C-101B-9397-08002B2CF9AE}" pid="89" name="ZOTERO_BREF_00fUGWY0FqzHiRYYghtpE_1">
    <vt:lpwstr>ZOTERO_ITEM CSL_CITATION {"citationID":"LqRUqM28","properties":{"formattedCitation":"(Russolo 2005)","plainCitation":"(Russolo 2005)"},"citationItems":[{"id":14,"uris":["http://zotero.org/users/local/lxgyhC8x/items/NEP2DJ86"],"uri":["http://zotero.org/use</vt:lpwstr>
  </property>
  <property fmtid="{D5CDD505-2E9C-101B-9397-08002B2CF9AE}" pid="90" name="ZOTERO_BREF_00fUGWY0FqzHiRYYghtpE_2">
    <vt:lpwstr>rs/local/lxgyhC8x/items/NEP2DJ86"],"itemData":{"id":14,"type":"book","title":"The Art of Noises","publisher":"Pendragon Pr","number-of-pages":"96","source":"Amazon","abstract":"The slim volume of essays, presented here for the first time in English transl</vt:lpwstr>
  </property>
  <property fmtid="{D5CDD505-2E9C-101B-9397-08002B2CF9AE}" pid="91" name="ZOTERO_BREF_00fUGWY0FqzHiRYYghtpE_3">
    <vt:lpwstr>ation, is one of the significant documents of musical aesthetics of this century. If the book itself has remained the province of a mere handful of readers, its ideas, passed on through a variety of later musical and literary movements, became the inspira</vt:lpwstr>
  </property>
  <property fmtid="{D5CDD505-2E9C-101B-9397-08002B2CF9AE}" pid="92" name="ZOTERO_BREF_00fUGWY0FqzHiRYYghtpE_4">
    <vt:lpwstr>tion for some of the most innovative artistic creations of modern times. Luigi Russolo anticipated-indeed, he may have precipitated-a whole range of musical and aesthetic notions that formed the basis of much of the avant-garde thought of the past several</vt:lpwstr>
  </property>
  <property fmtid="{D5CDD505-2E9C-101B-9397-08002B2CF9AE}" pid="93" name="ZOTERO_BREF_00fUGWY0FqzHiRYYghtpE_5">
    <vt:lpwstr> decades. His ideas were absorbed, modified, and eventually transmitted to later generations by a number of movements and individuals-among them the futurists, the Dadaists, and a number of composers and writers of the nineteen-twenties. The noise instrum</vt:lpwstr>
  </property>
  <property fmtid="{D5CDD505-2E9C-101B-9397-08002B2CF9AE}" pid="94" name="ZOTERO_BREF_00fUGWY0FqzHiRYYghtpE_6">
    <vt:lpwstr>ents he invented fascinated and infuriated his contemporaries, and he was among the earliest musicians to put the often-discussed microtone to regular practical use in Western music. Russolo's views looked forward to the time when composers would exercise</vt:lpwstr>
  </property>
  <property fmtid="{D5CDD505-2E9C-101B-9397-08002B2CF9AE}" pid="95" name="ZOTERO_BREF_00fUGWY0FqzHiRYYghtpE_7">
    <vt:lpwstr> an absolute choice and control of the sounds that their music employed. He was the precursor of electronic music before electronics had come of age.","ISBN":"978-1-57647-114-2","language":"English","author":[{"family":"Russolo","given":"Luigi"}],"issued"</vt:lpwstr>
  </property>
  <property fmtid="{D5CDD505-2E9C-101B-9397-08002B2CF9AE}" pid="96" name="ZOTERO_BREF_00fUGWY0FqzHiRYYghtpE_8">
    <vt:lpwstr>:{"date-parts":[["2005",11,1]]}}}],"schema":"https://github.com/citation-style-language/schema/raw/master/csl-citation.json"} </vt:lpwstr>
  </property>
  <property fmtid="{D5CDD505-2E9C-101B-9397-08002B2CF9AE}" pid="97" name="ZOTERO_BREF_yk86INlOYHs58l1IcJU9P_1">
    <vt:lpwstr>ZOTERO_ITEM CSL_CITATION {"citationID":"8jJSHwPc","properties":{"formattedCitation":"(Cox and Warner 2004)","plainCitation":"(Cox and Warner 2004)"},"citationItems":[{"id":10,"uris":["http://zotero.org/users/local/lxgyhC8x/items/B934H9PX"],"uri":["http://</vt:lpwstr>
  </property>
  <property fmtid="{D5CDD505-2E9C-101B-9397-08002B2CF9AE}" pid="98" name="ZOTERO_BREF_yk86INlOYHs58l1IcJU9P_2">
    <vt:lpwstr>zotero.org/users/local/lxgyhC8x/items/B934H9PX"],"itemData":{"id":10,"type":"book","title":"Audio Culture: Readings in Modern Music","publisher":"Continuum","publisher-place":"New York","number-of-pages":"454","source":"Amazon","event-place":"New York","a</vt:lpwstr>
  </property>
  <property fmtid="{D5CDD505-2E9C-101B-9397-08002B2CF9AE}" pid="99" name="ZOTERO_BREF_yk86INlOYHs58l1IcJU9P_3">
    <vt:lpwstr>bstract":"The groundbreaking Audio Culture: Readings in Modern Music (Continuum; September 2004; paperback original) maps the aural and discursive terrain of vanguard music today. Rather than offering a history of contemporary music, Audio Culture traces </vt:lpwstr>
  </property>
  <property fmtid="{D5CDD505-2E9C-101B-9397-08002B2CF9AE}" pid="100" name="ZOTERO_BREF_yk86INlOYHs58l1IcJU9P_4">
    <vt:lpwstr>the genealogy of current musical practices and theoretical concerns, drawing lines of connection between recent musical production and earlier moments of sonic experimentation. It aims to foreground the various rewirings of musical composition and perform</vt:lpwstr>
  </property>
  <property fmtid="{D5CDD505-2E9C-101B-9397-08002B2CF9AE}" pid="101" name="ZOTERO_BREF_yk86INlOYHs58l1IcJU9P_5">
    <vt:lpwstr>ance that have taken place in the past few decades and to provide a critical and theoretical language for this new audio culture.Via writings by philosophers, cultural theorists, and composers, Audio Culture explores the interconnections among such forms </vt:lpwstr>
  </property>
  <property fmtid="{D5CDD505-2E9C-101B-9397-08002B2CF9AE}" pid="102" name="ZOTERO_BREF_yk86INlOYHs58l1IcJU9P_6">
    <vt:lpwstr>as minimalism, indeterminacy, musique concrète, free improvisation, experimental music, avant-rock, dub reggae, Ambient music, HipHop, and Techno. Instead of focusing on the putative \"crossover\" between \"high art\" and \"popular culture,\" Audio Cultur</vt:lpwstr>
  </property>
  <property fmtid="{D5CDD505-2E9C-101B-9397-08002B2CF9AE}" pid="103" name="ZOTERO_BREF_yk86INlOYHs58l1IcJU9P_7">
    <vt:lpwstr>e takes all of these musics as experimental practices on par with, and linked to, one another. While cultural studies has tended to look at music (primarily popular music) from a sociological perspective, the concern here is philosophical, musical, and hi</vt:lpwstr>
  </property>
  <property fmtid="{D5CDD505-2E9C-101B-9397-08002B2CF9AE}" pid="104" name="ZOTERO_BREF_yk86INlOYHs58l1IcJU9P_8">
    <vt:lpwstr>storical.Audio Culture includes writing by some of the most important musical thinkers of the past half-century, among them John Cage, Brian Eno, Glenn Gould, Umberto Eco, Ornette Coleman, Jacques Attali, Simon Reynolds, Pauline Oliveros, Paul D. Miller, </vt:lpwstr>
  </property>
  <property fmtid="{D5CDD505-2E9C-101B-9397-08002B2CF9AE}" pid="105" name="ZOTERO_BREF_yk86INlOYHs58l1IcJU9P_9">
    <vt:lpwstr>David Toop, John Zorn, Karlheinz Stockhausen, and many others. The book is divided into nine thematically-organized sections, each with its own introduction. Section headings include topics such as \"Modes of Listening,\" \"Minimalisms,\" and \"DJ Culture</vt:lpwstr>
  </property>
  <property fmtid="{D5CDD505-2E9C-101B-9397-08002B2CF9AE}" pid="106" name="ZOTERO_BREF_yk86INlOYHs58l1IcJU9P_10">
    <vt:lpwstr>.\" In addition, each essay has its own short introduction, helping the reader to place the essay within musical, historical, and conceptual contexts. The book concludes with a glossary, a timeline, and an extensive discography.","ISBN":"978-0-8264-1615-5</vt:lpwstr>
  </property>
  <property fmtid="{D5CDD505-2E9C-101B-9397-08002B2CF9AE}" pid="107" name="ZOTERO_BREF_yk86INlOYHs58l1IcJU9P_11">
    <vt:lpwstr>","shortTitle":"Audio Culture","language":"English","editor":[{"family":"Cox","given":"Christoph"},{"family":"Warner","given":"Daniel"}],"issued":{"date-parts":[["2004",9,1]]}}}],"schema":"https://github.com/citation-style-language/schema/raw/master/csl-c</vt:lpwstr>
  </property>
  <property fmtid="{D5CDD505-2E9C-101B-9397-08002B2CF9AE}" pid="108" name="ZOTERO_BREF_yk86INlOYHs58l1IcJU9P_12">
    <vt:lpwstr>itation.json"} </vt:lpwstr>
  </property>
  <property fmtid="{D5CDD505-2E9C-101B-9397-08002B2CF9AE}" pid="109" name="ZOTERO_BREF_pn98DQ5WgtOtX1TMAvazG_1">
    <vt:lpwstr>ZOTERO_ITEM CSL_CITATION {"citationID":"Bh4k5ZKw","properties":{"formattedCitation":"(Russolo 2005)","plainCitation":"(Russolo 2005)"},"citationItems":[{"id":14,"uris":["http://zotero.org/users/local/lxgyhC8x/items/NEP2DJ86"],"uri":["http://zotero.org/use</vt:lpwstr>
  </property>
  <property fmtid="{D5CDD505-2E9C-101B-9397-08002B2CF9AE}" pid="110" name="ZOTERO_BREF_pn98DQ5WgtOtX1TMAvazG_2">
    <vt:lpwstr>rs/local/lxgyhC8x/items/NEP2DJ86"],"itemData":{"id":14,"type":"book","title":"The Art of Noises","publisher":"Pendragon Pr","number-of-pages":"96","source":"Amazon","abstract":"The slim volume of essays, presented here for the first time in English transl</vt:lpwstr>
  </property>
  <property fmtid="{D5CDD505-2E9C-101B-9397-08002B2CF9AE}" pid="111" name="ZOTERO_BREF_pn98DQ5WgtOtX1TMAvazG_3">
    <vt:lpwstr>ation, is one of the significant documents of musical aesthetics of this century. If the book itself has remained the province of a mere handful of readers, its ideas, passed on through a variety of later musical and literary movements, became the inspira</vt:lpwstr>
  </property>
  <property fmtid="{D5CDD505-2E9C-101B-9397-08002B2CF9AE}" pid="112" name="ZOTERO_BREF_pn98DQ5WgtOtX1TMAvazG_4">
    <vt:lpwstr>tion for some of the most innovative artistic creations of modern times. Luigi Russolo anticipated-indeed, he may have precipitated-a whole range of musical and aesthetic notions that formed the basis of much of the avant-garde thought of the past several</vt:lpwstr>
  </property>
  <property fmtid="{D5CDD505-2E9C-101B-9397-08002B2CF9AE}" pid="113" name="ZOTERO_BREF_pn98DQ5WgtOtX1TMAvazG_5">
    <vt:lpwstr> decades. His ideas were absorbed, modified, and eventually transmitted to later generations by a number of movements and individuals-among them the futurists, the Dadaists, and a number of composers and writers of the nineteen-twenties. The noise instrum</vt:lpwstr>
  </property>
  <property fmtid="{D5CDD505-2E9C-101B-9397-08002B2CF9AE}" pid="114" name="ZOTERO_BREF_pn98DQ5WgtOtX1TMAvazG_6">
    <vt:lpwstr>ents he invented fascinated and infuriated his contemporaries, and he was among the earliest musicians to put the often-discussed microtone to regular practical use in Western music. Russolo's views looked forward to the time when composers would exercise</vt:lpwstr>
  </property>
  <property fmtid="{D5CDD505-2E9C-101B-9397-08002B2CF9AE}" pid="115" name="ZOTERO_BREF_pn98DQ5WgtOtX1TMAvazG_7">
    <vt:lpwstr> an absolute choice and control of the sounds that their music employed. He was the precursor of electronic music before electronics had come of age.","ISBN":"978-1-57647-114-2","language":"English","author":[{"family":"Russolo","given":"Luigi"}],"issued"</vt:lpwstr>
  </property>
  <property fmtid="{D5CDD505-2E9C-101B-9397-08002B2CF9AE}" pid="116" name="ZOTERO_BREF_pn98DQ5WgtOtX1TMAvazG_8">
    <vt:lpwstr>:{"date-parts":[["2005",11,1]]}}}],"schema":"https://github.com/citation-style-language/schema/raw/master/csl-citation.json"} </vt:lpwstr>
  </property>
  <property fmtid="{D5CDD505-2E9C-101B-9397-08002B2CF9AE}" pid="117" name="ZOTERO_BREF_1HgzN37yza11AhfT9jpZe_1">
    <vt:lpwstr>ZOTERO_ITEM CSL_CITATION {"citationID":"RF965YzR","properties":{"formattedCitation":"(Ross 2008)","plainCitation":"(Ross 2008)"},"citationItems":[{"id":6,"uris":["http://zotero.org/users/local/lxgyhC8x/items/9Q2RJFU7"],"uri":["http://zotero.org/users/loca</vt:lpwstr>
  </property>
  <property fmtid="{D5CDD505-2E9C-101B-9397-08002B2CF9AE}" pid="118" name="ZOTERO_BREF_1HgzN37yza11AhfT9jpZe_2">
    <vt:lpwstr>l/lxgyhC8x/items/9Q2RJFU7"],"itemData":{"id":6,"type":"book","title":"The Rest Is Noise: Listening to the Twentieth Century","publisher":"Picador","publisher-place":"New York","number-of-pages":"720","edition":"Reprint edition","source":"Amazon","event-pl</vt:lpwstr>
  </property>
  <property fmtid="{D5CDD505-2E9C-101B-9397-08002B2CF9AE}" pid="119" name="ZOTERO_BREF_1HgzN37yza11AhfT9jpZe_3">
    <vt:lpwstr>ace":"New York","abstract":"Winner of the 2007 National Book Critics Circle Award for CriticismA New York Times Book Review Top Ten Book of the YearTime magazine Top Ten Nonfiction Book of 2007Newsweek Favorite Books of 2007A Washington Post Book World Be</vt:lpwstr>
  </property>
  <property fmtid="{D5CDD505-2E9C-101B-9397-08002B2CF9AE}" pid="120" name="ZOTERO_BREF_1HgzN37yza11AhfT9jpZe_4">
    <vt:lpwstr>st Book of 2007In this sweeping and dramatic narrative, Alex Ross, music critic for The New Yorker, weaves together the histories of the twentieth century and its music, from Vienna before the First World War to Paris in the twenties; from Hitler's German</vt:lpwstr>
  </property>
  <property fmtid="{D5CDD505-2E9C-101B-9397-08002B2CF9AE}" pid="121" name="ZOTERO_BREF_1HgzN37yza11AhfT9jpZe_5">
    <vt:lpwstr>y and Stalin's Russia to downtown New York in the sixties and seventies up to the present. Taking readers into the labyrinth of modern style, Ross draws revelatory connections between the century's most influential composers and the wider culture. The Res</vt:lpwstr>
  </property>
  <property fmtid="{D5CDD505-2E9C-101B-9397-08002B2CF9AE}" pid="122" name="ZOTERO_BREF_1HgzN37yza11AhfT9jpZe_6">
    <vt:lpwstr>t Is Noise is an astonishing history of the twentieth century as told through its music.","ISBN":"978-0-312-42771-9","shortTitle":"The Rest Is Noise","language":"English","author":[{"family":"Ross","given":"Alex"}],"issued":{"date-parts":[["2008",10,14]]}</vt:lpwstr>
  </property>
  <property fmtid="{D5CDD505-2E9C-101B-9397-08002B2CF9AE}" pid="123" name="ZOTERO_BREF_1HgzN37yza11AhfT9jpZe_7">
    <vt:lpwstr>}}],"schema":"https://github.com/citation-style-language/schema/raw/master/csl-citation.json"} </vt:lpwstr>
  </property>
  <property fmtid="{D5CDD505-2E9C-101B-9397-08002B2CF9AE}" pid="124" name="ZOTERO_BREF_WV3eWw3UWiONVWgp3sjXT_1">
    <vt:lpwstr>ZOTERO_ITEM CSL_CITATION {"citationID":"TTuHUVDO","properties":{"formattedCitation":"(Cox and Warner 2004)","plainCitation":"(Cox and Warner 2004)"},"citationItems":[{"id":10,"uris":["http://zotero.org/users/local/lxgyhC8x/items/B934H9PX"],"uri":["http://</vt:lpwstr>
  </property>
  <property fmtid="{D5CDD505-2E9C-101B-9397-08002B2CF9AE}" pid="125" name="ZOTERO_BREF_WV3eWw3UWiONVWgp3sjXT_2">
    <vt:lpwstr>zotero.org/users/local/lxgyhC8x/items/B934H9PX"],"itemData":{"id":10,"type":"book","title":"Audio Culture: Readings in Modern Music","publisher":"Continuum","publisher-place":"New York","number-of-pages":"454","source":"Amazon","event-place":"New York","a</vt:lpwstr>
  </property>
  <property fmtid="{D5CDD505-2E9C-101B-9397-08002B2CF9AE}" pid="126" name="ZOTERO_BREF_WV3eWw3UWiONVWgp3sjXT_3">
    <vt:lpwstr>bstract":"The groundbreaking Audio Culture: Readings in Modern Music (Continuum; September 2004; paperback original) maps the aural and discursive terrain of vanguard music today. Rather than offering a history of contemporary music, Audio Culture traces </vt:lpwstr>
  </property>
  <property fmtid="{D5CDD505-2E9C-101B-9397-08002B2CF9AE}" pid="127" name="ZOTERO_BREF_WV3eWw3UWiONVWgp3sjXT_4">
    <vt:lpwstr>the genealogy of current musical practices and theoretical concerns, drawing lines of connection between recent musical production and earlier moments of sonic experimentation. It aims to foreground the various rewirings of musical composition and perform</vt:lpwstr>
  </property>
  <property fmtid="{D5CDD505-2E9C-101B-9397-08002B2CF9AE}" pid="128" name="ZOTERO_BREF_WV3eWw3UWiONVWgp3sjXT_5">
    <vt:lpwstr>ance that have taken place in the past few decades and to provide a critical and theoretical language for this new audio culture.Via writings by philosophers, cultural theorists, and composers, Audio Culture explores the interconnections among such forms </vt:lpwstr>
  </property>
  <property fmtid="{D5CDD505-2E9C-101B-9397-08002B2CF9AE}" pid="129" name="ZOTERO_BREF_WV3eWw3UWiONVWgp3sjXT_6">
    <vt:lpwstr>as minimalism, indeterminacy, musique concrète, free improvisation, experimental music, avant-rock, dub reggae, Ambient music, HipHop, and Techno. Instead of focusing on the putative \"crossover\" between \"high art\" and \"popular culture,\" Audio Cultur</vt:lpwstr>
  </property>
  <property fmtid="{D5CDD505-2E9C-101B-9397-08002B2CF9AE}" pid="130" name="ZOTERO_BREF_WV3eWw3UWiONVWgp3sjXT_7">
    <vt:lpwstr>e takes all of these musics as experimental practices on par with, and linked to, one another. While cultural studies has tended to look at music (primarily popular music) from a sociological perspective, the concern here is philosophical, musical, and hi</vt:lpwstr>
  </property>
  <property fmtid="{D5CDD505-2E9C-101B-9397-08002B2CF9AE}" pid="131" name="ZOTERO_BREF_WV3eWw3UWiONVWgp3sjXT_8">
    <vt:lpwstr>storical.Audio Culture includes writing by some of the most important musical thinkers of the past half-century, among them John Cage, Brian Eno, Glenn Gould, Umberto Eco, Ornette Coleman, Jacques Attali, Simon Reynolds, Pauline Oliveros, Paul D. Miller, </vt:lpwstr>
  </property>
  <property fmtid="{D5CDD505-2E9C-101B-9397-08002B2CF9AE}" pid="132" name="ZOTERO_BREF_WV3eWw3UWiONVWgp3sjXT_9">
    <vt:lpwstr>David Toop, John Zorn, Karlheinz Stockhausen, and many others. The book is divided into nine thematically-organized sections, each with its own introduction. Section headings include topics such as \"Modes of Listening,\" \"Minimalisms,\" and \"DJ Culture</vt:lpwstr>
  </property>
  <property fmtid="{D5CDD505-2E9C-101B-9397-08002B2CF9AE}" pid="133" name="ZOTERO_BREF_WV3eWw3UWiONVWgp3sjXT_10">
    <vt:lpwstr>.\" In addition, each essay has its own short introduction, helping the reader to place the essay within musical, historical, and conceptual contexts. The book concludes with a glossary, a timeline, and an extensive discography.","ISBN":"978-0-8264-1615-5</vt:lpwstr>
  </property>
  <property fmtid="{D5CDD505-2E9C-101B-9397-08002B2CF9AE}" pid="134" name="ZOTERO_BREF_WV3eWw3UWiONVWgp3sjXT_11">
    <vt:lpwstr>","shortTitle":"Audio Culture","language":"English","editor":[{"family":"Cox","given":"Christoph"},{"family":"Warner","given":"Daniel"}],"issued":{"date-parts":[["2004",9,1]]}}}],"schema":"https://github.com/citation-style-language/schema/raw/master/csl-c</vt:lpwstr>
  </property>
  <property fmtid="{D5CDD505-2E9C-101B-9397-08002B2CF9AE}" pid="135" name="ZOTERO_BREF_WV3eWw3UWiONVWgp3sjXT_12">
    <vt:lpwstr>itation.json"} </vt:lpwstr>
  </property>
  <property fmtid="{D5CDD505-2E9C-101B-9397-08002B2CF9AE}" pid="136" name="ZOTERO_BREF_DrbvYwZjEt3cGmonfRv9e_1">
    <vt:lpwstr>ZOTERO_ITEM CSL_CITATION {"citationID":"vXym9KgK","properties":{"formattedCitation":"(Kafka and Updike 1995)","plainCitation":"(Kafka and Updike 1995)"},"citationItems":[{"id":29,"uris":["http://zotero.org/users/local/lxgyhC8x/items/N9T32XAK"],"uri":["htt</vt:lpwstr>
  </property>
  <property fmtid="{D5CDD505-2E9C-101B-9397-08002B2CF9AE}" pid="137" name="ZOTERO_BREF_DrbvYwZjEt3cGmonfRv9e_2">
    <vt:lpwstr>p://zotero.org/users/local/lxgyhC8x/items/N9T32XAK"],"itemData":{"id":29,"type":"book","title":"Franz Kafka: The Complete Stories","publisher":"Schocken Books Inc.","publisher-place":"New York","number-of-pages":"488","edition":"Reprint edition","source":</vt:lpwstr>
  </property>
  <property fmtid="{D5CDD505-2E9C-101B-9397-08002B2CF9AE}" pid="138" name="ZOTERO_BREF_DrbvYwZjEt3cGmonfRv9e_3">
    <vt:lpwstr>"Amazon","event-place":"New York","abstract":"The Complete Stories brings together all of Kafka’s stories, from the classic tales such as “The Metamorphosis,” “In the Penal Colony,” and “A Hunger Artist” to shorter pieces and fragments that Max Brod, Kafk</vt:lpwstr>
  </property>
  <property fmtid="{D5CDD505-2E9C-101B-9397-08002B2CF9AE}" pid="139" name="ZOTERO_BREF_DrbvYwZjEt3cGmonfRv9e_4">
    <vt:lpwstr>a’s literary executor, released after Kafka’s death. With the exception of his three novels, the whole of Kafka’s narrative work is included in this volume.","ISBN":"978-0-8052-1055-2","shortTitle":"Franz Kafka","language":"English","author":[{"family":"K</vt:lpwstr>
  </property>
  <property fmtid="{D5CDD505-2E9C-101B-9397-08002B2CF9AE}" pid="140" name="ZOTERO_BREF_DrbvYwZjEt3cGmonfRv9e_5">
    <vt:lpwstr>afka","given":"Franz"},{"family":"Updike","given":"John"}],"editor":[{"family":"Glatzer","given":"Nahum N."}],"issued":{"date-parts":[["1995",11,14]]}}}],"schema":"https://github.com/citation-style-language/schema/raw/master/csl-citation.json"} </vt:lpwstr>
  </property>
  <property fmtid="{D5CDD505-2E9C-101B-9397-08002B2CF9AE}" pid="141" name="ZOTERO_BREF_DrbvYwZjEt3cGmonfRv9e_6">
    <vt:lpwstr/>
  </property>
  <property fmtid="{D5CDD505-2E9C-101B-9397-08002B2CF9AE}" pid="142" name="ZOTERO_BREF_AbuZ1vbEx59WeFbR6X4lz_1">
    <vt:lpwstr>ZOTERO_ITEM CSL_CITATION {"citationID":"CO4rFn3W","properties":{"formattedCitation":"(Ostertag 2002)","plainCitation":"(Ostertag 2002)"},"citationItems":[{"id":19,"uris":["http://zotero.org/users/local/lxgyhC8x/items/SC8UA3WK"],"uri":["http://zotero.org/u</vt:lpwstr>
  </property>
  <property fmtid="{D5CDD505-2E9C-101B-9397-08002B2CF9AE}" pid="143" name="ZOTERO_BREF_AbuZ1vbEx59WeFbR6X4lz_2">
    <vt:lpwstr>sers/local/lxgyhC8x/items/SC8UA3WK"],"itemData":{"id":19,"type":"article-journal","title":"Human Bodies, Computer Music","container-title":"Leonardo Music Journal","page":"11-14","volume":"12","source":"JSTOR","abstract":"The author considers the absence </vt:lpwstr>
  </property>
  <property fmtid="{D5CDD505-2E9C-101B-9397-08002B2CF9AE}" pid="144" name="ZOTERO_BREF_AbuZ1vbEx59WeFbR6X4lz_3">
    <vt:lpwstr>of the artist's body in electronic music, a missing element that he finds crucial to the success of any work of art. In reviewing the historical development of electronic music from \"musique concrete\" to analog and then digital synthesizers, the author </vt:lpwstr>
  </property>
  <property fmtid="{D5CDD505-2E9C-101B-9397-08002B2CF9AE}" pid="145" name="ZOTERO_BREF_AbuZ1vbEx59WeFbR6X4lz_4">
    <vt:lpwstr>finds that the attainment of increased control and flexibility has coincided with the reduction of identifiable bodily involvement by the performer. He contrasts this trend with the highly physical intervention and manipulation, first practiced with atypi</vt:lpwstr>
  </property>
  <property fmtid="{D5CDD505-2E9C-101B-9397-08002B2CF9AE}" pid="146" name="ZOTERO_BREF_AbuZ1vbEx59WeFbR6X4lz_5">
    <vt:lpwstr>cal electronic instruments such as the theremin, subsequently introduced to the electric guitar by Jimi Hendrix and his followers, and then to vinyl by turntable artists. He concludes that the tension between body and machine in music, as in modern life i</vt:lpwstr>
  </property>
  <property fmtid="{D5CDD505-2E9C-101B-9397-08002B2CF9AE}" pid="147" name="ZOTERO_BREF_AbuZ1vbEx59WeFbR6X4lz_6">
    <vt:lpwstr>tself, can only exist as an experience to examine and criticize and not as a problem to resolve.","ISSN":"0961-1215","journalAbbreviation":"Leonardo Music Journal","author":[{"family":"Ostertag","given":"Bob"}],"issued":{"date-parts":[["2002"]]}}}],"schem</vt:lpwstr>
  </property>
  <property fmtid="{D5CDD505-2E9C-101B-9397-08002B2CF9AE}" pid="148" name="ZOTERO_BREF_AbuZ1vbEx59WeFbR6X4lz_7">
    <vt:lpwstr>a":"https://github.com/citation-style-language/schema/raw/master/csl-citation.json"} </vt:lpwstr>
  </property>
  <property fmtid="{D5CDD505-2E9C-101B-9397-08002B2CF9AE}" pid="149" name="ZOTERO_BREF_oVBq4mHGLF1Hx2syRxVOs_1">
    <vt:lpwstr>ZOTERO_BIBL {"custom":[]} CSL_BIBLIOGRAPHY </vt:lpwstr>
  </property>
  <property fmtid="{D5CDD505-2E9C-101B-9397-08002B2CF9AE}" pid="150" name="ZOTERO_BREF_s5xWr0wxPeGzkeh9O20SK_1">
    <vt:lpwstr>ZOTERO_ITEM CSL_CITATION {"citationID":"axyE3ZjJ","properties":{"formattedCitation":"(VanDerWerff 2014)","plainCitation":"(VanDerWerff 2014)"},"citationItems":[{"id":26,"uris":["http://zotero.org/users/local/lxgyhC8x/items/BH73EU32"],"uri":["http://zotero</vt:lpwstr>
  </property>
  <property fmtid="{D5CDD505-2E9C-101B-9397-08002B2CF9AE}" pid="151" name="ZOTERO_BREF_s5xWr0wxPeGzkeh9O20SK_2">
    <vt:lpwstr>.org/users/local/lxgyhC8x/items/BH73EU32"],"itemData":{"id":26,"type":"webpage","title":"Mad Men: “The Wheel”","abstract":"“The Wheel” (season 1, episode 13; originally aired 10/18/2007)In which we feel the pain of an old wound(Available on Netflix.)There</vt:lpwstr>
  </property>
  <property fmtid="{D5CDD505-2E9C-101B-9397-08002B2CF9AE}" pid="152" name="ZOTERO_BREF_s5xWr0wxPeGzkeh9O20SK_3">
    <vt:lpwstr> are no good photographs of me as a newborn. I know because I’ve asked. If my biological mother had any, they’ve long since disappeared, and the adoption agency and fos","URL":"http://www.avclub.com/tvclub/mad-men-wheel-202099","shortTitle":"Mad Men","aut</vt:lpwstr>
  </property>
  <property fmtid="{D5CDD505-2E9C-101B-9397-08002B2CF9AE}" pid="153" name="ZOTERO_BREF_s5xWr0wxPeGzkeh9O20SK_4">
    <vt:lpwstr>hor":[{"family":"VanDerWerff","given":"Todd"}],"issued":{"date-parts":[["2014",3,12]]},"accessed":{"date-parts":[["2016",6,16]]}}}],"schema":"https://github.com/citation-style-language/schema/raw/master/csl-citation.json"} </vt:lpwstr>
  </property>
  <property fmtid="{D5CDD505-2E9C-101B-9397-08002B2CF9AE}" pid="154" name="ZOTERO_BREF_b9jEpjXnSoRAEkpfxyM6K_1">
    <vt:lpwstr>ZOTERO_ITEM CSL_CITATION {"citationID":"FxLCeVpF","properties":{"formattedCitation":"(VanDerWerff 2014)","plainCitation":"(VanDerWerff 2014)"},"citationItems":[{"id":26,"uris":["http://zotero.org/users/local/lxgyhC8x/items/BH73EU32"],"uri":["http://zotero</vt:lpwstr>
  </property>
  <property fmtid="{D5CDD505-2E9C-101B-9397-08002B2CF9AE}" pid="155" name="ZOTERO_BREF_b9jEpjXnSoRAEkpfxyM6K_2">
    <vt:lpwstr>.org/users/local/lxgyhC8x/items/BH73EU32"],"itemData":{"id":26,"type":"webpage","title":"Mad Men: “The Wheel”","abstract":"“The Wheel” (season 1, episode 13; originally aired 10/18/2007)In which we feel the pain of an old wound(Available on Netflix.)There</vt:lpwstr>
  </property>
  <property fmtid="{D5CDD505-2E9C-101B-9397-08002B2CF9AE}" pid="156" name="ZOTERO_BREF_b9jEpjXnSoRAEkpfxyM6K_3">
    <vt:lpwstr> are no good photographs of me as a newborn. I know because I’ve asked. If my biological mother had any, they’ve long since disappeared, and the adoption agency and fos","URL":"http://www.avclub.com/tvclub/mad-men-wheel-202099","shortTitle":"Mad Men","aut</vt:lpwstr>
  </property>
  <property fmtid="{D5CDD505-2E9C-101B-9397-08002B2CF9AE}" pid="157" name="ZOTERO_BREF_b9jEpjXnSoRAEkpfxyM6K_4">
    <vt:lpwstr>hor":[{"family":"VanDerWerff","given":"Todd"}],"issued":{"date-parts":[["2014",3,12]]},"accessed":{"date-parts":[["2016",6,16]]}}}],"schema":"https://github.com/citation-style-language/schema/raw/master/csl-citation.json"} </vt:lpwstr>
  </property>
  <property fmtid="{D5CDD505-2E9C-101B-9397-08002B2CF9AE}" pid="158" name="Mendeley Document_1">
    <vt:lpwstr>True</vt:lpwstr>
  </property>
  <property fmtid="{D5CDD505-2E9C-101B-9397-08002B2CF9AE}" pid="159" name="Mendeley Citation Style_1">
    <vt:lpwstr>http://www.zotero.org/styles/chicago-note-bibliography</vt:lpwstr>
  </property>
</Properties>
</file>